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rFonts w:hint="cs"/>
          <w:sz w:val="72"/>
          <w:szCs w:val="72"/>
          <w:rtl/>
        </w:rPr>
      </w:pPr>
      <w:r w:rsidRPr="004C0E90">
        <w:rPr>
          <w:sz w:val="72"/>
          <w:szCs w:val="72"/>
        </w:rPr>
        <w:t xml:space="preserve">Show some sensitivity! Using motion tracking to </w:t>
      </w:r>
      <w:r w:rsidRPr="004C0E90">
        <w:rPr>
          <w:sz w:val="72"/>
          <w:szCs w:val="72"/>
        </w:rPr>
        <w:t xml:space="preserve">explore </w:t>
      </w:r>
      <w:r w:rsidRPr="004C0E90">
        <w:rPr>
          <w:sz w:val="72"/>
          <w:szCs w:val="72"/>
        </w:rPr>
        <w:t xml:space="preserve">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48A8FCD9" w:rsidR="00DC4DA6" w:rsidRPr="004C0E90" w:rsidRDefault="006C08C3" w:rsidP="006238E0">
      <w:pPr>
        <w:pStyle w:val="Openingheader"/>
        <w:rPr>
          <w:b/>
          <w:bCs/>
          <w:sz w:val="56"/>
          <w:szCs w:val="56"/>
        </w:rPr>
      </w:pPr>
      <w:r w:rsidRPr="004C0E90">
        <w:rPr>
          <w:b/>
          <w:bCs/>
          <w:sz w:val="56"/>
          <w:szCs w:val="56"/>
        </w:rPr>
        <w:t>Prof.</w:t>
      </w:r>
      <w:r w:rsidR="00DC4DA6" w:rsidRPr="004C0E90">
        <w:rPr>
          <w:b/>
          <w:bCs/>
          <w:sz w:val="56"/>
          <w:szCs w:val="56"/>
        </w:rPr>
        <w:t xml:space="preserve"> </w:t>
      </w:r>
      <w:r w:rsidRPr="004C0E90">
        <w:rPr>
          <w:b/>
          <w:bCs/>
          <w:sz w:val="56"/>
          <w:szCs w:val="56"/>
        </w:rPr>
        <w:t>Liad</w:t>
      </w:r>
      <w:r w:rsidR="00DC4DA6" w:rsidRPr="004C0E90">
        <w:rPr>
          <w:b/>
          <w:bCs/>
          <w:sz w:val="56"/>
          <w:szCs w:val="56"/>
        </w:rPr>
        <w:t xml:space="preserve"> </w:t>
      </w:r>
      <w:r w:rsidRPr="004C0E90">
        <w:rPr>
          <w:b/>
          <w:bCs/>
          <w:sz w:val="56"/>
          <w:szCs w:val="56"/>
        </w:rPr>
        <w:t xml:space="preserve">Mudrik and </w:t>
      </w:r>
      <w:r w:rsidR="003F4204" w:rsidRPr="004C0E90">
        <w:rPr>
          <w:b/>
          <w:bCs/>
          <w:sz w:val="56"/>
          <w:szCs w:val="56"/>
        </w:rPr>
        <w:t xml:space="preserve">Dr. </w:t>
      </w:r>
      <w:r w:rsidR="003F4204" w:rsidRPr="004C0E90">
        <w:rPr>
          <w:b/>
          <w:bCs/>
          <w:sz w:val="56"/>
          <w:szCs w:val="56"/>
        </w:rPr>
        <w:t>Craig Chapman</w:t>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152FCD87" w:rsidR="00DC4DA6" w:rsidRPr="00B5549D" w:rsidRDefault="00DC4DA6" w:rsidP="006238E0">
      <w:pPr>
        <w:pStyle w:val="Openingheader"/>
        <w:rPr>
          <w:rtl/>
        </w:rPr>
      </w:pPr>
      <w:r w:rsidRPr="00B5549D">
        <w:rPr>
          <w:rtl/>
        </w:rPr>
        <w:t>החיבור בוצע בהנחיית</w:t>
      </w:r>
      <w:r w:rsidR="00A240A5" w:rsidRPr="00B5549D">
        <w:rPr>
          <w:rtl/>
        </w:rPr>
        <w:t>ם</w:t>
      </w:r>
      <w:r w:rsidRPr="00B5549D">
        <w:rPr>
          <w:rtl/>
        </w:rPr>
        <w:t xml:space="preserve"> של</w:t>
      </w:r>
    </w:p>
    <w:p w14:paraId="59F07718" w14:textId="5EB6DAC9" w:rsidR="00DC4DA6" w:rsidRPr="004C0E90" w:rsidRDefault="00897733" w:rsidP="006238E0">
      <w:pPr>
        <w:pStyle w:val="Openingheader"/>
        <w:rPr>
          <w:b/>
          <w:bCs/>
          <w:sz w:val="56"/>
          <w:szCs w:val="56"/>
          <w:rtl/>
        </w:rPr>
      </w:pPr>
      <w:r w:rsidRPr="004C0E90">
        <w:rPr>
          <w:b/>
          <w:bCs/>
          <w:sz w:val="56"/>
          <w:szCs w:val="56"/>
          <w:rtl/>
        </w:rPr>
        <w:t>פרופ</w:t>
      </w:r>
      <w:r w:rsidR="00EA53C4" w:rsidRPr="004C0E90">
        <w:rPr>
          <w:b/>
          <w:bCs/>
          <w:sz w:val="56"/>
          <w:szCs w:val="56"/>
          <w:rtl/>
        </w:rPr>
        <w:t>'</w:t>
      </w:r>
      <w:r w:rsidRPr="004C0E90">
        <w:rPr>
          <w:b/>
          <w:bCs/>
          <w:sz w:val="56"/>
          <w:szCs w:val="56"/>
          <w:rtl/>
        </w:rPr>
        <w:t xml:space="preserve"> ליעד מודריק וד</w:t>
      </w:r>
      <w:r w:rsidR="00EA53C4" w:rsidRPr="004C0E90">
        <w:rPr>
          <w:b/>
          <w:bCs/>
          <w:sz w:val="56"/>
          <w:szCs w:val="56"/>
          <w:rtl/>
        </w:rPr>
        <w:t>"</w:t>
      </w:r>
      <w:r w:rsidRPr="004C0E90">
        <w:rPr>
          <w:b/>
          <w:bCs/>
          <w:sz w:val="56"/>
          <w:szCs w:val="56"/>
          <w:rtl/>
        </w:rPr>
        <w:t>ר קרייג צ'אפמן</w:t>
      </w:r>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0" w:name="_Hlk106572155"/>
      <w:bookmarkStart w:id="1" w:name="_Toc113803060"/>
      <w:r>
        <w:rPr>
          <w:rFonts w:hint="cs"/>
          <w:lang w:bidi="he-IL"/>
        </w:rPr>
        <w:lastRenderedPageBreak/>
        <w:t>T</w:t>
      </w:r>
      <w:r>
        <w:rPr>
          <w:lang w:bidi="he-IL"/>
        </w:rPr>
        <w:t>able of Contents</w:t>
      </w:r>
      <w:bookmarkEnd w:id="1"/>
    </w:p>
    <w:sdt>
      <w:sdtPr>
        <w:id w:val="1405106384"/>
        <w:docPartObj>
          <w:docPartGallery w:val="Table of Contents"/>
          <w:docPartUnique/>
        </w:docPartObj>
      </w:sdtPr>
      <w:sdtEndPr>
        <w:rPr>
          <w:rFonts w:asciiTheme="majorHAnsi" w:eastAsiaTheme="majorEastAsia" w:hAnsiTheme="majorHAnsi" w:cstheme="majorBidi"/>
          <w:bCs/>
          <w:smallCaps w:val="0"/>
          <w:noProof/>
          <w:sz w:val="24"/>
          <w:szCs w:val="32"/>
        </w:rPr>
      </w:sdtEndPr>
      <w:sdtContent>
        <w:p w14:paraId="01B25CF0" w14:textId="300EA310" w:rsidR="007B4859" w:rsidRDefault="006238E0" w:rsidP="002D4450">
          <w:pPr>
            <w:pStyle w:val="TOC2"/>
            <w:rPr>
              <w:rFonts w:cstheme="minorBidi"/>
              <w:noProof/>
              <w:sz w:val="22"/>
              <w:szCs w:val="22"/>
              <w:rtl/>
            </w:rPr>
          </w:pPr>
          <w:r>
            <w:fldChar w:fldCharType="begin"/>
          </w:r>
          <w:r>
            <w:instrText xml:space="preserve"> TOC \o "1-4" \h \z \u </w:instrText>
          </w:r>
          <w:r>
            <w:fldChar w:fldCharType="separate"/>
          </w:r>
          <w:hyperlink w:anchor="_Toc113803060" w:history="1">
            <w:r w:rsidR="007B4859" w:rsidRPr="00BF6B28">
              <w:rPr>
                <w:rStyle w:val="Hyperlink"/>
                <w:noProof/>
              </w:rPr>
              <w:t>Table of Conten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0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3</w:t>
            </w:r>
            <w:r w:rsidR="007B4859">
              <w:rPr>
                <w:noProof/>
                <w:webHidden/>
                <w:rtl/>
              </w:rPr>
              <w:fldChar w:fldCharType="end"/>
            </w:r>
          </w:hyperlink>
        </w:p>
        <w:p w14:paraId="32A41491" w14:textId="16CD9732" w:rsidR="007B4859" w:rsidRDefault="007B4859" w:rsidP="002D4450">
          <w:pPr>
            <w:pStyle w:val="TOC2"/>
            <w:rPr>
              <w:rFonts w:cstheme="minorBidi"/>
              <w:noProof/>
              <w:sz w:val="22"/>
              <w:szCs w:val="22"/>
              <w:rtl/>
            </w:rPr>
          </w:pPr>
          <w:hyperlink w:anchor="_Toc113803061" w:history="1">
            <w:r w:rsidRPr="00BF6B28">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5BB5CD0D" w14:textId="22FAD27F" w:rsidR="007B4859" w:rsidRDefault="007B4859" w:rsidP="002D4450">
          <w:pPr>
            <w:pStyle w:val="TOC3"/>
            <w:tabs>
              <w:tab w:val="right" w:leader="dot" w:pos="9350"/>
            </w:tabs>
            <w:bidi w:val="0"/>
            <w:rPr>
              <w:rFonts w:cstheme="minorBidi"/>
              <w:i w:val="0"/>
              <w:iCs w:val="0"/>
              <w:noProof/>
              <w:sz w:val="22"/>
              <w:szCs w:val="22"/>
              <w:rtl/>
            </w:rPr>
          </w:pPr>
          <w:hyperlink w:anchor="_Toc113803062" w:history="1">
            <w:r w:rsidRPr="00BF6B28">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2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8885C6A" w14:textId="363680D8" w:rsidR="007B4859" w:rsidRDefault="007B4859" w:rsidP="002D4450">
          <w:pPr>
            <w:pStyle w:val="TOC3"/>
            <w:tabs>
              <w:tab w:val="right" w:leader="dot" w:pos="9350"/>
            </w:tabs>
            <w:bidi w:val="0"/>
            <w:rPr>
              <w:rFonts w:cstheme="minorBidi"/>
              <w:i w:val="0"/>
              <w:iCs w:val="0"/>
              <w:noProof/>
              <w:sz w:val="22"/>
              <w:szCs w:val="22"/>
              <w:rtl/>
            </w:rPr>
          </w:pPr>
          <w:hyperlink w:anchor="_Toc113803063" w:history="1">
            <w:r w:rsidRPr="00BF6B28">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524E2F8A" w14:textId="1AA4D155" w:rsidR="007B4859" w:rsidRDefault="007B4859" w:rsidP="002D4450">
          <w:pPr>
            <w:pStyle w:val="TOC3"/>
            <w:tabs>
              <w:tab w:val="right" w:leader="dot" w:pos="9350"/>
            </w:tabs>
            <w:bidi w:val="0"/>
            <w:rPr>
              <w:rFonts w:cstheme="minorBidi"/>
              <w:i w:val="0"/>
              <w:iCs w:val="0"/>
              <w:noProof/>
              <w:sz w:val="22"/>
              <w:szCs w:val="22"/>
              <w:rtl/>
            </w:rPr>
          </w:pPr>
          <w:hyperlink w:anchor="_Toc113803064" w:history="1">
            <w:r w:rsidRPr="00BF6B28">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C82A397" w14:textId="54F94763" w:rsidR="007B4859" w:rsidRDefault="007B4859" w:rsidP="002D4450">
          <w:pPr>
            <w:pStyle w:val="TOC3"/>
            <w:tabs>
              <w:tab w:val="right" w:leader="dot" w:pos="9350"/>
            </w:tabs>
            <w:bidi w:val="0"/>
            <w:rPr>
              <w:rFonts w:cstheme="minorBidi"/>
              <w:i w:val="0"/>
              <w:iCs w:val="0"/>
              <w:noProof/>
              <w:sz w:val="22"/>
              <w:szCs w:val="22"/>
              <w:rtl/>
            </w:rPr>
          </w:pPr>
          <w:hyperlink w:anchor="_Toc113803065" w:history="1">
            <w:r w:rsidRPr="00BF6B28">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ACAA541" w14:textId="09C300DF" w:rsidR="007B4859" w:rsidRDefault="007B4859" w:rsidP="002D4450">
          <w:pPr>
            <w:pStyle w:val="TOC3"/>
            <w:tabs>
              <w:tab w:val="right" w:leader="dot" w:pos="9350"/>
            </w:tabs>
            <w:bidi w:val="0"/>
            <w:rPr>
              <w:rFonts w:cstheme="minorBidi"/>
              <w:i w:val="0"/>
              <w:iCs w:val="0"/>
              <w:noProof/>
              <w:sz w:val="22"/>
              <w:szCs w:val="22"/>
              <w:rtl/>
            </w:rPr>
          </w:pPr>
          <w:hyperlink w:anchor="_Toc113803066" w:history="1">
            <w:r w:rsidRPr="00BF6B28">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6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2B32A0CE" w14:textId="18AADA7D" w:rsidR="007B4859" w:rsidRDefault="007B4859" w:rsidP="002D4450">
          <w:pPr>
            <w:pStyle w:val="TOC2"/>
            <w:rPr>
              <w:rFonts w:cstheme="minorBidi"/>
              <w:noProof/>
              <w:sz w:val="22"/>
              <w:szCs w:val="22"/>
              <w:rtl/>
            </w:rPr>
          </w:pPr>
          <w:hyperlink w:anchor="_Toc113803067" w:history="1">
            <w:r w:rsidRPr="00BF6B28">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7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504FD1C8" w14:textId="71CF2E47" w:rsidR="007B4859" w:rsidRDefault="007B4859" w:rsidP="002D4450">
          <w:pPr>
            <w:pStyle w:val="TOC3"/>
            <w:tabs>
              <w:tab w:val="right" w:leader="dot" w:pos="9350"/>
            </w:tabs>
            <w:bidi w:val="0"/>
            <w:rPr>
              <w:rFonts w:cstheme="minorBidi"/>
              <w:i w:val="0"/>
              <w:iCs w:val="0"/>
              <w:noProof/>
              <w:sz w:val="22"/>
              <w:szCs w:val="22"/>
              <w:rtl/>
            </w:rPr>
          </w:pPr>
          <w:hyperlink w:anchor="_Toc113803068" w:history="1">
            <w:r w:rsidRPr="00BF6B28">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212FC26B" w14:textId="6FDF3743" w:rsidR="007B4859" w:rsidRDefault="007B4859" w:rsidP="002D4450">
          <w:pPr>
            <w:pStyle w:val="TOC4"/>
            <w:tabs>
              <w:tab w:val="right" w:leader="dot" w:pos="9350"/>
            </w:tabs>
            <w:bidi w:val="0"/>
            <w:rPr>
              <w:rFonts w:cstheme="minorBidi"/>
              <w:noProof/>
              <w:sz w:val="22"/>
              <w:szCs w:val="22"/>
              <w:rtl/>
            </w:rPr>
          </w:pPr>
          <w:hyperlink w:anchor="_Toc113803069" w:history="1">
            <w:r w:rsidRPr="00BF6B28">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6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404257C4" w14:textId="45AC8323" w:rsidR="007B4859" w:rsidRDefault="007B4859" w:rsidP="002D4450">
          <w:pPr>
            <w:pStyle w:val="TOC4"/>
            <w:tabs>
              <w:tab w:val="right" w:leader="dot" w:pos="9350"/>
            </w:tabs>
            <w:bidi w:val="0"/>
            <w:rPr>
              <w:rFonts w:cstheme="minorBidi"/>
              <w:noProof/>
              <w:sz w:val="22"/>
              <w:szCs w:val="22"/>
              <w:rtl/>
            </w:rPr>
          </w:pPr>
          <w:hyperlink w:anchor="_Toc113803070" w:history="1">
            <w:r w:rsidRPr="00BF6B28">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4C2DCC53" w14:textId="79FDD4F3" w:rsidR="007B4859" w:rsidRDefault="007B4859" w:rsidP="002D4450">
          <w:pPr>
            <w:pStyle w:val="TOC4"/>
            <w:tabs>
              <w:tab w:val="right" w:leader="dot" w:pos="9350"/>
            </w:tabs>
            <w:bidi w:val="0"/>
            <w:rPr>
              <w:rFonts w:cstheme="minorBidi"/>
              <w:noProof/>
              <w:sz w:val="22"/>
              <w:szCs w:val="22"/>
              <w:rtl/>
            </w:rPr>
          </w:pPr>
          <w:hyperlink w:anchor="_Toc113803071" w:history="1">
            <w:r w:rsidRPr="00BF6B28">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140468FE" w14:textId="27C579A2" w:rsidR="007B4859" w:rsidRDefault="007B4859" w:rsidP="002D4450">
          <w:pPr>
            <w:pStyle w:val="TOC3"/>
            <w:tabs>
              <w:tab w:val="right" w:leader="dot" w:pos="9350"/>
            </w:tabs>
            <w:bidi w:val="0"/>
            <w:rPr>
              <w:rFonts w:cstheme="minorBidi"/>
              <w:i w:val="0"/>
              <w:iCs w:val="0"/>
              <w:noProof/>
              <w:sz w:val="22"/>
              <w:szCs w:val="22"/>
              <w:rtl/>
            </w:rPr>
          </w:pPr>
          <w:hyperlink w:anchor="_Toc113803072" w:history="1">
            <w:r w:rsidRPr="00BF6B28">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083C8DC7" w14:textId="508767D2" w:rsidR="007B4859" w:rsidRDefault="007B4859" w:rsidP="002D4450">
          <w:pPr>
            <w:pStyle w:val="TOC3"/>
            <w:tabs>
              <w:tab w:val="right" w:leader="dot" w:pos="9350"/>
            </w:tabs>
            <w:bidi w:val="0"/>
            <w:rPr>
              <w:rFonts w:cstheme="minorBidi"/>
              <w:i w:val="0"/>
              <w:iCs w:val="0"/>
              <w:noProof/>
              <w:sz w:val="22"/>
              <w:szCs w:val="22"/>
              <w:rtl/>
            </w:rPr>
          </w:pPr>
          <w:hyperlink w:anchor="_Toc113803073" w:history="1">
            <w:r w:rsidRPr="00BF6B28">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1617B2EF" w14:textId="0AF7747D" w:rsidR="007B4859" w:rsidRDefault="007B4859" w:rsidP="002D4450">
          <w:pPr>
            <w:pStyle w:val="TOC3"/>
            <w:tabs>
              <w:tab w:val="right" w:leader="dot" w:pos="9350"/>
            </w:tabs>
            <w:bidi w:val="0"/>
            <w:rPr>
              <w:rFonts w:cstheme="minorBidi"/>
              <w:i w:val="0"/>
              <w:iCs w:val="0"/>
              <w:noProof/>
              <w:sz w:val="22"/>
              <w:szCs w:val="22"/>
              <w:rtl/>
            </w:rPr>
          </w:pPr>
          <w:hyperlink w:anchor="_Toc113803074" w:history="1">
            <w:r w:rsidRPr="00BF6B28">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263831AC" w14:textId="0E7BB36C" w:rsidR="007B4859" w:rsidRDefault="007B4859" w:rsidP="002D4450">
          <w:pPr>
            <w:pStyle w:val="TOC3"/>
            <w:tabs>
              <w:tab w:val="right" w:leader="dot" w:pos="9350"/>
            </w:tabs>
            <w:bidi w:val="0"/>
            <w:rPr>
              <w:rFonts w:cstheme="minorBidi"/>
              <w:i w:val="0"/>
              <w:iCs w:val="0"/>
              <w:noProof/>
              <w:sz w:val="22"/>
              <w:szCs w:val="22"/>
              <w:rtl/>
            </w:rPr>
          </w:pPr>
          <w:hyperlink w:anchor="_Toc113803075" w:history="1">
            <w:r w:rsidRPr="00BF6B28">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5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54D66BD3" w14:textId="0449C3FF" w:rsidR="007B4859" w:rsidRDefault="007B4859" w:rsidP="002D4450">
          <w:pPr>
            <w:pStyle w:val="TOC3"/>
            <w:tabs>
              <w:tab w:val="right" w:leader="dot" w:pos="9350"/>
            </w:tabs>
            <w:bidi w:val="0"/>
            <w:rPr>
              <w:rFonts w:cstheme="minorBidi"/>
              <w:i w:val="0"/>
              <w:iCs w:val="0"/>
              <w:noProof/>
              <w:sz w:val="22"/>
              <w:szCs w:val="22"/>
              <w:rtl/>
            </w:rPr>
          </w:pPr>
          <w:hyperlink w:anchor="_Toc113803076" w:history="1">
            <w:r w:rsidRPr="00BF6B28">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0F35D69" w14:textId="42BCFC42" w:rsidR="007B4859" w:rsidRDefault="007B4859" w:rsidP="002D4450">
          <w:pPr>
            <w:pStyle w:val="TOC3"/>
            <w:tabs>
              <w:tab w:val="right" w:leader="dot" w:pos="9350"/>
            </w:tabs>
            <w:bidi w:val="0"/>
            <w:rPr>
              <w:rFonts w:cstheme="minorBidi"/>
              <w:i w:val="0"/>
              <w:iCs w:val="0"/>
              <w:noProof/>
              <w:sz w:val="22"/>
              <w:szCs w:val="22"/>
              <w:rtl/>
            </w:rPr>
          </w:pPr>
          <w:hyperlink w:anchor="_Toc113803077" w:history="1">
            <w:r w:rsidRPr="00BF6B28">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5353643A" w14:textId="75F80E9B" w:rsidR="007B4859" w:rsidRDefault="007B4859" w:rsidP="002D4450">
          <w:pPr>
            <w:pStyle w:val="TOC2"/>
            <w:rPr>
              <w:rFonts w:cstheme="minorBidi"/>
              <w:noProof/>
              <w:sz w:val="22"/>
              <w:szCs w:val="22"/>
              <w:rtl/>
            </w:rPr>
          </w:pPr>
          <w:hyperlink w:anchor="_Toc113803078" w:history="1">
            <w:r w:rsidRPr="00BF6B28">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4138F22B" w14:textId="1215E0ED" w:rsidR="007B4859" w:rsidRDefault="007B4859" w:rsidP="002D4450">
          <w:pPr>
            <w:pStyle w:val="TOC3"/>
            <w:tabs>
              <w:tab w:val="right" w:leader="dot" w:pos="9350"/>
            </w:tabs>
            <w:bidi w:val="0"/>
            <w:rPr>
              <w:rFonts w:cstheme="minorBidi"/>
              <w:i w:val="0"/>
              <w:iCs w:val="0"/>
              <w:noProof/>
              <w:sz w:val="22"/>
              <w:szCs w:val="22"/>
              <w:rtl/>
            </w:rPr>
          </w:pPr>
          <w:hyperlink w:anchor="_Toc113803079" w:history="1">
            <w:r w:rsidRPr="00BF6B28">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7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40AF2114" w14:textId="79884C86" w:rsidR="007B4859" w:rsidRDefault="007B4859" w:rsidP="002D4450">
          <w:pPr>
            <w:pStyle w:val="TOC4"/>
            <w:tabs>
              <w:tab w:val="right" w:leader="dot" w:pos="9350"/>
            </w:tabs>
            <w:bidi w:val="0"/>
            <w:rPr>
              <w:rFonts w:cstheme="minorBidi"/>
              <w:noProof/>
              <w:sz w:val="22"/>
              <w:szCs w:val="22"/>
              <w:rtl/>
            </w:rPr>
          </w:pPr>
          <w:hyperlink w:anchor="_Toc113803080" w:history="1">
            <w:r w:rsidRPr="00BF6B28">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1994E4B8" w14:textId="4CA46EC3" w:rsidR="007B4859" w:rsidRDefault="007B4859" w:rsidP="002D4450">
          <w:pPr>
            <w:pStyle w:val="TOC3"/>
            <w:tabs>
              <w:tab w:val="right" w:leader="dot" w:pos="9350"/>
            </w:tabs>
            <w:bidi w:val="0"/>
            <w:rPr>
              <w:rFonts w:cstheme="minorBidi"/>
              <w:i w:val="0"/>
              <w:iCs w:val="0"/>
              <w:noProof/>
              <w:sz w:val="22"/>
              <w:szCs w:val="22"/>
              <w:rtl/>
            </w:rPr>
          </w:pPr>
          <w:hyperlink w:anchor="_Toc113803081" w:history="1">
            <w:r w:rsidRPr="00BF6B28">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1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0172244" w14:textId="63EA1DB7" w:rsidR="007B4859" w:rsidRDefault="007B4859" w:rsidP="002D4450">
          <w:pPr>
            <w:pStyle w:val="TOC3"/>
            <w:tabs>
              <w:tab w:val="right" w:leader="dot" w:pos="9350"/>
            </w:tabs>
            <w:bidi w:val="0"/>
            <w:rPr>
              <w:rFonts w:cstheme="minorBidi"/>
              <w:i w:val="0"/>
              <w:iCs w:val="0"/>
              <w:noProof/>
              <w:sz w:val="22"/>
              <w:szCs w:val="22"/>
              <w:rtl/>
            </w:rPr>
          </w:pPr>
          <w:hyperlink w:anchor="_Toc113803082" w:history="1">
            <w:r w:rsidRPr="00BF6B28">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128A3FC1" w14:textId="16C4727A" w:rsidR="007B4859" w:rsidRDefault="007B4859" w:rsidP="002D4450">
          <w:pPr>
            <w:pStyle w:val="TOC3"/>
            <w:tabs>
              <w:tab w:val="right" w:leader="dot" w:pos="9350"/>
            </w:tabs>
            <w:bidi w:val="0"/>
            <w:rPr>
              <w:rFonts w:cstheme="minorBidi"/>
              <w:i w:val="0"/>
              <w:iCs w:val="0"/>
              <w:noProof/>
              <w:sz w:val="22"/>
              <w:szCs w:val="22"/>
              <w:rtl/>
            </w:rPr>
          </w:pPr>
          <w:hyperlink w:anchor="_Toc113803083" w:history="1">
            <w:r w:rsidRPr="00BF6B28">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3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5CBC99AB" w14:textId="20D7005D" w:rsidR="007B4859" w:rsidRDefault="007B4859" w:rsidP="002D4450">
          <w:pPr>
            <w:pStyle w:val="TOC3"/>
            <w:tabs>
              <w:tab w:val="right" w:leader="dot" w:pos="9350"/>
            </w:tabs>
            <w:bidi w:val="0"/>
            <w:rPr>
              <w:rFonts w:cstheme="minorBidi"/>
              <w:i w:val="0"/>
              <w:iCs w:val="0"/>
              <w:noProof/>
              <w:sz w:val="22"/>
              <w:szCs w:val="22"/>
              <w:rtl/>
            </w:rPr>
          </w:pPr>
          <w:hyperlink w:anchor="_Toc113803084" w:history="1">
            <w:r w:rsidRPr="00BF6B28">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4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4A60125A" w14:textId="6A7A0581" w:rsidR="007B4859" w:rsidRDefault="007B4859" w:rsidP="002D4450">
          <w:pPr>
            <w:pStyle w:val="TOC2"/>
            <w:rPr>
              <w:rFonts w:cstheme="minorBidi"/>
              <w:noProof/>
              <w:sz w:val="22"/>
              <w:szCs w:val="22"/>
              <w:rtl/>
            </w:rPr>
          </w:pPr>
          <w:hyperlink w:anchor="_Toc113803085" w:history="1">
            <w:r w:rsidRPr="00BF6B28">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62ACD72B" w14:textId="67FB85C4" w:rsidR="007B4859" w:rsidRDefault="007B4859" w:rsidP="002D4450">
          <w:pPr>
            <w:pStyle w:val="TOC3"/>
            <w:tabs>
              <w:tab w:val="right" w:leader="dot" w:pos="9350"/>
            </w:tabs>
            <w:bidi w:val="0"/>
            <w:rPr>
              <w:rFonts w:cstheme="minorBidi"/>
              <w:i w:val="0"/>
              <w:iCs w:val="0"/>
              <w:noProof/>
              <w:sz w:val="22"/>
              <w:szCs w:val="22"/>
              <w:rtl/>
            </w:rPr>
          </w:pPr>
          <w:hyperlink w:anchor="_Toc113803086" w:history="1">
            <w:r w:rsidRPr="00BF6B28">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6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BC7699C" w14:textId="26A0831E" w:rsidR="007B4859" w:rsidRDefault="007B4859" w:rsidP="002D4450">
          <w:pPr>
            <w:pStyle w:val="TOC4"/>
            <w:tabs>
              <w:tab w:val="right" w:leader="dot" w:pos="9350"/>
            </w:tabs>
            <w:bidi w:val="0"/>
            <w:rPr>
              <w:rFonts w:cstheme="minorBidi"/>
              <w:noProof/>
              <w:sz w:val="22"/>
              <w:szCs w:val="22"/>
              <w:rtl/>
            </w:rPr>
          </w:pPr>
          <w:hyperlink w:anchor="_Toc113803087" w:history="1">
            <w:r w:rsidRPr="00BF6B28">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7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4C2B491B" w14:textId="5128894E" w:rsidR="007B4859" w:rsidRDefault="007B4859" w:rsidP="002D4450">
          <w:pPr>
            <w:pStyle w:val="TOC3"/>
            <w:tabs>
              <w:tab w:val="right" w:leader="dot" w:pos="9350"/>
            </w:tabs>
            <w:bidi w:val="0"/>
            <w:rPr>
              <w:rFonts w:cstheme="minorBidi"/>
              <w:i w:val="0"/>
              <w:iCs w:val="0"/>
              <w:noProof/>
              <w:sz w:val="22"/>
              <w:szCs w:val="22"/>
              <w:rtl/>
            </w:rPr>
          </w:pPr>
          <w:hyperlink w:anchor="_Toc113803088" w:history="1">
            <w:r w:rsidRPr="00BF6B28">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8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33A07CEE" w14:textId="280A83A6" w:rsidR="007B4859" w:rsidRDefault="007B4859" w:rsidP="002D4450">
          <w:pPr>
            <w:pStyle w:val="TOC3"/>
            <w:tabs>
              <w:tab w:val="right" w:leader="dot" w:pos="9350"/>
            </w:tabs>
            <w:bidi w:val="0"/>
            <w:rPr>
              <w:rFonts w:cstheme="minorBidi"/>
              <w:i w:val="0"/>
              <w:iCs w:val="0"/>
              <w:noProof/>
              <w:sz w:val="22"/>
              <w:szCs w:val="22"/>
              <w:rtl/>
            </w:rPr>
          </w:pPr>
          <w:hyperlink w:anchor="_Toc113803089" w:history="1">
            <w:r w:rsidRPr="00BF6B28">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8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2EE5946C" w14:textId="52ECB180" w:rsidR="007B4859" w:rsidRDefault="007B4859" w:rsidP="002D4450">
          <w:pPr>
            <w:pStyle w:val="TOC3"/>
            <w:tabs>
              <w:tab w:val="right" w:leader="dot" w:pos="9350"/>
            </w:tabs>
            <w:bidi w:val="0"/>
            <w:rPr>
              <w:rFonts w:cstheme="minorBidi"/>
              <w:i w:val="0"/>
              <w:iCs w:val="0"/>
              <w:noProof/>
              <w:sz w:val="22"/>
              <w:szCs w:val="22"/>
              <w:rtl/>
            </w:rPr>
          </w:pPr>
          <w:hyperlink w:anchor="_Toc113803090" w:history="1">
            <w:r w:rsidRPr="00BF6B28">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0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387BC488" w14:textId="44FDBAEA" w:rsidR="007B4859" w:rsidRDefault="007B4859" w:rsidP="002D4450">
          <w:pPr>
            <w:pStyle w:val="TOC2"/>
            <w:rPr>
              <w:rFonts w:cstheme="minorBidi"/>
              <w:noProof/>
              <w:sz w:val="22"/>
              <w:szCs w:val="22"/>
              <w:rtl/>
            </w:rPr>
          </w:pPr>
          <w:hyperlink w:anchor="_Toc113803091" w:history="1">
            <w:r w:rsidRPr="00BF6B28">
              <w:rPr>
                <w:rStyle w:val="Hyperlink"/>
                <w:noProof/>
                <w:lang w:bidi="ar-SA"/>
              </w:rPr>
              <w:t>Exp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1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7F2F7250" w14:textId="7D7030E0" w:rsidR="007B4859" w:rsidRDefault="007B4859" w:rsidP="002D4450">
          <w:pPr>
            <w:pStyle w:val="TOC3"/>
            <w:tabs>
              <w:tab w:val="right" w:leader="dot" w:pos="9350"/>
            </w:tabs>
            <w:bidi w:val="0"/>
            <w:rPr>
              <w:rFonts w:cstheme="minorBidi"/>
              <w:i w:val="0"/>
              <w:iCs w:val="0"/>
              <w:noProof/>
              <w:sz w:val="22"/>
              <w:szCs w:val="22"/>
              <w:rtl/>
            </w:rPr>
          </w:pPr>
          <w:hyperlink w:anchor="_Toc113803092" w:history="1">
            <w:r w:rsidRPr="00BF6B28">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2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A417041" w14:textId="2B058701" w:rsidR="007B4859" w:rsidRDefault="007B4859" w:rsidP="002D4450">
          <w:pPr>
            <w:pStyle w:val="TOC4"/>
            <w:tabs>
              <w:tab w:val="right" w:leader="dot" w:pos="9350"/>
            </w:tabs>
            <w:bidi w:val="0"/>
            <w:rPr>
              <w:rFonts w:cstheme="minorBidi"/>
              <w:noProof/>
              <w:sz w:val="22"/>
              <w:szCs w:val="22"/>
              <w:rtl/>
            </w:rPr>
          </w:pPr>
          <w:hyperlink w:anchor="_Toc113803093" w:history="1">
            <w:r w:rsidRPr="00BF6B28">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3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1B7C5DEF" w14:textId="10E80A71" w:rsidR="007B4859" w:rsidRDefault="007B4859" w:rsidP="002D4450">
          <w:pPr>
            <w:pStyle w:val="TOC3"/>
            <w:tabs>
              <w:tab w:val="right" w:leader="dot" w:pos="9350"/>
            </w:tabs>
            <w:bidi w:val="0"/>
            <w:rPr>
              <w:rFonts w:cstheme="minorBidi"/>
              <w:i w:val="0"/>
              <w:iCs w:val="0"/>
              <w:noProof/>
              <w:sz w:val="22"/>
              <w:szCs w:val="22"/>
              <w:rtl/>
            </w:rPr>
          </w:pPr>
          <w:hyperlink w:anchor="_Toc113803094" w:history="1">
            <w:r w:rsidRPr="00BF6B28">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4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0D2C5805" w14:textId="33BF78FE" w:rsidR="007B4859" w:rsidRDefault="007B4859" w:rsidP="002D4450">
          <w:pPr>
            <w:pStyle w:val="TOC3"/>
            <w:tabs>
              <w:tab w:val="right" w:leader="dot" w:pos="9350"/>
            </w:tabs>
            <w:bidi w:val="0"/>
            <w:rPr>
              <w:rFonts w:cstheme="minorBidi"/>
              <w:i w:val="0"/>
              <w:iCs w:val="0"/>
              <w:noProof/>
              <w:sz w:val="22"/>
              <w:szCs w:val="22"/>
              <w:rtl/>
            </w:rPr>
          </w:pPr>
          <w:hyperlink w:anchor="_Toc113803095" w:history="1">
            <w:r w:rsidRPr="00BF6B28">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5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79396226" w14:textId="46F29082" w:rsidR="007B4859" w:rsidRDefault="007B4859" w:rsidP="002D4450">
          <w:pPr>
            <w:pStyle w:val="TOC3"/>
            <w:tabs>
              <w:tab w:val="right" w:leader="dot" w:pos="9350"/>
            </w:tabs>
            <w:bidi w:val="0"/>
            <w:rPr>
              <w:rFonts w:cstheme="minorBidi"/>
              <w:i w:val="0"/>
              <w:iCs w:val="0"/>
              <w:noProof/>
              <w:sz w:val="22"/>
              <w:szCs w:val="22"/>
              <w:rtl/>
            </w:rPr>
          </w:pPr>
          <w:hyperlink w:anchor="_Toc113803096" w:history="1">
            <w:r w:rsidRPr="00BF6B28">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29773DB3" w14:textId="7D7828A5" w:rsidR="007B4859" w:rsidRDefault="007B4859" w:rsidP="002D4450">
          <w:pPr>
            <w:pStyle w:val="TOC3"/>
            <w:tabs>
              <w:tab w:val="right" w:leader="dot" w:pos="9350"/>
            </w:tabs>
            <w:bidi w:val="0"/>
            <w:rPr>
              <w:rFonts w:cstheme="minorBidi"/>
              <w:i w:val="0"/>
              <w:iCs w:val="0"/>
              <w:noProof/>
              <w:sz w:val="22"/>
              <w:szCs w:val="22"/>
              <w:rtl/>
            </w:rPr>
          </w:pPr>
          <w:hyperlink w:anchor="_Toc113803097" w:history="1">
            <w:r w:rsidRPr="00BF6B28">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7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5E86B319" w14:textId="03B48659" w:rsidR="007B4859" w:rsidRDefault="007B4859" w:rsidP="002D4450">
          <w:pPr>
            <w:pStyle w:val="TOC2"/>
            <w:rPr>
              <w:rFonts w:cstheme="minorBidi"/>
              <w:noProof/>
              <w:sz w:val="22"/>
              <w:szCs w:val="22"/>
              <w:rtl/>
            </w:rPr>
          </w:pPr>
          <w:hyperlink w:anchor="_Toc113803098" w:history="1">
            <w:r w:rsidRPr="00BF6B28">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03098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4587C80F" w14:textId="7091B353" w:rsidR="006238E0" w:rsidRDefault="006238E0" w:rsidP="002D4450">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097B8BFD" w14:textId="26B07FC7" w:rsidR="00BF08EE" w:rsidRPr="00BF08EE" w:rsidRDefault="00BF08EE" w:rsidP="006238E0">
      <w:pPr>
        <w:pStyle w:val="Heading2"/>
      </w:pPr>
      <w:bookmarkStart w:id="2" w:name="_Toc113803061"/>
      <w:r w:rsidRPr="00BF08EE">
        <w:lastRenderedPageBreak/>
        <w:t>Introduction</w:t>
      </w:r>
      <w:bookmarkEnd w:id="2"/>
    </w:p>
    <w:bookmarkEnd w:id="0"/>
    <w:p w14:paraId="0C093F9C" w14:textId="5C3C5169" w:rsidR="004F240A" w:rsidRPr="00E44B96" w:rsidRDefault="004F240A" w:rsidP="008C5027">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 xml:space="preserve">(Kanwisher et al., 1997; </w:t>
      </w:r>
      <w:proofErr w:type="spellStart"/>
      <w:r w:rsidR="004457F5" w:rsidRPr="004457F5">
        <w:rPr>
          <w:rFonts w:ascii="Times New Roman" w:hAnsi="Times New Roman" w:cs="Times New Roman"/>
        </w:rPr>
        <w:t>Kappers</w:t>
      </w:r>
      <w:proofErr w:type="spellEnd"/>
      <w:r w:rsidR="004457F5" w:rsidRPr="004457F5">
        <w:rPr>
          <w:rFonts w:ascii="Times New Roman" w:hAnsi="Times New Roman" w:cs="Times New Roman"/>
        </w:rPr>
        <w:t xml:space="preserve"> &amp; Bergmann </w:t>
      </w:r>
      <w:proofErr w:type="spellStart"/>
      <w:r w:rsidR="004457F5" w:rsidRPr="004457F5">
        <w:rPr>
          <w:rFonts w:ascii="Times New Roman" w:hAnsi="Times New Roman" w:cs="Times New Roman"/>
        </w:rPr>
        <w:t>Tiest</w:t>
      </w:r>
      <w:proofErr w:type="spellEnd"/>
      <w:r w:rsidR="004457F5" w:rsidRPr="004457F5">
        <w:rPr>
          <w:rFonts w:ascii="Times New Roman" w:hAnsi="Times New Roman" w:cs="Times New Roman"/>
        </w:rPr>
        <w:t xml:space="preserve">, 2013; Poirier et al., 2005; </w:t>
      </w:r>
      <w:proofErr w:type="spellStart"/>
      <w:r w:rsidR="004457F5" w:rsidRPr="004457F5">
        <w:rPr>
          <w:rFonts w:ascii="Times New Roman" w:hAnsi="Times New Roman" w:cs="Times New Roman"/>
        </w:rPr>
        <w:t>Willander</w:t>
      </w:r>
      <w:proofErr w:type="spellEnd"/>
      <w:r w:rsidR="004457F5" w:rsidRPr="004457F5">
        <w:rPr>
          <w:rFonts w:ascii="Times New Roman" w:hAnsi="Times New Roman" w:cs="Times New Roman"/>
        </w:rPr>
        <w:t xml:space="preserve"> &amp; Larsson, 2006)</w:t>
      </w:r>
      <w:r w:rsidR="00616793">
        <w:fldChar w:fldCharType="end"/>
      </w:r>
      <w:r w:rsidRPr="00E44B96">
        <w:t xml:space="preserve">. For example, upon seeing a ball flying our direction, </w:t>
      </w:r>
      <w:del w:id="3" w:author="Chen Heller" w:date="2022-09-10T08:14:00Z">
        <w:r w:rsidRPr="00E44B96" w:rsidDel="00C46CA3">
          <w:delText>we</w:delText>
        </w:r>
      </w:del>
      <w:ins w:id="4" w:author="Chen Heller" w:date="2022-09-10T08:14:00Z">
        <w:r w:rsidR="00C46CA3" w:rsidRPr="00E44B96">
          <w:t>I</w:t>
        </w:r>
      </w:ins>
      <w:r w:rsidRPr="00E44B96">
        <w:t xml:space="preserv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w:t>
      </w:r>
      <w:proofErr w:type="spellStart"/>
      <w:r w:rsidR="00370CA0" w:rsidRPr="00370CA0">
        <w:rPr>
          <w:rFonts w:ascii="Times New Roman" w:hAnsi="Times New Roman" w:cs="Times New Roman"/>
        </w:rPr>
        <w:t>Aivar</w:t>
      </w:r>
      <w:proofErr w:type="spellEnd"/>
      <w:r w:rsidR="00370CA0" w:rsidRPr="00370CA0">
        <w:rPr>
          <w:rFonts w:ascii="Times New Roman" w:hAnsi="Times New Roman" w:cs="Times New Roman"/>
        </w:rPr>
        <w:t xml:space="preserve"> et al., 2008; von </w:t>
      </w:r>
      <w:proofErr w:type="spellStart"/>
      <w:r w:rsidR="00370CA0" w:rsidRPr="00370CA0">
        <w:rPr>
          <w:rFonts w:ascii="Times New Roman" w:hAnsi="Times New Roman" w:cs="Times New Roman"/>
        </w:rPr>
        <w:t>Hofsten</w:t>
      </w:r>
      <w:proofErr w:type="spellEnd"/>
      <w:r w:rsidR="00370CA0" w:rsidRPr="00370CA0">
        <w:rPr>
          <w:rFonts w:ascii="Times New Roman" w:hAnsi="Times New Roman" w:cs="Times New Roman"/>
        </w:rPr>
        <w:t xml:space="preserve"> &amp; </w:t>
      </w:r>
      <w:proofErr w:type="spellStart"/>
      <w:r w:rsidR="00370CA0" w:rsidRPr="00370CA0">
        <w:rPr>
          <w:rFonts w:ascii="Times New Roman" w:hAnsi="Times New Roman" w:cs="Times New Roman"/>
        </w:rPr>
        <w:t>Lindhagen</w:t>
      </w:r>
      <w:proofErr w:type="spellEnd"/>
      <w:r w:rsidR="00370CA0" w:rsidRPr="00370CA0">
        <w:rPr>
          <w:rFonts w:ascii="Times New Roman" w:hAnsi="Times New Roman" w:cs="Times New Roman"/>
        </w:rPr>
        <w:t>,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 xml:space="preserve">(Sawchuk et al., 2002; </w:t>
      </w:r>
      <w:proofErr w:type="spellStart"/>
      <w:r w:rsidR="008B3911" w:rsidRPr="008B3911">
        <w:rPr>
          <w:rFonts w:ascii="Times New Roman" w:hAnsi="Times New Roman" w:cs="Times New Roman"/>
        </w:rPr>
        <w:t>Siedlecka</w:t>
      </w:r>
      <w:proofErr w:type="spellEnd"/>
      <w:r w:rsidR="008B3911" w:rsidRPr="008B3911">
        <w:rPr>
          <w:rFonts w:ascii="Times New Roman" w:hAnsi="Times New Roman" w:cs="Times New Roman"/>
        </w:rPr>
        <w:t xml:space="preserve">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 xml:space="preserve">(Brown et al., 2019; </w:t>
      </w:r>
      <w:proofErr w:type="spellStart"/>
      <w:r w:rsidR="00244B03" w:rsidRPr="00244B03">
        <w:rPr>
          <w:rFonts w:ascii="Times New Roman" w:hAnsi="Times New Roman" w:cs="Times New Roman"/>
        </w:rPr>
        <w:t>Lamme</w:t>
      </w:r>
      <w:proofErr w:type="spellEnd"/>
      <w:r w:rsidR="00244B03" w:rsidRPr="00244B03">
        <w:rPr>
          <w:rFonts w:ascii="Times New Roman" w:hAnsi="Times New Roman" w:cs="Times New Roman"/>
        </w:rPr>
        <w:t xml:space="preserve"> &amp; </w:t>
      </w:r>
      <w:proofErr w:type="spellStart"/>
      <w:r w:rsidR="00244B03" w:rsidRPr="00244B03">
        <w:rPr>
          <w:rFonts w:ascii="Times New Roman" w:hAnsi="Times New Roman" w:cs="Times New Roman"/>
        </w:rPr>
        <w:t>Roelfsema</w:t>
      </w:r>
      <w:proofErr w:type="spellEnd"/>
      <w:r w:rsidR="00244B03" w:rsidRPr="00244B03">
        <w:rPr>
          <w:rFonts w:ascii="Times New Roman" w:hAnsi="Times New Roman" w:cs="Times New Roman"/>
        </w:rPr>
        <w:t xml:space="preserve">, 2000; </w:t>
      </w:r>
      <w:proofErr w:type="spellStart"/>
      <w:r w:rsidR="00244B03" w:rsidRPr="00244B03">
        <w:rPr>
          <w:rFonts w:ascii="Times New Roman" w:hAnsi="Times New Roman" w:cs="Times New Roman"/>
        </w:rPr>
        <w:t>Mashour</w:t>
      </w:r>
      <w:proofErr w:type="spellEnd"/>
      <w:r w:rsidR="00244B03" w:rsidRPr="00244B03">
        <w:rPr>
          <w:rFonts w:ascii="Times New Roman" w:hAnsi="Times New Roman" w:cs="Times New Roman"/>
        </w:rPr>
        <w:t xml:space="preserve"> et al., 2020; </w:t>
      </w:r>
      <w:proofErr w:type="spellStart"/>
      <w:r w:rsidR="00244B03" w:rsidRPr="00244B03">
        <w:rPr>
          <w:rFonts w:ascii="Times New Roman" w:hAnsi="Times New Roman" w:cs="Times New Roman"/>
        </w:rPr>
        <w:t>Tononi</w:t>
      </w:r>
      <w:proofErr w:type="spellEnd"/>
      <w:r w:rsidR="00244B03" w:rsidRPr="00244B03">
        <w:rPr>
          <w:rFonts w:ascii="Times New Roman" w:hAnsi="Times New Roman" w:cs="Times New Roman"/>
        </w:rPr>
        <w:t xml:space="preserve">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 xml:space="preserve">(Holland et al., 2005; </w:t>
      </w:r>
      <w:proofErr w:type="spellStart"/>
      <w:r w:rsidR="008C5027" w:rsidRPr="008C5027">
        <w:rPr>
          <w:rFonts w:ascii="Times New Roman" w:hAnsi="Times New Roman" w:cs="Times New Roman"/>
        </w:rPr>
        <w:t>Kihlstrom</w:t>
      </w:r>
      <w:proofErr w:type="spellEnd"/>
      <w:r w:rsidR="008C5027" w:rsidRPr="008C5027">
        <w:rPr>
          <w:rFonts w:ascii="Times New Roman" w:hAnsi="Times New Roman" w:cs="Times New Roman"/>
        </w:rPr>
        <w:t xml:space="preserve">, 1987; </w:t>
      </w:r>
      <w:proofErr w:type="spellStart"/>
      <w:r w:rsidR="008C5027" w:rsidRPr="008C5027">
        <w:rPr>
          <w:rFonts w:ascii="Times New Roman" w:hAnsi="Times New Roman" w:cs="Times New Roman"/>
        </w:rPr>
        <w:t>Kouider</w:t>
      </w:r>
      <w:proofErr w:type="spellEnd"/>
      <w:r w:rsidR="008C5027" w:rsidRPr="008C5027">
        <w:rPr>
          <w:rFonts w:ascii="Times New Roman" w:hAnsi="Times New Roman" w:cs="Times New Roman"/>
        </w:rPr>
        <w:t xml:space="preserve"> &amp; </w:t>
      </w:r>
      <w:proofErr w:type="spellStart"/>
      <w:r w:rsidR="008C5027" w:rsidRPr="008C5027">
        <w:rPr>
          <w:rFonts w:ascii="Times New Roman" w:hAnsi="Times New Roman" w:cs="Times New Roman"/>
        </w:rPr>
        <w:t>Dehaene</w:t>
      </w:r>
      <w:proofErr w:type="spellEnd"/>
      <w:r w:rsidR="008C5027" w:rsidRPr="008C5027">
        <w:rPr>
          <w:rFonts w:ascii="Times New Roman" w:hAnsi="Times New Roman" w:cs="Times New Roman"/>
        </w:rPr>
        <w:t>, 2007)</w:t>
      </w:r>
      <w:r w:rsidR="004275F5">
        <w:fldChar w:fldCharType="end"/>
      </w:r>
      <w:r w:rsidRPr="00E44B96">
        <w:t>. What differentiates between such conscious and unconscious processing?</w:t>
      </w:r>
    </w:p>
    <w:p w14:paraId="13B45041" w14:textId="4107D491" w:rsidR="00835178" w:rsidRDefault="004F240A" w:rsidP="00FF65B8">
      <w:r>
        <w:t xml:space="preserve">In the lab, studies trying to answer this question have used different methods to render the stimulus invisible (for </w:t>
      </w:r>
      <w:r w:rsidR="008414CB">
        <w:t xml:space="preserve">a </w:t>
      </w:r>
      <w:r>
        <w:t>review, see</w:t>
      </w:r>
      <w:r w:rsidR="00ED3BE7">
        <w:t xml:space="preserve"> </w:t>
      </w:r>
      <w:r w:rsidR="0071096F">
        <w:fldChar w:fldCharType="begin"/>
      </w:r>
      <w:r w:rsidR="0071096F">
        <w:instrText xml:space="preserve"> ADDIN ZOTERO_ITEM CSL_CITATION {"citationID":"bFgPjxu4","properties":{"formattedCitation":"(Breitmeyer, 2015; Kim &amp; Blake, 2005)","plainCitation":"(Breitmeyer, 2015; Kim &amp; Blake, 2005)","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proofErr w:type="spellStart"/>
      <w:r w:rsidR="0071096F" w:rsidRPr="0071096F">
        <w:rPr>
          <w:rFonts w:ascii="Times New Roman" w:hAnsi="Times New Roman" w:cs="Times New Roman"/>
        </w:rPr>
        <w:t>Breitmeyer</w:t>
      </w:r>
      <w:proofErr w:type="spellEnd"/>
      <w:r w:rsidR="0071096F" w:rsidRPr="0071096F">
        <w:rPr>
          <w:rFonts w:ascii="Times New Roman" w:hAnsi="Times New Roman" w:cs="Times New Roman"/>
        </w:rPr>
        <w:t>, 2015; Kim &amp; Blake, 2005</w:t>
      </w:r>
      <w:r w:rsidR="0071096F">
        <w:fldChar w:fldCharType="end"/>
      </w:r>
      <w:r>
        <w:t xml:space="preserve">). </w:t>
      </w:r>
      <w:r w:rsidR="004737F1">
        <w:t xml:space="preserve">One possibility is to degrade </w:t>
      </w:r>
      <w:r>
        <w:t xml:space="preserve">the physical properties of the stimulus </w:t>
      </w:r>
      <w:r w:rsidR="002219BE">
        <w:t>(e.g., contrast, resolution, volume, duration)</w:t>
      </w:r>
      <w:r w:rsidR="00680C2E">
        <w:t xml:space="preserve"> </w:t>
      </w:r>
      <w:r w:rsidR="00680C2E">
        <w:fldChar w:fldCharType="begin"/>
      </w:r>
      <w:r w:rsidR="00680C2E">
        <w:instrText xml:space="preserve"> ADDIN ZOTERO_ITEM CSL_CITATION {"citationID":"aSfm84Kr","properties":{"formattedCitation":"(Daltrozzo et al., 2011; Li et al., 2007)","plainCitation":"(Daltrozzo et al., 2011; Li et al., 2007)","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w:t>
      </w:r>
      <w:proofErr w:type="spellStart"/>
      <w:r w:rsidR="00680C2E" w:rsidRPr="00680C2E">
        <w:rPr>
          <w:rFonts w:ascii="Times New Roman" w:hAnsi="Times New Roman" w:cs="Times New Roman"/>
        </w:rPr>
        <w:t>Daltrozzo</w:t>
      </w:r>
      <w:proofErr w:type="spellEnd"/>
      <w:r w:rsidR="00680C2E" w:rsidRPr="00680C2E">
        <w:rPr>
          <w:rFonts w:ascii="Times New Roman" w:hAnsi="Times New Roman" w:cs="Times New Roman"/>
        </w:rPr>
        <w:t xml:space="preserve"> et al., 2011; Li et al., 2007)</w:t>
      </w:r>
      <w:r w:rsidR="00680C2E">
        <w:fldChar w:fldCharType="end"/>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 xml:space="preserve">(Almeida et al., 2013; </w:t>
      </w:r>
      <w:proofErr w:type="spellStart"/>
      <w:r w:rsidR="006B6B4D" w:rsidRPr="006B6B4D">
        <w:rPr>
          <w:rFonts w:ascii="Times New Roman" w:hAnsi="Times New Roman" w:cs="Times New Roman"/>
        </w:rPr>
        <w:t>Dehaene</w:t>
      </w:r>
      <w:proofErr w:type="spellEnd"/>
      <w:r w:rsidR="006B6B4D" w:rsidRPr="006B6B4D">
        <w:rPr>
          <w:rFonts w:ascii="Times New Roman" w:hAnsi="Times New Roman" w:cs="Times New Roman"/>
        </w:rPr>
        <w:t xml:space="preserv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43140BB" w:rsidR="004F240A" w:rsidRDefault="004F240A" w:rsidP="00394A04">
      <w:r>
        <w:t xml:space="preserve">All three </w:t>
      </w:r>
      <w:r w:rsidR="00A44BFB">
        <w:t>methods</w:t>
      </w:r>
      <w:r w:rsidR="001C015A">
        <w:t xml:space="preserve">, and others </w:t>
      </w:r>
      <w:del w:id="5" w:author="Chen Heller" w:date="2022-09-11T16:40:00Z">
        <w:r w:rsidR="001C015A" w:rsidDel="00D820B0">
          <w:delText xml:space="preserve">(for reviews, see </w:delText>
        </w:r>
        <w:commentRangeStart w:id="6"/>
        <w:r w:rsidR="001C015A" w:rsidDel="00D820B0">
          <w:delText>REF</w:delText>
        </w:r>
        <w:commentRangeEnd w:id="6"/>
        <w:r w:rsidR="001C015A" w:rsidDel="00D820B0">
          <w:rPr>
            <w:rStyle w:val="CommentReference"/>
          </w:rPr>
          <w:commentReference w:id="6"/>
        </w:r>
        <w:r w:rsidR="001C015A" w:rsidDel="00D820B0">
          <w:delText>)</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w:t>
      </w:r>
      <w:proofErr w:type="spellStart"/>
      <w:r w:rsidR="003C49D4" w:rsidRPr="003C49D4">
        <w:rPr>
          <w:rFonts w:ascii="Times New Roman" w:hAnsi="Times New Roman" w:cs="Times New Roman"/>
        </w:rPr>
        <w:t>Dehaene</w:t>
      </w:r>
      <w:proofErr w:type="spellEnd"/>
      <w:r w:rsidR="003C49D4" w:rsidRPr="003C49D4">
        <w:rPr>
          <w:rFonts w:ascii="Times New Roman" w:hAnsi="Times New Roman" w:cs="Times New Roman"/>
        </w:rPr>
        <w:t xml:space="preserve"> et al., 1998; Yuval-Greenberg &amp; </w:t>
      </w:r>
      <w:proofErr w:type="spellStart"/>
      <w:r w:rsidR="003C49D4" w:rsidRPr="003C49D4">
        <w:rPr>
          <w:rFonts w:ascii="Times New Roman" w:hAnsi="Times New Roman" w:cs="Times New Roman"/>
        </w:rPr>
        <w:t>Heeger</w:t>
      </w:r>
      <w:proofErr w:type="spellEnd"/>
      <w:r w:rsidR="003C49D4" w:rsidRPr="003C49D4">
        <w:rPr>
          <w:rFonts w:ascii="Times New Roman" w:hAnsi="Times New Roman" w:cs="Times New Roman"/>
        </w:rPr>
        <w:t>,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w:t>
      </w:r>
      <w:proofErr w:type="spellStart"/>
      <w:r w:rsidR="00011C0B" w:rsidRPr="00011C0B">
        <w:rPr>
          <w:rFonts w:ascii="Times New Roman" w:hAnsi="Times New Roman" w:cs="Times New Roman"/>
        </w:rPr>
        <w:t>Avneon</w:t>
      </w:r>
      <w:proofErr w:type="spellEnd"/>
      <w:r w:rsidR="00011C0B" w:rsidRPr="00011C0B">
        <w:rPr>
          <w:rFonts w:ascii="Times New Roman" w:hAnsi="Times New Roman" w:cs="Times New Roman"/>
        </w:rPr>
        <w:t xml:space="preserve">, 2018; </w:t>
      </w:r>
      <w:proofErr w:type="spellStart"/>
      <w:r w:rsidR="00011C0B" w:rsidRPr="00011C0B">
        <w:rPr>
          <w:rFonts w:ascii="Times New Roman" w:hAnsi="Times New Roman" w:cs="Times New Roman"/>
        </w:rPr>
        <w:t>Kouider</w:t>
      </w:r>
      <w:proofErr w:type="spellEnd"/>
      <w:r w:rsidR="00011C0B" w:rsidRPr="00011C0B">
        <w:rPr>
          <w:rFonts w:ascii="Times New Roman" w:hAnsi="Times New Roman" w:cs="Times New Roman"/>
        </w:rPr>
        <w:t xml:space="preserve"> &amp; </w:t>
      </w:r>
      <w:proofErr w:type="spellStart"/>
      <w:r w:rsidR="00011C0B" w:rsidRPr="00011C0B">
        <w:rPr>
          <w:rFonts w:ascii="Times New Roman" w:hAnsi="Times New Roman" w:cs="Times New Roman"/>
        </w:rPr>
        <w:t>Dehaene</w:t>
      </w:r>
      <w:proofErr w:type="spellEnd"/>
      <w:r w:rsidR="00011C0B" w:rsidRPr="00011C0B">
        <w:rPr>
          <w:rFonts w:ascii="Times New Roman" w:hAnsi="Times New Roman" w:cs="Times New Roman"/>
        </w:rPr>
        <w:t>,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w:t>
      </w:r>
      <w:proofErr w:type="spellStart"/>
      <w:r w:rsidR="00394A04" w:rsidRPr="00394A04">
        <w:rPr>
          <w:rFonts w:ascii="Times New Roman" w:hAnsi="Times New Roman" w:cs="Times New Roman"/>
        </w:rPr>
        <w:t>Hassin</w:t>
      </w:r>
      <w:proofErr w:type="spellEnd"/>
      <w:r w:rsidR="00394A04" w:rsidRPr="00394A04">
        <w:rPr>
          <w:rFonts w:ascii="Times New Roman" w:hAnsi="Times New Roman" w:cs="Times New Roman"/>
        </w:rPr>
        <w:t xml:space="preserve">, 2013; </w:t>
      </w:r>
      <w:proofErr w:type="spellStart"/>
      <w:r w:rsidR="00394A04" w:rsidRPr="00394A04">
        <w:rPr>
          <w:rFonts w:ascii="Times New Roman" w:hAnsi="Times New Roman" w:cs="Times New Roman"/>
        </w:rPr>
        <w:t>Hesselmann</w:t>
      </w:r>
      <w:proofErr w:type="spellEnd"/>
      <w:r w:rsidR="00394A04" w:rsidRPr="00394A04">
        <w:rPr>
          <w:rFonts w:ascii="Times New Roman" w:hAnsi="Times New Roman" w:cs="Times New Roman"/>
        </w:rPr>
        <w:t xml:space="preserve"> &amp; Moors, 2015; Peters et al., 2017)</w:t>
      </w:r>
      <w:r w:rsidR="00791E36">
        <w:fldChar w:fldCharType="end"/>
      </w:r>
      <w:r w:rsidR="00017EEB">
        <w:t>.</w:t>
      </w:r>
    </w:p>
    <w:p w14:paraId="3D51D018" w14:textId="18D3E91C" w:rsidR="00976673" w:rsidRDefault="00976673" w:rsidP="006238E0">
      <w:pPr>
        <w:pStyle w:val="Heading3"/>
      </w:pPr>
      <w:bookmarkStart w:id="7" w:name="_Toc113803062"/>
      <w:r>
        <w:t>Contradicting findings</w:t>
      </w:r>
      <w:bookmarkEnd w:id="7"/>
    </w:p>
    <w:p w14:paraId="38C885BB" w14:textId="6B70808E" w:rsidR="00992077" w:rsidRDefault="00992077" w:rsidP="00B022E4">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this 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w:t>
      </w:r>
      <w:proofErr w:type="spellStart"/>
      <w:r w:rsidR="004D6A76" w:rsidRPr="004D6A76">
        <w:rPr>
          <w:rFonts w:ascii="Times New Roman" w:hAnsi="Times New Roman" w:cs="Times New Roman"/>
        </w:rPr>
        <w:t>Kouider</w:t>
      </w:r>
      <w:proofErr w:type="spellEnd"/>
      <w:r w:rsidR="004D6A76" w:rsidRPr="004D6A76">
        <w:rPr>
          <w:rFonts w:ascii="Times New Roman" w:hAnsi="Times New Roman" w:cs="Times New Roman"/>
        </w:rPr>
        <w:t xml:space="preserve"> &amp; </w:t>
      </w:r>
      <w:proofErr w:type="spellStart"/>
      <w:r w:rsidR="004D6A76" w:rsidRPr="004D6A76">
        <w:rPr>
          <w:rFonts w:ascii="Times New Roman" w:hAnsi="Times New Roman" w:cs="Times New Roman"/>
        </w:rPr>
        <w:t>Dehaene</w:t>
      </w:r>
      <w:proofErr w:type="spellEnd"/>
      <w:r w:rsidR="004D6A76" w:rsidRPr="004D6A76">
        <w:rPr>
          <w:rFonts w:ascii="Times New Roman" w:hAnsi="Times New Roman" w:cs="Times New Roman"/>
        </w:rPr>
        <w:t>, 2007)</w:t>
      </w:r>
      <w:r w:rsidR="004D6A76">
        <w:fldChar w:fldCharType="end"/>
      </w:r>
      <w:ins w:id="8" w:author="Chen Heller" w:date="2022-09-11T09:16:00Z">
        <w:r w:rsidR="00032165">
          <w:t>,</w:t>
        </w:r>
      </w:ins>
      <w:r w:rsidR="004F5838">
        <w:t xml:space="preserve"> where </w:t>
      </w:r>
      <w:r w:rsidR="00C05794">
        <w:t xml:space="preserve">a participant is </w:t>
      </w:r>
      <w:r w:rsidR="00EE5CFF">
        <w:t xml:space="preserve">asked </w:t>
      </w:r>
      <w:r w:rsidR="00C05794">
        <w:t>to perform a certain task on a target stimulus</w:t>
      </w:r>
      <w:r w:rsidR="00303325">
        <w:t xml:space="preserve"> (e.g., classify as word/non-word)</w:t>
      </w:r>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w:t>
      </w:r>
      <w:del w:id="9" w:author="Chen Heller" w:date="2022-09-08T14:32:00Z">
        <w:r w:rsidR="001B4150" w:rsidDel="00283CE4">
          <w:delText>subject</w:delText>
        </w:r>
      </w:del>
      <w:ins w:id="10"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545E65">
        <w:instrText xml:space="preserve"> ADDIN ZOTERO_ITEM CSL_CITATION {"citationID":"Ao3q2ROG","properties":{"formattedCitation":"(Abrams et al., 2002; Finkbeiner et al., 2004)","plainCitation":"(Abrams et al., 2002; Finkbeiner et al., 2004)","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 xml:space="preserve">Abrams et al., 2002; </w:t>
      </w:r>
      <w:proofErr w:type="spellStart"/>
      <w:r w:rsidR="00545E65" w:rsidRPr="00545E65">
        <w:rPr>
          <w:rFonts w:ascii="Times New Roman" w:hAnsi="Times New Roman" w:cs="Times New Roman"/>
        </w:rPr>
        <w:t>Finkbeiner</w:t>
      </w:r>
      <w:proofErr w:type="spellEnd"/>
      <w:r w:rsidR="00545E65" w:rsidRPr="00545E65">
        <w:rPr>
          <w:rFonts w:ascii="Times New Roman" w:hAnsi="Times New Roman" w:cs="Times New Roman"/>
        </w:rPr>
        <w:t xml:space="preserve">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w:t>
      </w:r>
      <w:proofErr w:type="spellStart"/>
      <w:r w:rsidR="00097AB5" w:rsidRPr="00097AB5">
        <w:rPr>
          <w:rFonts w:ascii="Times New Roman" w:hAnsi="Times New Roman" w:cs="Times New Roman"/>
        </w:rPr>
        <w:t>Reingold</w:t>
      </w:r>
      <w:proofErr w:type="spellEnd"/>
      <w:r w:rsidR="00097AB5" w:rsidRPr="00097AB5">
        <w:rPr>
          <w:rFonts w:ascii="Times New Roman" w:hAnsi="Times New Roman" w:cs="Times New Roman"/>
        </w:rPr>
        <w:t xml:space="preserve"> &amp; </w:t>
      </w:r>
      <w:proofErr w:type="spellStart"/>
      <w:r w:rsidR="00097AB5" w:rsidRPr="00097AB5">
        <w:rPr>
          <w:rFonts w:ascii="Times New Roman" w:hAnsi="Times New Roman" w:cs="Times New Roman"/>
        </w:rPr>
        <w:t>Merikle</w:t>
      </w:r>
      <w:proofErr w:type="spellEnd"/>
      <w:r w:rsidR="00097AB5" w:rsidRPr="00097AB5">
        <w:rPr>
          <w:rFonts w:ascii="Times New Roman" w:hAnsi="Times New Roman" w:cs="Times New Roman"/>
        </w:rPr>
        <w:t>,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AC4809">
        <w:instrText xml:space="preserve"> ADDIN ZOTERO_ITEM CSL_CITATION {"citationID":"nFnFeWE9","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del w:id="11" w:author="Chen Heller" w:date="2022-09-08T14:31:00Z">
        <w:r w:rsidR="00411A03" w:rsidDel="0076578A">
          <w:delText xml:space="preserve">subjects’ </w:delText>
        </w:r>
      </w:del>
      <w:ins w:id="12" w:author="Chen Heller" w:date="2022-09-08T14:31:00Z">
        <w:r w:rsidR="0076578A">
          <w:t xml:space="preserve">participants' </w:t>
        </w:r>
      </w:ins>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9924F0">
        <w:instrText xml:space="preserve"> ADDIN ZOTERO_ITEM CSL_CITATION {"citationID":"fYZiRyOC","properties":{"formattedCitation":"(Macmillan &amp; Creelman, 2004)","plainCitation":"(Macmillan &amp; Creelman, 2004)","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 xml:space="preserve">(Bowers, 1982; </w:t>
      </w:r>
      <w:proofErr w:type="spellStart"/>
      <w:r w:rsidR="00B022E4" w:rsidRPr="00B022E4">
        <w:rPr>
          <w:rFonts w:ascii="Times New Roman" w:hAnsi="Times New Roman" w:cs="Times New Roman"/>
        </w:rPr>
        <w:t>Merikle</w:t>
      </w:r>
      <w:proofErr w:type="spellEnd"/>
      <w:r w:rsidR="00B022E4" w:rsidRPr="00B022E4">
        <w:rPr>
          <w:rFonts w:ascii="Times New Roman" w:hAnsi="Times New Roman" w:cs="Times New Roman"/>
        </w:rPr>
        <w:t xml:space="preserve"> &amp; </w:t>
      </w:r>
      <w:proofErr w:type="spellStart"/>
      <w:r w:rsidR="00B022E4" w:rsidRPr="00B022E4">
        <w:rPr>
          <w:rFonts w:ascii="Times New Roman" w:hAnsi="Times New Roman" w:cs="Times New Roman"/>
        </w:rPr>
        <w:t>Reingold</w:t>
      </w:r>
      <w:proofErr w:type="spellEnd"/>
      <w:r w:rsidR="00B022E4" w:rsidRPr="00B022E4">
        <w:rPr>
          <w:rFonts w:ascii="Times New Roman" w:hAnsi="Times New Roman" w:cs="Times New Roman"/>
        </w:rPr>
        <w:t>, 1998)</w:t>
      </w:r>
      <w:r w:rsidR="00F82BCA">
        <w:fldChar w:fldCharType="end"/>
      </w:r>
      <w:r w:rsidR="00692575">
        <w:t>.</w:t>
      </w:r>
    </w:p>
    <w:p w14:paraId="15C05C5C" w14:textId="619C4C16" w:rsidR="00DF3E0F" w:rsidRDefault="00211536" w:rsidP="00756E3F">
      <w:r>
        <w:t xml:space="preserve">While some semantic priming 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w:t>
      </w:r>
      <w:proofErr w:type="spellStart"/>
      <w:r w:rsidR="00267106" w:rsidRPr="00267106">
        <w:rPr>
          <w:rFonts w:ascii="Times New Roman" w:hAnsi="Times New Roman" w:cs="Times New Roman"/>
        </w:rPr>
        <w:t>Dell’Acqua</w:t>
      </w:r>
      <w:proofErr w:type="spellEnd"/>
      <w:r w:rsidR="00267106" w:rsidRPr="00267106">
        <w:rPr>
          <w:rFonts w:ascii="Times New Roman" w:hAnsi="Times New Roman" w:cs="Times New Roman"/>
        </w:rPr>
        <w:t xml:space="preserve"> &amp; Grainger, 1999; </w:t>
      </w:r>
      <w:proofErr w:type="spellStart"/>
      <w:r w:rsidR="00267106" w:rsidRPr="00267106">
        <w:rPr>
          <w:rFonts w:ascii="Times New Roman" w:hAnsi="Times New Roman" w:cs="Times New Roman"/>
        </w:rPr>
        <w:t>Naccache</w:t>
      </w:r>
      <w:proofErr w:type="spellEnd"/>
      <w:r w:rsidR="00267106" w:rsidRPr="00267106">
        <w:rPr>
          <w:rFonts w:ascii="Times New Roman" w:hAnsi="Times New Roman" w:cs="Times New Roman"/>
        </w:rPr>
        <w:t xml:space="preserve"> &amp; </w:t>
      </w:r>
      <w:proofErr w:type="spellStart"/>
      <w:r w:rsidR="00267106" w:rsidRPr="00267106">
        <w:rPr>
          <w:rFonts w:ascii="Times New Roman" w:hAnsi="Times New Roman" w:cs="Times New Roman"/>
        </w:rPr>
        <w:t>Dehaene</w:t>
      </w:r>
      <w:proofErr w:type="spellEnd"/>
      <w:r w:rsidR="00267106" w:rsidRPr="00267106">
        <w:rPr>
          <w:rFonts w:ascii="Times New Roman" w:hAnsi="Times New Roman" w:cs="Times New Roman"/>
        </w:rPr>
        <w:t>, 2001)</w:t>
      </w:r>
      <w:r w:rsidR="00267106">
        <w:fldChar w:fldCharType="end"/>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 xml:space="preserve">(Heyman &amp; Moors, 2014; Pratte &amp; </w:t>
      </w:r>
      <w:proofErr w:type="spellStart"/>
      <w:r w:rsidR="0033425C" w:rsidRPr="0033425C">
        <w:rPr>
          <w:rFonts w:ascii="Times New Roman" w:hAnsi="Times New Roman" w:cs="Times New Roman"/>
        </w:rPr>
        <w:t>Rouder</w:t>
      </w:r>
      <w:proofErr w:type="spellEnd"/>
      <w:r w:rsidR="0033425C" w:rsidRPr="0033425C">
        <w:rPr>
          <w:rFonts w:ascii="Times New Roman" w:hAnsi="Times New Roman" w:cs="Times New Roman"/>
        </w:rPr>
        <w:t>, 2009)</w:t>
      </w:r>
      <w:r w:rsidR="009D2E33">
        <w:fldChar w:fldCharType="end"/>
      </w:r>
      <w:r w:rsidR="005362FF">
        <w:t xml:space="preserve">. </w:t>
      </w:r>
      <w:r w:rsidR="00EB1594">
        <w:t>Similar controversies involve 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 xml:space="preserve">(Karpinski et al., 2019; </w:t>
      </w:r>
      <w:proofErr w:type="spellStart"/>
      <w:r w:rsidR="002A45A9" w:rsidRPr="002A45A9">
        <w:rPr>
          <w:rFonts w:ascii="Times New Roman" w:hAnsi="Times New Roman" w:cs="Times New Roman"/>
        </w:rPr>
        <w:t>Sklar</w:t>
      </w:r>
      <w:proofErr w:type="spellEnd"/>
      <w:r w:rsidR="002A45A9" w:rsidRPr="002A45A9">
        <w:rPr>
          <w:rFonts w:ascii="Times New Roman" w:hAnsi="Times New Roman" w:cs="Times New Roman"/>
        </w:rPr>
        <w:t xml:space="preserve">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 xml:space="preserve">(Moors &amp; </w:t>
      </w:r>
      <w:proofErr w:type="spellStart"/>
      <w:r w:rsidR="00303E44" w:rsidRPr="00303E44">
        <w:rPr>
          <w:rFonts w:ascii="Times New Roman" w:hAnsi="Times New Roman" w:cs="Times New Roman"/>
        </w:rPr>
        <w:t>Hesselmann</w:t>
      </w:r>
      <w:proofErr w:type="spellEnd"/>
      <w:r w:rsidR="00303E44" w:rsidRPr="00303E44">
        <w:rPr>
          <w:rFonts w:ascii="Times New Roman" w:hAnsi="Times New Roman" w:cs="Times New Roman"/>
        </w:rPr>
        <w:t>,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w:t>
      </w:r>
      <w:proofErr w:type="spellStart"/>
      <w:r w:rsidR="00756E3F" w:rsidRPr="00756E3F">
        <w:rPr>
          <w:rFonts w:ascii="Times New Roman" w:hAnsi="Times New Roman" w:cs="Times New Roman"/>
        </w:rPr>
        <w:t>Mudrik</w:t>
      </w:r>
      <w:proofErr w:type="spellEnd"/>
      <w:r w:rsidR="00756E3F" w:rsidRPr="00756E3F">
        <w:rPr>
          <w:rFonts w:ascii="Times New Roman" w:hAnsi="Times New Roman" w:cs="Times New Roman"/>
        </w:rPr>
        <w:t xml:space="preserve"> et al., 2014; </w:t>
      </w:r>
      <w:proofErr w:type="spellStart"/>
      <w:r w:rsidR="00756E3F" w:rsidRPr="00756E3F">
        <w:rPr>
          <w:rFonts w:ascii="Times New Roman" w:hAnsi="Times New Roman" w:cs="Times New Roman"/>
        </w:rPr>
        <w:t>Mudrik</w:t>
      </w:r>
      <w:proofErr w:type="spellEnd"/>
      <w:r w:rsidR="00756E3F" w:rsidRPr="00756E3F">
        <w:rPr>
          <w:rFonts w:ascii="Times New Roman" w:hAnsi="Times New Roman" w:cs="Times New Roman"/>
        </w:rPr>
        <w:t xml:space="preserve"> &amp; </w:t>
      </w:r>
      <w:proofErr w:type="spellStart"/>
      <w:r w:rsidR="00756E3F" w:rsidRPr="00756E3F">
        <w:rPr>
          <w:rFonts w:ascii="Times New Roman" w:hAnsi="Times New Roman" w:cs="Times New Roman"/>
        </w:rPr>
        <w:t>Biderman</w:t>
      </w:r>
      <w:proofErr w:type="spellEnd"/>
      <w:r w:rsidR="00756E3F" w:rsidRPr="00756E3F">
        <w:rPr>
          <w:rFonts w:ascii="Times New Roman" w:hAnsi="Times New Roman" w:cs="Times New Roman"/>
        </w:rPr>
        <w:t>, 2017)</w:t>
      </w:r>
      <w:r w:rsidR="00756E3F">
        <w:fldChar w:fldCharType="end"/>
      </w:r>
      <w:r w:rsidR="001F3C9B">
        <w:t>.</w:t>
      </w:r>
    </w:p>
    <w:p w14:paraId="4FD66016" w14:textId="2F986422" w:rsidR="00976673" w:rsidRDefault="00976673" w:rsidP="006238E0">
      <w:pPr>
        <w:pStyle w:val="Heading3"/>
      </w:pPr>
      <w:bookmarkStart w:id="13" w:name="_Toc113803063"/>
      <w:r>
        <w:t xml:space="preserve">Explaining The </w:t>
      </w:r>
      <w:r w:rsidR="00FC0D0A">
        <w:t>D</w:t>
      </w:r>
      <w:r>
        <w:t xml:space="preserve">iscrepancy between </w:t>
      </w:r>
      <w:r w:rsidR="00FC0D0A">
        <w:t>F</w:t>
      </w:r>
      <w:r>
        <w:t>indings</w:t>
      </w:r>
      <w:bookmarkEnd w:id="13"/>
    </w:p>
    <w:p w14:paraId="0CB98709" w14:textId="1242A5A0" w:rsidR="006F73D7" w:rsidRDefault="002411D5" w:rsidP="009818AF">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14" w:author="Chen Heller" w:date="2022-09-05T14:39:00Z">
        <w:r w:rsidR="00E4565F" w:rsidDel="00B11DFE">
          <w:delText xml:space="preserve">ascribe </w:delText>
        </w:r>
      </w:del>
      <w:ins w:id="15" w:author="Chen Heller" w:date="2022-09-05T14:39:00Z">
        <w:r w:rsidR="00B11DFE">
          <w:t xml:space="preserve">attribute </w:t>
        </w:r>
      </w:ins>
      <w:ins w:id="16" w:author="Chen Heller" w:date="2022-09-07T09:14:00Z">
        <w:r w:rsidR="003D2C1C">
          <w:t>un</w:t>
        </w:r>
      </w:ins>
      <w:r w:rsidR="00E4565F">
        <w:t xml:space="preserve">conscious processes to </w:t>
      </w:r>
      <w:del w:id="17" w:author="Chen Heller" w:date="2022-09-07T09:14:00Z">
        <w:r w:rsidR="00E4565F" w:rsidDel="003D2C1C">
          <w:delText>un</w:delText>
        </w:r>
      </w:del>
      <w:r w:rsidR="00E4565F">
        <w:t xml:space="preserve">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del w:id="18" w:author="Chen Heller" w:date="2022-09-07T14:12:00Z">
        <w:r w:rsidR="00E4565F" w:rsidDel="00C23184">
          <w:delText xml:space="preserve">stem from several factors: </w:delText>
        </w:r>
      </w:del>
      <w:ins w:id="19" w:author="Chen Heller" w:date="2022-09-07T14:12:00Z">
        <w:r w:rsidR="00C23184">
          <w:t>occur if</w:t>
        </w:r>
      </w:ins>
      <w:ins w:id="20" w:author="Chen Heller" w:date="2022-09-07T14:11:00Z">
        <w:r w:rsidR="002919AB">
          <w:t xml:space="preserve"> </w:t>
        </w:r>
      </w:ins>
      <w:r w:rsidR="00E4565F">
        <w:t xml:space="preserve">the objective task </w:t>
      </w:r>
      <w:del w:id="21" w:author="Chen Heller" w:date="2022-09-07T14:12:00Z">
        <w:r w:rsidR="00E4565F" w:rsidDel="00C23184">
          <w:delText xml:space="preserve">might </w:delText>
        </w:r>
      </w:del>
      <w:r w:rsidR="00E4565F">
        <w:t>probe</w:t>
      </w:r>
      <w:ins w:id="22" w:author="Chen Heller" w:date="2022-09-07T14:12:00Z">
        <w:r w:rsidR="00C23184">
          <w:t>s</w:t>
        </w:r>
      </w:ins>
      <w:r w:rsidR="00E4565F">
        <w:t xml:space="preserve"> features of the stimulus that are irrelevant </w:t>
      </w:r>
      <w:del w:id="23" w:author="Chen Heller" w:date="2022-09-07T14:13:00Z">
        <w:r w:rsidR="00E4565F" w:rsidDel="00B3331D">
          <w:delText xml:space="preserve">to </w:delText>
        </w:r>
      </w:del>
      <w:ins w:id="24" w:author="Chen Heller" w:date="2022-09-07T14:13:00Z">
        <w:r w:rsidR="00B3331D">
          <w:t>for the performance in the main task</w:t>
        </w:r>
      </w:ins>
      <w:del w:id="25" w:author="Chen Heller" w:date="2022-09-07T14:13:00Z">
        <w:r w:rsidR="00E4565F" w:rsidDel="00B3331D">
          <w:delText>the tested feature</w:delText>
        </w:r>
      </w:del>
      <w:r w:rsidR="007449E8">
        <w:t xml:space="preserve"> (</w:t>
      </w:r>
      <w:proofErr w:type="spellStart"/>
      <w:r w:rsidR="00FF6578">
        <w:fldChar w:fldCharType="begin"/>
      </w:r>
      <w:r w:rsidR="00BD6F39">
        <w:instrText xml:space="preserve"> ADDIN ZOTERO_ITEM CSL_CITATION {"citationID":"ciRzkvIP","properties":{"formattedCitation":"(Merikle, 1992; Newell &amp; Shanks, 2014)","plainCitation":"(Merikle, 1992; Newell &amp; Shanks, 2014)","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ins w:id="26" w:author="Chen Heller" w:date="2022-09-05T16:20:00Z">
        <w:r w:rsidR="008B3DFE">
          <w:t xml:space="preserve"> however, </w:t>
        </w:r>
      </w:ins>
      <w:r w:rsidR="007449E8">
        <w:t xml:space="preserve">note that this could also lead to overestimation of awareness; </w:t>
      </w:r>
      <w:r w:rsidR="00425B72">
        <w:fldChar w:fldCharType="begin"/>
      </w:r>
      <w:r w:rsidR="00425B72">
        <w:instrText xml:space="preserve"> ADDIN ZOTERO_ITEM CSL_CITATION {"citationID":"Ivz9FvbM","properties":{"formattedCitation":"(Michel, 2022)","plainCitation":"(Michel, 2022)","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del w:id="27" w:author="Chen Heller" w:date="2022-09-07T14:20:00Z">
        <w:r w:rsidR="00081961" w:rsidDel="003D53EE">
          <w:delText xml:space="preserve">between </w:delText>
        </w:r>
      </w:del>
      <w:ins w:id="28"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29" w:author="Chen Heller" w:date="2022-09-07T14:14:00Z">
        <w:r w:rsidR="00445238">
          <w:t xml:space="preserve">subliminal </w:t>
        </w:r>
      </w:ins>
      <w:r w:rsidR="00081961">
        <w:t xml:space="preserve">stimulus </w:t>
      </w:r>
      <w:ins w:id="30" w:author="Chen Heller" w:date="2022-09-07T14:20:00Z">
        <w:r w:rsidR="003D53EE">
          <w:t xml:space="preserve">might </w:t>
        </w:r>
      </w:ins>
      <w:ins w:id="31" w:author="Chen Heller" w:date="2022-09-07T14:23:00Z">
        <w:r w:rsidR="009D12A3">
          <w:t xml:space="preserve">cause </w:t>
        </w:r>
      </w:ins>
      <w:ins w:id="32" w:author="Chen Heller" w:date="2022-09-07T14:20:00Z">
        <w:r w:rsidR="003D53EE">
          <w:t xml:space="preserve">the experience of it </w:t>
        </w:r>
      </w:ins>
      <w:ins w:id="33" w:author="Chen Heller" w:date="2022-09-07T14:23:00Z">
        <w:r w:rsidR="009D12A3">
          <w:t xml:space="preserve">to fade </w:t>
        </w:r>
      </w:ins>
      <w:ins w:id="34" w:author="Chen Heller" w:date="2022-09-07T14:20:00Z">
        <w:r w:rsidR="003D53EE">
          <w:t xml:space="preserve">before it is </w:t>
        </w:r>
      </w:ins>
      <w:ins w:id="35" w:author="Chen Heller" w:date="2022-09-07T14:21:00Z">
        <w:r w:rsidR="003D53EE">
          <w:t xml:space="preserve">queried by </w:t>
        </w:r>
      </w:ins>
      <w:del w:id="36" w:author="Chen Heller" w:date="2022-09-07T14:21:00Z">
        <w:r w:rsidR="00081961" w:rsidDel="003D53EE">
          <w:delText xml:space="preserve">and </w:delText>
        </w:r>
      </w:del>
      <w:r w:rsidR="00E4565F">
        <w:t xml:space="preserve">the </w:t>
      </w:r>
      <w:r w:rsidR="007449E8">
        <w:t>awareness measure</w:t>
      </w:r>
      <w:del w:id="37"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w:t>
      </w:r>
      <w:proofErr w:type="spellStart"/>
      <w:r w:rsidR="00215D10" w:rsidRPr="00215D10">
        <w:rPr>
          <w:rFonts w:ascii="Times New Roman" w:hAnsi="Times New Roman" w:cs="Times New Roman"/>
        </w:rPr>
        <w:t>Lagnado</w:t>
      </w:r>
      <w:proofErr w:type="spellEnd"/>
      <w:r w:rsidR="00215D10" w:rsidRPr="00215D10">
        <w:rPr>
          <w:rFonts w:ascii="Times New Roman" w:hAnsi="Times New Roman" w:cs="Times New Roman"/>
        </w:rPr>
        <w:t xml:space="preserve">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del w:id="38" w:author="Chen Heller" w:date="2022-09-08T14:32:00Z">
        <w:r w:rsidR="002D6956" w:rsidDel="00283CE4">
          <w:delText>subject</w:delText>
        </w:r>
      </w:del>
      <w:ins w:id="39"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40" w:author="Chen Heller" w:date="2022-09-08T14:31:00Z">
        <w:r w:rsidR="007449E8" w:rsidDel="004177D1">
          <w:delText xml:space="preserve">subjects </w:delText>
        </w:r>
      </w:del>
      <w:ins w:id="41"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 xml:space="preserve">(Pratte &amp; </w:t>
      </w:r>
      <w:proofErr w:type="spellStart"/>
      <w:r w:rsidR="009818AF" w:rsidRPr="009818AF">
        <w:rPr>
          <w:rFonts w:ascii="Times New Roman" w:hAnsi="Times New Roman" w:cs="Times New Roman"/>
        </w:rPr>
        <w:t>Rouder</w:t>
      </w:r>
      <w:proofErr w:type="spellEnd"/>
      <w:r w:rsidR="009818AF" w:rsidRPr="009818AF">
        <w:rPr>
          <w:rFonts w:ascii="Times New Roman" w:hAnsi="Times New Roman" w:cs="Times New Roman"/>
        </w:rPr>
        <w:t>, 2009)</w:t>
      </w:r>
      <w:r w:rsidR="009818AF">
        <w:fldChar w:fldCharType="end"/>
      </w:r>
      <w:r w:rsidR="00D27C09">
        <w:t>.</w:t>
      </w:r>
    </w:p>
    <w:p w14:paraId="6BE3AD11" w14:textId="6677C464" w:rsidR="00531AAE" w:rsidRDefault="00D03D49" w:rsidP="00F42EF6">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C40509">
        <w:instrText xml:space="preserve"> ADDIN ZOTERO_ITEM CSL_CITATION {"citationID":"jL2qFlgF","properties":{"formattedCitation":"(Naccache et al., 2002; Naccache &amp; Dehaene, 2001)","plainCitation":"(Naccache et al., 2002; Naccache &amp; Dehaene, 2001)","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proofErr w:type="spellStart"/>
      <w:r w:rsidR="00C40509" w:rsidRPr="00C40509">
        <w:rPr>
          <w:rFonts w:ascii="Times New Roman" w:hAnsi="Times New Roman" w:cs="Times New Roman"/>
        </w:rPr>
        <w:t>Naccache</w:t>
      </w:r>
      <w:proofErr w:type="spellEnd"/>
      <w:r w:rsidR="00C40509" w:rsidRPr="00C40509">
        <w:rPr>
          <w:rFonts w:ascii="Times New Roman" w:hAnsi="Times New Roman" w:cs="Times New Roman"/>
        </w:rPr>
        <w:t xml:space="preserve"> et al., 2002; </w:t>
      </w:r>
      <w:proofErr w:type="spellStart"/>
      <w:r w:rsidR="00C40509" w:rsidRPr="00C40509">
        <w:rPr>
          <w:rFonts w:ascii="Times New Roman" w:hAnsi="Times New Roman" w:cs="Times New Roman"/>
        </w:rPr>
        <w:t>Naccache</w:t>
      </w:r>
      <w:proofErr w:type="spellEnd"/>
      <w:r w:rsidR="00C40509" w:rsidRPr="00C40509">
        <w:rPr>
          <w:rFonts w:ascii="Times New Roman" w:hAnsi="Times New Roman" w:cs="Times New Roman"/>
        </w:rPr>
        <w:t xml:space="preserve"> &amp; </w:t>
      </w:r>
      <w:proofErr w:type="spellStart"/>
      <w:r w:rsidR="00C40509" w:rsidRPr="00C40509">
        <w:rPr>
          <w:rFonts w:ascii="Times New Roman" w:hAnsi="Times New Roman" w:cs="Times New Roman"/>
        </w:rPr>
        <w:t>Dehaene</w:t>
      </w:r>
      <w:proofErr w:type="spellEnd"/>
      <w:r w:rsidR="00C40509" w:rsidRPr="00C40509">
        <w:rPr>
          <w:rFonts w:ascii="Times New Roman" w:hAnsi="Times New Roman" w:cs="Times New Roman"/>
        </w:rPr>
        <w:t>,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w:t>
      </w:r>
      <w:proofErr w:type="spellStart"/>
      <w:r w:rsidR="00F42EF6" w:rsidRPr="00F42EF6">
        <w:rPr>
          <w:rFonts w:ascii="Times New Roman" w:hAnsi="Times New Roman" w:cs="Times New Roman"/>
        </w:rPr>
        <w:t>Scherbaum</w:t>
      </w:r>
      <w:proofErr w:type="spellEnd"/>
      <w:r w:rsidR="00F42EF6" w:rsidRPr="00F42EF6">
        <w:rPr>
          <w:rFonts w:ascii="Times New Roman" w:hAnsi="Times New Roman" w:cs="Times New Roman"/>
        </w:rPr>
        <w:t xml:space="preserve"> et al., 2010)</w:t>
      </w:r>
      <w:r w:rsidR="00F42EF6">
        <w:fldChar w:fldCharType="end"/>
      </w:r>
      <w:r w:rsidR="002A2A03">
        <w:t>.</w:t>
      </w:r>
    </w:p>
    <w:p w14:paraId="2601E82D" w14:textId="4C4A1937" w:rsidR="002C1CE0" w:rsidRDefault="001C113F" w:rsidP="006238E0">
      <w:pPr>
        <w:pStyle w:val="Heading3"/>
      </w:pPr>
      <w:bookmarkStart w:id="42" w:name="_Toc113803064"/>
      <w:r>
        <w:t xml:space="preserve">Comparing </w:t>
      </w:r>
      <w:r w:rsidR="006E4F8B">
        <w:t xml:space="preserve">Motion </w:t>
      </w:r>
      <w:r>
        <w:t>T</w:t>
      </w:r>
      <w:r w:rsidR="006E4F8B">
        <w:t xml:space="preserve">racking </w:t>
      </w:r>
      <w:r>
        <w:t>with K</w:t>
      </w:r>
      <w:r w:rsidR="006E4F8B">
        <w:t>eyboard</w:t>
      </w:r>
      <w:r>
        <w:t xml:space="preserve"> Response</w:t>
      </w:r>
      <w:bookmarkEnd w:id="42"/>
    </w:p>
    <w:p w14:paraId="36583870" w14:textId="61BE3E0D" w:rsidR="002C1CE0" w:rsidRDefault="00B66392" w:rsidP="00FB35E9">
      <w:pPr>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B85D87">
        <w:t xml:space="preserve"> </w:t>
      </w:r>
      <w:r w:rsidR="00B85D87">
        <w:fldChar w:fldCharType="begin"/>
      </w:r>
      <w:r w:rsidR="00B85D87">
        <w:instrText xml:space="preserve"> ADDIN ZOTERO_ITEM CSL_CITATION {"citationID":"VHp5upjp","properties":{"formattedCitation":"(Spivey et al., 2005)","plainCitation":"(Spivey et al., 2005)","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w:t>
      </w:r>
      <w:del w:id="43"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44"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45" w:author="Chen Heller" w:date="2022-09-08T14:31:00Z">
        <w:r w:rsidR="00224A4F">
          <w:t xml:space="preserve">participants' </w:t>
        </w:r>
      </w:ins>
      <w:r w:rsidR="00435BFC">
        <w:t xml:space="preserve">confidence in </w:t>
      </w:r>
      <w:r w:rsidR="00D5319F">
        <w:t xml:space="preserve">their </w:t>
      </w:r>
      <w:r w:rsidR="00435BFC">
        <w:t>answer</w:t>
      </w:r>
      <w:r w:rsidR="00D5319F">
        <w:t>s</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proofErr w:type="spellStart"/>
      <w:r w:rsidR="00BC60C1" w:rsidRPr="00BC60C1">
        <w:rPr>
          <w:rFonts w:ascii="Times New Roman" w:hAnsi="Times New Roman" w:cs="Times New Roman"/>
        </w:rPr>
        <w:t>Dotan</w:t>
      </w:r>
      <w:proofErr w:type="spellEnd"/>
      <w:r w:rsidR="00BC60C1" w:rsidRPr="00BC60C1">
        <w:rPr>
          <w:rFonts w:ascii="Times New Roman" w:hAnsi="Times New Roman" w:cs="Times New Roman"/>
        </w:rPr>
        <w:t xml:space="preserve">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w:t>
      </w:r>
      <w:proofErr w:type="spellStart"/>
      <w:r w:rsidR="00FB35E9" w:rsidRPr="00FB35E9">
        <w:rPr>
          <w:rFonts w:ascii="Times New Roman" w:hAnsi="Times New Roman" w:cs="Times New Roman"/>
        </w:rPr>
        <w:t>Resulaj</w:t>
      </w:r>
      <w:proofErr w:type="spellEnd"/>
      <w:r w:rsidR="00FB35E9" w:rsidRPr="00FB35E9">
        <w:rPr>
          <w:rFonts w:ascii="Times New Roman" w:hAnsi="Times New Roman" w:cs="Times New Roman"/>
        </w:rPr>
        <w:t xml:space="preserve"> et al., 2009; Song &amp; Nakayama, 2009)</w:t>
      </w:r>
      <w:r w:rsidR="00B65CB3">
        <w:fldChar w:fldCharType="end"/>
      </w:r>
      <w:r w:rsidR="00485A14">
        <w:t>.</w:t>
      </w:r>
    </w:p>
    <w:p w14:paraId="4ADE2CAC" w14:textId="0F5FBDE1" w:rsidR="00976673" w:rsidRDefault="00976673" w:rsidP="006238E0">
      <w:pPr>
        <w:pStyle w:val="Heading3"/>
      </w:pPr>
      <w:bookmarkStart w:id="46" w:name="_Toc113803065"/>
      <w:commentRangeStart w:id="47"/>
      <w:commentRangeStart w:id="48"/>
      <w:r>
        <w:t>Prev</w:t>
      </w:r>
      <w:r w:rsidR="00C71547">
        <w:t>ious</w:t>
      </w:r>
      <w:r>
        <w:t xml:space="preserve"> </w:t>
      </w:r>
      <w:ins w:id="49" w:author="Chen Heller" w:date="2022-09-11T14:53:00Z">
        <w:r w:rsidR="000438C2">
          <w:t xml:space="preserve">Priming </w:t>
        </w:r>
      </w:ins>
      <w:ins w:id="50" w:author="Chen Heller" w:date="2022-09-11T14:54:00Z">
        <w:r w:rsidR="000438C2">
          <w:t>F</w:t>
        </w:r>
      </w:ins>
      <w:ins w:id="51" w:author="Chen Heller" w:date="2022-09-11T14:53:00Z">
        <w:r w:rsidR="000438C2">
          <w:t>indings M</w:t>
        </w:r>
      </w:ins>
      <w:ins w:id="52" w:author="Chen Heller" w:date="2022-09-11T14:54:00Z">
        <w:r w:rsidR="000438C2">
          <w:t xml:space="preserve">ade with </w:t>
        </w:r>
      </w:ins>
      <w:del w:id="53" w:author="Chen Heller" w:date="2022-09-11T14:54:00Z">
        <w:r w:rsidDel="000438C2">
          <w:delText xml:space="preserve">papers with motion </w:delText>
        </w:r>
      </w:del>
      <w:ins w:id="54" w:author="Chen Heller" w:date="2022-09-11T14:54:00Z">
        <w:r w:rsidR="000438C2">
          <w:t>M</w:t>
        </w:r>
        <w:r w:rsidR="000438C2">
          <w:t xml:space="preserve">otion </w:t>
        </w:r>
      </w:ins>
      <w:del w:id="55" w:author="Chen Heller" w:date="2022-09-11T14:54:00Z">
        <w:r w:rsidDel="000438C2">
          <w:delText>tracking</w:delText>
        </w:r>
      </w:del>
      <w:commentRangeEnd w:id="47"/>
      <w:ins w:id="56" w:author="Chen Heller" w:date="2022-09-11T14:54:00Z">
        <w:r w:rsidR="000438C2">
          <w:t>T</w:t>
        </w:r>
        <w:r w:rsidR="000438C2">
          <w:t>racking</w:t>
        </w:r>
      </w:ins>
      <w:r w:rsidR="00C422EB">
        <w:rPr>
          <w:rStyle w:val="CommentReference"/>
          <w:rFonts w:eastAsia="David" w:cs="David"/>
        </w:rPr>
        <w:commentReference w:id="47"/>
      </w:r>
      <w:commentRangeEnd w:id="48"/>
      <w:r w:rsidR="00C71547">
        <w:rPr>
          <w:rStyle w:val="CommentReference"/>
          <w:rFonts w:eastAsia="David" w:cs="David"/>
        </w:rPr>
        <w:commentReference w:id="48"/>
      </w:r>
      <w:bookmarkEnd w:id="46"/>
    </w:p>
    <w:p w14:paraId="74FFDFA6" w14:textId="6FFE1392" w:rsidR="00252575" w:rsidRDefault="00FD1495" w:rsidP="00BC4D66">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57" w:author="Chen Heller" w:date="2022-09-08T14:32:00Z">
        <w:r w:rsidR="004E0C6C" w:rsidDel="00224A4F">
          <w:delText xml:space="preserve">subjects </w:delText>
        </w:r>
      </w:del>
      <w:ins w:id="58"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C25B06">
        <w:instrText xml:space="preserve"> ADDIN ZOTERO_ITEM CSL_CITATION {"citationID":"K89lGHp7","properties":{"formattedCitation":"(Finkbeiner &amp; Friedman, 2011)","plainCitation":"(Finkbeiner &amp; Friedman, 2011)","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ins w:id="59" w:author="Chen Heller" w:date="2022-09-11T18:45:00Z">
        <w:r w:rsidR="00E75527">
          <w:rPr>
            <w:rFonts w:ascii="Times New Roman" w:hAnsi="Times New Roman" w:cs="Times New Roman"/>
          </w:rPr>
          <w:t>Exp</w:t>
        </w:r>
      </w:ins>
      <w:ins w:id="60" w:author="Chen Heller" w:date="2022-09-11T18:46:00Z">
        <w:r w:rsidR="00E75527">
          <w:rPr>
            <w:rFonts w:ascii="Times New Roman" w:hAnsi="Times New Roman" w:cs="Times New Roman"/>
          </w:rPr>
          <w:t>eriment</w:t>
        </w:r>
      </w:ins>
      <w:ins w:id="61" w:author="Chen Heller" w:date="2022-09-11T18:45:00Z">
        <w:r w:rsidR="00E75527">
          <w:rPr>
            <w:rFonts w:ascii="Times New Roman" w:hAnsi="Times New Roman" w:cs="Times New Roman"/>
          </w:rPr>
          <w:t xml:space="preserve"> 1 in </w:t>
        </w:r>
      </w:ins>
      <w:proofErr w:type="spellStart"/>
      <w:r w:rsidR="00C25B06" w:rsidRPr="00C25B06">
        <w:rPr>
          <w:rFonts w:ascii="Times New Roman" w:hAnsi="Times New Roman" w:cs="Times New Roman"/>
        </w:rPr>
        <w:t>Finkbeiner</w:t>
      </w:r>
      <w:proofErr w:type="spellEnd"/>
      <w:r w:rsidR="00C25B06" w:rsidRPr="00C25B06">
        <w:rPr>
          <w:rFonts w:ascii="Times New Roman" w:hAnsi="Times New Roman" w:cs="Times New Roman"/>
        </w:rPr>
        <w:t xml:space="preserve">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proofErr w:type="spellStart"/>
      <w:r w:rsidR="00420C79" w:rsidRPr="00420C79">
        <w:rPr>
          <w:rFonts w:ascii="Times New Roman" w:hAnsi="Times New Roman" w:cs="Times New Roman"/>
        </w:rPr>
        <w:t>Finkbeiner</w:t>
      </w:r>
      <w:proofErr w:type="spellEnd"/>
      <w:r w:rsidR="00420C79" w:rsidRPr="00420C79">
        <w:rPr>
          <w:rFonts w:ascii="Times New Roman" w:hAnsi="Times New Roman" w:cs="Times New Roman"/>
        </w:rPr>
        <w:t xml:space="preserve"> et al., 2008; Friedman &amp; </w:t>
      </w:r>
      <w:proofErr w:type="spellStart"/>
      <w:r w:rsidR="00420C79" w:rsidRPr="00420C79">
        <w:rPr>
          <w:rFonts w:ascii="Times New Roman" w:hAnsi="Times New Roman" w:cs="Times New Roman"/>
        </w:rPr>
        <w:t>Finkbeiner</w:t>
      </w:r>
      <w:proofErr w:type="spellEnd"/>
      <w:r w:rsidR="00420C79" w:rsidRPr="00420C79">
        <w:rPr>
          <w:rFonts w:ascii="Times New Roman" w:hAnsi="Times New Roman" w:cs="Times New Roman"/>
        </w:rPr>
        <w:t>,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660F7A">
        <w:instrText xml:space="preserve"> ADDIN ZOTERO_ITEM CSL_CITATION {"citationID":"2P6dUXCN","properties":{"formattedCitation":"(Finkbeiner &amp; Friedman, 2011)","plainCitation":"(Finkbeiner &amp; Friedman, 2011)","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ins w:id="62" w:author="Chen Heller" w:date="2022-09-11T18:45:00Z">
        <w:r w:rsidR="00E75527">
          <w:rPr>
            <w:rFonts w:ascii="Times New Roman" w:hAnsi="Times New Roman" w:cs="Times New Roman"/>
          </w:rPr>
          <w:t>Exp</w:t>
        </w:r>
      </w:ins>
      <w:ins w:id="63" w:author="Chen Heller" w:date="2022-09-11T18:46:00Z">
        <w:r w:rsidR="00E75527">
          <w:rPr>
            <w:rFonts w:ascii="Times New Roman" w:hAnsi="Times New Roman" w:cs="Times New Roman"/>
          </w:rPr>
          <w:t>eriment</w:t>
        </w:r>
      </w:ins>
      <w:ins w:id="64" w:author="Chen Heller" w:date="2022-09-11T18:45:00Z">
        <w:r w:rsidR="00E75527">
          <w:rPr>
            <w:rFonts w:ascii="Times New Roman" w:hAnsi="Times New Roman" w:cs="Times New Roman"/>
          </w:rPr>
          <w:t xml:space="preserve"> 2 in </w:t>
        </w:r>
      </w:ins>
      <w:proofErr w:type="spellStart"/>
      <w:r w:rsidR="00660F7A" w:rsidRPr="00660F7A">
        <w:rPr>
          <w:rFonts w:ascii="Times New Roman" w:hAnsi="Times New Roman" w:cs="Times New Roman"/>
        </w:rPr>
        <w:t>Finkbeiner</w:t>
      </w:r>
      <w:proofErr w:type="spellEnd"/>
      <w:r w:rsidR="00660F7A" w:rsidRPr="00660F7A">
        <w:rPr>
          <w:rFonts w:ascii="Times New Roman" w:hAnsi="Times New Roman" w:cs="Times New Roman"/>
        </w:rPr>
        <w:t xml:space="preserve">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65" w:author="Chen Heller" w:date="2022-09-08T14:32:00Z">
        <w:r w:rsidR="003C7461" w:rsidDel="00224A4F">
          <w:delText>subjects</w:delText>
        </w:r>
        <w:r w:rsidR="00247A2B" w:rsidDel="00224A4F">
          <w:delText xml:space="preserve"> </w:delText>
        </w:r>
      </w:del>
      <w:ins w:id="66" w:author="Chen Heller" w:date="2022-09-08T14:32:00Z">
        <w:r w:rsidR="00224A4F">
          <w:t xml:space="preserve">participants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36A80991" w:rsidR="0007249B" w:rsidRDefault="00794090" w:rsidP="000F3303">
      <w:pPr>
        <w:rPr>
          <w:rtl/>
        </w:rPr>
      </w:pPr>
      <w:r>
        <w:lastRenderedPageBreak/>
        <w:t xml:space="preserve">Thus, motion tracking can be used to unravel unconscious processing as it unfolds. B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67" w:author="Chen Heller" w:date="2022-08-26T10:25:00Z">
        <w:r w:rsidR="006C164D" w:rsidDel="00B6032F">
          <w:delText>flight</w:delText>
        </w:r>
      </w:del>
      <w:ins w:id="68"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w:t>
      </w:r>
      <w:proofErr w:type="spellStart"/>
      <w:r w:rsidR="00E7318D" w:rsidRPr="00E7318D">
        <w:rPr>
          <w:rFonts w:ascii="Times New Roman" w:hAnsi="Times New Roman" w:cs="Times New Roman"/>
        </w:rPr>
        <w:t>Cressman</w:t>
      </w:r>
      <w:proofErr w:type="spellEnd"/>
      <w:r w:rsidR="00E7318D" w:rsidRPr="00E7318D">
        <w:rPr>
          <w:rFonts w:ascii="Times New Roman" w:hAnsi="Times New Roman" w:cs="Times New Roman"/>
        </w:rPr>
        <w:t xml:space="preserve">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69" w:name="_Hlk110934244"/>
      <w:r w:rsidR="006C164D">
        <w:t xml:space="preserve">When responses were given via a keyboard, </w:t>
      </w:r>
      <w:bookmarkEnd w:id="6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CB8D437"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w:t>
      </w:r>
      <w:proofErr w:type="spellStart"/>
      <w:r w:rsidR="008E682F" w:rsidRPr="008E682F">
        <w:rPr>
          <w:rFonts w:ascii="Times New Roman" w:hAnsi="Times New Roman" w:cs="Times New Roman"/>
        </w:rPr>
        <w:t>Malejka</w:t>
      </w:r>
      <w:proofErr w:type="spellEnd"/>
      <w:r w:rsidR="008E682F" w:rsidRPr="008E682F">
        <w:rPr>
          <w:rFonts w:ascii="Times New Roman" w:hAnsi="Times New Roman" w:cs="Times New Roman"/>
        </w:rPr>
        <w:t xml:space="preserve">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ins w:id="70" w:author="Chen Heller" w:date="2022-09-11T18:54:00Z">
        <w:r w:rsidR="00D15D83">
          <w:t>according to unpublished work in my lab</w:t>
        </w:r>
      </w:ins>
      <w:r w:rsidR="00F42D58">
        <w:t>.</w:t>
      </w:r>
    </w:p>
    <w:p w14:paraId="017CF663" w14:textId="4F6CB832"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del w:id="71" w:author="Chen Heller" w:date="2022-09-08T14:32:00Z">
        <w:r w:rsidR="00007C6C" w:rsidDel="00224A4F">
          <w:delText xml:space="preserve">subjects </w:delText>
        </w:r>
      </w:del>
      <w:ins w:id="72"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w:t>
      </w:r>
      <w:proofErr w:type="spellStart"/>
      <w:r w:rsidR="00F602A6" w:rsidRPr="00F602A6">
        <w:rPr>
          <w:rFonts w:ascii="Times New Roman" w:hAnsi="Times New Roman" w:cs="Times New Roman"/>
        </w:rPr>
        <w:t>Desmurget</w:t>
      </w:r>
      <w:proofErr w:type="spellEnd"/>
      <w:r w:rsidR="00F602A6" w:rsidRPr="00F602A6">
        <w:rPr>
          <w:rFonts w:ascii="Times New Roman" w:hAnsi="Times New Roman" w:cs="Times New Roman"/>
        </w:rPr>
        <w:t xml:space="preserve">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w:t>
      </w:r>
      <w:proofErr w:type="spellStart"/>
      <w:r w:rsidR="00F602A6" w:rsidRPr="00F602A6">
        <w:rPr>
          <w:rFonts w:ascii="Times New Roman" w:hAnsi="Times New Roman" w:cs="Times New Roman"/>
        </w:rPr>
        <w:t>Palluel</w:t>
      </w:r>
      <w:proofErr w:type="spellEnd"/>
      <w:r w:rsidR="00F602A6" w:rsidRPr="00F602A6">
        <w:rPr>
          <w:rFonts w:ascii="Times New Roman" w:hAnsi="Times New Roman" w:cs="Times New Roman"/>
        </w:rPr>
        <w:t>-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73" w:name="_Toc113803066"/>
      <w:r>
        <w:t>Current Research</w:t>
      </w:r>
      <w:bookmarkEnd w:id="73"/>
    </w:p>
    <w:p w14:paraId="1B63E398" w14:textId="1E3710BC" w:rsidR="00586A32" w:rsidRDefault="00B0131F" w:rsidP="000D1105">
      <w:pPr>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w:t>
      </w:r>
      <w:del w:id="74" w:author="Chen Heller" w:date="2022-08-30T13:13:00Z">
        <w:r w:rsidR="00AA2BC2" w:rsidDel="001F29A9">
          <w:delText>e</w:delText>
        </w:r>
      </w:del>
      <w:r w:rsidR="00AA2BC2">
        <w:t>a</w:t>
      </w:r>
      <w:ins w:id="75" w:author="Chen Heller" w:date="2022-08-30T13:13:00Z">
        <w:r w:rsidR="001F29A9">
          <w:t>e</w:t>
        </w:r>
      </w:ins>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 xml:space="preserve">In the first three experiments, I expected to find evidence for a congruency effect with motion </w:t>
      </w:r>
      <w:r w:rsidR="00620379">
        <w:lastRenderedPageBreak/>
        <w:t>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76" w:name="_Toc113803067"/>
      <w:r>
        <w:t>Pilot Experiment</w:t>
      </w:r>
      <w:r w:rsidR="00ED60E1">
        <w:t xml:space="preserve"> 1</w:t>
      </w:r>
      <w:bookmarkEnd w:id="76"/>
    </w:p>
    <w:p w14:paraId="4F322CBE" w14:textId="7103592D" w:rsidR="00C3013B" w:rsidRPr="00C32066" w:rsidRDefault="003F5172" w:rsidP="006238E0">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77" w:name="_Toc113803068"/>
      <w:r>
        <w:t>Methods</w:t>
      </w:r>
      <w:bookmarkEnd w:id="77"/>
    </w:p>
    <w:p w14:paraId="0D1ADB73" w14:textId="0498850D" w:rsidR="002057FC" w:rsidRPr="00C0305E" w:rsidRDefault="002057FC" w:rsidP="006238E0">
      <w:pPr>
        <w:pStyle w:val="Heading4"/>
      </w:pPr>
      <w:bookmarkStart w:id="78" w:name="_Toc113803069"/>
      <w:r w:rsidRPr="00C0305E">
        <w:t>Participants</w:t>
      </w:r>
      <w:bookmarkEnd w:id="78"/>
    </w:p>
    <w:p w14:paraId="6A35019C" w14:textId="7E10AC26" w:rsidR="00422E34" w:rsidRPr="00422E34" w:rsidRDefault="00853F45" w:rsidP="006238E0">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79"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80" w:name="_Toc113803070"/>
      <w:r>
        <w:t>Stimuli</w:t>
      </w:r>
      <w:bookmarkEnd w:id="80"/>
    </w:p>
    <w:p w14:paraId="3CEDC9CA" w14:textId="26957CCE" w:rsidR="00647384" w:rsidRDefault="00C3440C" w:rsidP="00616793">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81"/>
      <w:r>
        <w:t>ref</w:t>
      </w:r>
      <w:commentRangeEnd w:id="81"/>
      <w:r w:rsidR="0071391D">
        <w:rPr>
          <w:rStyle w:val="CommentReference"/>
        </w:rPr>
        <w:commentReference w:id="81"/>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00616793" w:rsidRPr="00616793">
        <w:rPr>
          <w:rFonts w:ascii="Times New Roman" w:hAnsi="Times New Roman" w:cs="Times New Roman"/>
        </w:rPr>
        <w:t xml:space="preserve">(Frost &amp; </w:t>
      </w:r>
      <w:proofErr w:type="spellStart"/>
      <w:r w:rsidR="00616793" w:rsidRPr="00616793">
        <w:rPr>
          <w:rFonts w:ascii="Times New Roman" w:hAnsi="Times New Roman" w:cs="Times New Roman"/>
        </w:rPr>
        <w:t>Plaut</w:t>
      </w:r>
      <w:proofErr w:type="spellEnd"/>
      <w:r w:rsidR="00616793" w:rsidRPr="00616793">
        <w:rPr>
          <w:rFonts w:ascii="Times New Roman" w:hAnsi="Times New Roman" w:cs="Times New Roman"/>
        </w:rPr>
        <w: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82" w:name="_Toc113803071"/>
      <w:r>
        <w:t>Apparatus</w:t>
      </w:r>
      <w:bookmarkEnd w:id="82"/>
    </w:p>
    <w:p w14:paraId="7405EC60" w14:textId="0FF576C3" w:rsidR="007846C7" w:rsidRPr="007846C7" w:rsidRDefault="007846C7" w:rsidP="006238E0">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1B1EA8">
        <w:t xml:space="preserve">[ref] </w:t>
      </w:r>
      <w:r w:rsidRPr="007846C7">
        <w:t xml:space="preserve">and </w:t>
      </w:r>
      <w:proofErr w:type="spellStart"/>
      <w:r w:rsidRPr="007846C7">
        <w:t>Psychtoolbox</w:t>
      </w:r>
      <w:proofErr w:type="spellEnd"/>
      <w:r w:rsidRPr="007846C7">
        <w:t xml:space="preserve"> 3.0.18 </w:t>
      </w:r>
      <w:r w:rsidR="000F7554">
        <w:lastRenderedPageBreak/>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006238E0">
        <w:instrText xml:space="preserve"> \* MERGEFORMAT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6238E0">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2508230" cy="2118493"/>
                    </a:xfrm>
                    <a:prstGeom prst="rect">
                      <a:avLst/>
                    </a:prstGeom>
                  </pic:spPr>
                </pic:pic>
              </a:graphicData>
            </a:graphic>
          </wp:inline>
        </w:drawing>
      </w:r>
    </w:p>
    <w:p w14:paraId="4E401CC1" w14:textId="77777777" w:rsidR="007846C7" w:rsidRPr="00F630C9" w:rsidRDefault="007846C7" w:rsidP="006238E0">
      <w:pPr>
        <w:pStyle w:val="Caption1"/>
      </w:pPr>
      <w:bookmarkStart w:id="83" w:name="_Ref106198654"/>
      <w:r w:rsidRPr="00F630C9">
        <w:t xml:space="preserve">Figure </w:t>
      </w:r>
      <w:bookmarkEnd w:id="83"/>
      <w:r w:rsidR="002435D8" w:rsidRPr="00F630C9">
        <w:t>1</w:t>
      </w:r>
      <w:r w:rsidRPr="00F630C9">
        <w:t xml:space="preserve">. Setup. A participant placing his finger on the starting point which is located </w:t>
      </w:r>
      <w:r w:rsidR="00127BFA" w:rsidRPr="00F630C9">
        <w:t>40</w:t>
      </w:r>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p>
    <w:p w14:paraId="108D0C20" w14:textId="165BF197" w:rsidR="00566B9F" w:rsidRDefault="00566B9F" w:rsidP="006238E0">
      <w:pPr>
        <w:pStyle w:val="Heading3"/>
      </w:pPr>
      <w:bookmarkStart w:id="84" w:name="_Toc113803072"/>
      <w:r>
        <w:t>Procedure</w:t>
      </w:r>
      <w:bookmarkEnd w:id="84"/>
    </w:p>
    <w:p w14:paraId="006ADC8A" w14:textId="27A4C65C" w:rsidR="00400416" w:rsidRPr="00400416" w:rsidRDefault="00400416" w:rsidP="006238E0">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w:t>
      </w:r>
      <w:r w:rsidRPr="00400416">
        <w:lastRenderedPageBreak/>
        <w:t xml:space="preserve">(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30A410B6" w:rsidR="00400416" w:rsidRDefault="00400416" w:rsidP="00941B2F">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006238E0">
        <w:instrText xml:space="preserve"> \* MERGEFORMAT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941B2F">
        <w:instrText xml:space="preserve"> ADDIN ZOTERO_ITEM CSL_CITATION {"citationID":"99KDmncN","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6238E0">
      <w:pPr>
        <w:pStyle w:val="NoSpacing"/>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65DD23B7" w:rsidR="00400416" w:rsidRPr="00400416" w:rsidRDefault="00400416" w:rsidP="006238E0">
      <w:pPr>
        <w:pStyle w:val="Caption1"/>
      </w:pPr>
      <w:bookmarkStart w:id="85" w:name="_Ref106198697"/>
      <w:r w:rsidRPr="00400416">
        <w:t xml:space="preserve">Figure </w:t>
      </w:r>
      <w:bookmarkEnd w:id="85"/>
      <w:r w:rsidR="009C3535">
        <w:t>2</w:t>
      </w:r>
      <w:r w:rsidRPr="00400416">
        <w:t>. Stimuli presentation order</w:t>
      </w:r>
      <w:r w:rsidR="00AA03E9">
        <w:t xml:space="preserve"> </w:t>
      </w:r>
      <w:r w:rsidR="008C0FF6">
        <w:t xml:space="preserve">in </w:t>
      </w:r>
      <w:r w:rsidR="00AA03E9">
        <w:t xml:space="preserve">experiment </w:t>
      </w:r>
      <w:r w:rsidR="008C0FF6">
        <w:t>1</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w:t>
      </w:r>
      <w:del w:id="86" w:author="Chen Heller" w:date="2022-09-08T14:32:00Z">
        <w:r w:rsidRPr="00400416" w:rsidDel="00224A4F">
          <w:delText xml:space="preserve">subjects </w:delText>
        </w:r>
      </w:del>
      <w:ins w:id="87" w:author="Chen Heller" w:date="2022-09-08T14:32:00Z">
        <w:r w:rsidR="00224A4F">
          <w:t>participants</w:t>
        </w:r>
        <w:r w:rsidR="00224A4F" w:rsidRPr="00400416">
          <w:t xml:space="preserve"> </w:t>
        </w:r>
      </w:ins>
      <w:r w:rsidRPr="00400416">
        <w:t xml:space="preserve">to know where they should touch </w:t>
      </w:r>
      <w:proofErr w:type="gramStart"/>
      <w:r w:rsidRPr="00400416">
        <w:t>in order to</w:t>
      </w:r>
      <w:proofErr w:type="gramEnd"/>
      <w:r w:rsidRPr="00400416">
        <w:t xml:space="preserve"> make their response.</w:t>
      </w:r>
    </w:p>
    <w:p w14:paraId="22934D29" w14:textId="662CC5DB" w:rsidR="00B33642" w:rsidRDefault="00A17855" w:rsidP="006238E0">
      <w:pPr>
        <w:pStyle w:val="Heading3"/>
      </w:pPr>
      <w:bookmarkStart w:id="88" w:name="_Toc113803073"/>
      <w:r>
        <w:t>Trajectory p</w:t>
      </w:r>
      <w:r w:rsidR="00B33642">
        <w:t>reprocessing</w:t>
      </w:r>
      <w:bookmarkEnd w:id="88"/>
    </w:p>
    <w:p w14:paraId="597DB305" w14:textId="148D8DF5" w:rsidR="00B33642" w:rsidRPr="00B33642" w:rsidRDefault="001E0823" w:rsidP="00E46E50">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89" w:name="_Toc113803074"/>
      <w:commentRangeStart w:id="90"/>
      <w:commentRangeStart w:id="91"/>
      <w:r>
        <w:t>Variables extraction</w:t>
      </w:r>
      <w:bookmarkEnd w:id="89"/>
    </w:p>
    <w:p w14:paraId="3FD2B015" w14:textId="63CB70A9" w:rsidR="001E0823" w:rsidRDefault="00AA1B21" w:rsidP="006238E0">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90"/>
      <w:r w:rsidR="00640799">
        <w:rPr>
          <w:rStyle w:val="CommentReference"/>
        </w:rPr>
        <w:commentReference w:id="90"/>
      </w:r>
      <w:commentRangeEnd w:id="91"/>
      <w:r w:rsidR="00F50E45">
        <w:rPr>
          <w:rStyle w:val="CommentReference"/>
        </w:rPr>
        <w:commentReference w:id="91"/>
      </w:r>
    </w:p>
    <w:p w14:paraId="2833F9BE" w14:textId="46180B2A" w:rsidR="003F77CF" w:rsidRDefault="003F77CF" w:rsidP="006238E0">
      <w:pPr>
        <w:pStyle w:val="Heading3"/>
      </w:pPr>
      <w:bookmarkStart w:id="92" w:name="_Toc113803075"/>
      <w:r>
        <w:t>Exclusion criteria</w:t>
      </w:r>
      <w:bookmarkEnd w:id="92"/>
    </w:p>
    <w:p w14:paraId="278BD072" w14:textId="294F0660" w:rsidR="00823CFE" w:rsidRDefault="00F70C75" w:rsidP="006238E0">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 xml:space="preserve">trajectories that missed the target by more </w:t>
      </w:r>
      <w:r w:rsidR="00CA7AF7">
        <w:lastRenderedPageBreak/>
        <w:t>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93" w:name="_Toc113803076"/>
      <w:r>
        <w:t>Results</w:t>
      </w:r>
      <w:bookmarkEnd w:id="93"/>
    </w:p>
    <w:p w14:paraId="7ECA8D04" w14:textId="080E2C22" w:rsidR="00587CF1" w:rsidRDefault="00F50E45" w:rsidP="006238E0">
      <w:pPr>
        <w:rPr>
          <w:rtl/>
        </w:rPr>
      </w:pPr>
      <w:r>
        <w:t xml:space="preserve">Prime visibility: </w:t>
      </w:r>
      <w:r w:rsidR="00587CF1">
        <w:t xml:space="preserve">overall, </w:t>
      </w:r>
      <w:del w:id="94" w:author="Chen Heller" w:date="2022-08-30T16:38:00Z">
        <w:r w:rsidR="00587CF1" w:rsidDel="00CB5E6E">
          <w:delText>XX</w:delText>
        </w:r>
      </w:del>
      <w:ins w:id="95" w:author="Chen Heller" w:date="2022-08-31T12:30:00Z">
        <w:r w:rsidR="00AE68FF">
          <w:t>71.</w:t>
        </w:r>
      </w:ins>
      <w:ins w:id="96" w:author="Chen Heller" w:date="2022-09-07T15:09:00Z">
        <w:r w:rsidR="000418CC">
          <w:t>94</w:t>
        </w:r>
      </w:ins>
      <w:r w:rsidR="00587CF1">
        <w:t xml:space="preserve">% of the trials were rated as visibility 1, </w:t>
      </w:r>
      <w:del w:id="97" w:author="Chen Heller" w:date="2022-08-30T16:38:00Z">
        <w:r w:rsidR="00587CF1" w:rsidDel="00CB5E6E">
          <w:delText>XX</w:delText>
        </w:r>
      </w:del>
      <w:ins w:id="98" w:author="Chen Heller" w:date="2022-08-30T16:38:00Z">
        <w:r w:rsidR="00CB5E6E">
          <w:t>2</w:t>
        </w:r>
      </w:ins>
      <w:ins w:id="99" w:author="Chen Heller" w:date="2022-08-31T12:30:00Z">
        <w:r w:rsidR="00AE68FF">
          <w:t>3</w:t>
        </w:r>
      </w:ins>
      <w:ins w:id="100" w:author="Chen Heller" w:date="2022-08-30T16:38:00Z">
        <w:r w:rsidR="00CB5E6E">
          <w:t>.</w:t>
        </w:r>
      </w:ins>
      <w:ins w:id="101" w:author="Chen Heller" w:date="2022-09-07T15:09:00Z">
        <w:r w:rsidR="000418CC">
          <w:t>41</w:t>
        </w:r>
      </w:ins>
      <w:r w:rsidR="00587CF1">
        <w:t xml:space="preserve">% as visibility 2, </w:t>
      </w:r>
      <w:del w:id="102" w:author="Chen Heller" w:date="2022-08-30T16:38:00Z">
        <w:r w:rsidR="00587CF1" w:rsidDel="00CB5E6E">
          <w:delText>XX</w:delText>
        </w:r>
      </w:del>
      <w:ins w:id="103" w:author="Chen Heller" w:date="2022-08-30T16:38:00Z">
        <w:r w:rsidR="00CB5E6E">
          <w:t>3.</w:t>
        </w:r>
      </w:ins>
      <w:ins w:id="104" w:author="Chen Heller" w:date="2022-08-31T12:30:00Z">
        <w:r w:rsidR="00AE68FF">
          <w:t>6</w:t>
        </w:r>
      </w:ins>
      <w:ins w:id="105" w:author="Chen Heller" w:date="2022-09-07T15:09:00Z">
        <w:r w:rsidR="000418CC">
          <w:t>9</w:t>
        </w:r>
      </w:ins>
      <w:r w:rsidR="00587CF1">
        <w:t xml:space="preserve">% as visibility 3 and </w:t>
      </w:r>
      <w:del w:id="106" w:author="Chen Heller" w:date="2022-08-30T16:38:00Z">
        <w:r w:rsidR="00587CF1" w:rsidDel="00CB5E6E">
          <w:delText>XX</w:delText>
        </w:r>
      </w:del>
      <w:ins w:id="107" w:author="Chen Heller" w:date="2022-08-30T16:38:00Z">
        <w:r w:rsidR="00CB5E6E">
          <w:t>0.</w:t>
        </w:r>
      </w:ins>
      <w:ins w:id="108" w:author="Chen Heller" w:date="2022-09-07T15:09:00Z">
        <w:r w:rsidR="000418CC">
          <w:t>95</w:t>
        </w:r>
      </w:ins>
      <w:r w:rsidR="00587CF1">
        <w:t xml:space="preserve">% as visibility 4. </w:t>
      </w:r>
      <w:del w:id="109" w:author="Chen Heller" w:date="2022-09-08T12:20:00Z">
        <w:r w:rsidR="00587CF1" w:rsidDel="00981BF0">
          <w:delText>S</w:delText>
        </w:r>
        <w:r w:rsidDel="00981BF0">
          <w:delText xml:space="preserve">ince </w:delText>
        </w:r>
      </w:del>
      <w:ins w:id="110" w:author="Chen Heller" w:date="2022-09-08T12:20:00Z">
        <w:r w:rsidR="00981BF0">
          <w:t xml:space="preserve">Using identical primes and target words </w:t>
        </w:r>
      </w:ins>
      <w:r>
        <w:t xml:space="preserve">in the congruent condition </w:t>
      </w:r>
      <w:del w:id="111" w:author="Chen Heller" w:date="2022-09-08T12:21:00Z">
        <w:r w:rsidDel="00981BF0">
          <w:delText xml:space="preserve">the prime and target words are identical, </w:delText>
        </w:r>
      </w:del>
      <w:ins w:id="112" w:author="Chen Heller" w:date="2022-09-08T12:21:00Z">
        <w:r w:rsidR="00981BF0">
          <w:t xml:space="preserve">biases the </w:t>
        </w:r>
      </w:ins>
      <w:r>
        <w:t xml:space="preserve">responses in this condition </w:t>
      </w:r>
      <w:del w:id="113" w:author="Chen Heller" w:date="2022-09-08T12:21:00Z">
        <w:r w:rsidDel="00981BF0">
          <w:delText xml:space="preserve">are highly biased </w:delText>
        </w:r>
      </w:del>
      <w:r>
        <w:t>towards the target</w:t>
      </w:r>
      <w:ins w:id="114" w:author="Chen Heller" w:date="2022-09-08T12:21:00Z">
        <w:r w:rsidR="00981BF0">
          <w:t>,</w:t>
        </w:r>
      </w:ins>
      <w:r w:rsidR="00F77DA2">
        <w:t xml:space="preserve"> </w:t>
      </w:r>
      <w:r w:rsidR="00382918">
        <w:t>t</w:t>
      </w:r>
      <w:r w:rsidR="00F77DA2">
        <w:t>herefore</w:t>
      </w:r>
      <w:del w:id="115"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116" w:author="Chen Heller" w:date="2022-09-07T15:13:00Z">
        <w:r w:rsidR="00BB59C8">
          <w:t>4</w:t>
        </w:r>
      </w:ins>
      <w:r w:rsidR="00F77DA2">
        <w:t>%,</w:t>
      </w:r>
      <w:r w:rsidR="006C3D2D">
        <w:t xml:space="preserve"> </w:t>
      </w:r>
      <w:r w:rsidR="00AC73D8">
        <w:t>SD</w:t>
      </w:r>
      <w:r w:rsidR="006C3D2D">
        <w:t xml:space="preserve"> = </w:t>
      </w:r>
      <w:r w:rsidR="00F21387">
        <w:t>3.</w:t>
      </w:r>
      <w:del w:id="117" w:author="Chen Heller" w:date="2022-09-07T15:14:00Z">
        <w:r w:rsidR="00F21387" w:rsidDel="00BB59C8">
          <w:delText>4</w:delText>
        </w:r>
        <w:r w:rsidR="00587CF1" w:rsidDel="00BB59C8">
          <w:delText>0</w:delText>
        </w:r>
      </w:del>
      <w:ins w:id="118" w:author="Chen Heller" w:date="2022-09-07T15:14:00Z">
        <w:r w:rsidR="00BB59C8">
          <w:t>41</w:t>
        </w:r>
      </w:ins>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ins w:id="119" w:author="Chen Heller" w:date="2022-09-07T15:14:00Z">
        <w:r w:rsidR="00BB59C8">
          <w:t>0</w:t>
        </w:r>
      </w:ins>
      <w:r w:rsidR="00FE0063">
        <w:t>,</w:t>
      </w:r>
      <w:r w:rsidR="006C3D2D">
        <w:t xml:space="preserve"> 95%</w:t>
      </w:r>
      <w:r w:rsidR="00FE0063">
        <w:t xml:space="preserve"> </w:t>
      </w:r>
      <w:r w:rsidR="00F77DA2">
        <w:t>CI = [</w:t>
      </w:r>
      <w:r w:rsidR="00F21387">
        <w:t>48.2</w:t>
      </w:r>
      <w:ins w:id="120" w:author="Chen Heller" w:date="2022-09-07T15:15:00Z">
        <w:r w:rsidR="00485394">
          <w:t>0</w:t>
        </w:r>
      </w:ins>
      <w:r w:rsidR="00F77DA2">
        <w:t xml:space="preserve">, </w:t>
      </w:r>
      <w:r w:rsidR="00F21387">
        <w:t>53</w:t>
      </w:r>
      <w:ins w:id="121"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2E1D77B4" w:rsidR="001E64D4" w:rsidRPr="00016678" w:rsidRDefault="00EE27A0" w:rsidP="00283780">
      <w:r>
        <w:t>Congruency effect</w:t>
      </w:r>
      <w:r w:rsidR="00AF0D06">
        <w:t>:</w:t>
      </w:r>
      <w:r>
        <w:t xml:space="preserve"> </w:t>
      </w:r>
      <w:ins w:id="122" w:author="Chen Heller" w:date="2022-09-08T12:26:00Z">
        <w:r w:rsidR="008043D7">
          <w:t xml:space="preserve">The significance test of the traveled distance variable as well as the movement duration and frequency of COM variables was tested with a permutation test [ref to </w:t>
        </w:r>
        <w:proofErr w:type="spellStart"/>
        <w:r w:rsidR="008043D7">
          <w:t>Mattan's</w:t>
        </w:r>
        <w:proofErr w:type="spellEnd"/>
        <w:r w:rsidR="008043D7">
          <w:t xml:space="preserve"> package] since they violated the normality assumption. </w:t>
        </w:r>
      </w:ins>
      <w:ins w:id="123" w:author="Chen Heller" w:date="2022-09-08T14:15:00Z">
        <w:r w:rsidR="006F08A1">
          <w:t>After correcting a</w:t>
        </w:r>
      </w:ins>
      <w:ins w:id="124" w:author="Chen Heller" w:date="2022-09-08T12:26:00Z">
        <w:r w:rsidR="008043D7">
          <w:t xml:space="preserve">ll the </w:t>
        </w:r>
      </w:ins>
      <w:ins w:id="125" w:author="Chen Heller" w:date="2022-09-07T16:19:00Z">
        <w:r w:rsidR="00B507EA">
          <w:t>p-values</w:t>
        </w:r>
      </w:ins>
      <w:ins w:id="126" w:author="Chen Heller" w:date="2022-09-08T14:15:00Z">
        <w:r w:rsidR="0044794B">
          <w:t xml:space="preserve"> </w:t>
        </w:r>
      </w:ins>
      <w:ins w:id="127" w:author="Chen Heller" w:date="2022-09-07T16:19:00Z">
        <w:r w:rsidR="00B507EA">
          <w:t xml:space="preserve">for multiple comparisons using the </w:t>
        </w:r>
      </w:ins>
      <w:ins w:id="128" w:author="Chen Heller" w:date="2022-08-31T17:56:00Z">
        <w:r w:rsidR="00256119">
          <w:t xml:space="preserve">Tree-BH method </w:t>
        </w:r>
      </w:ins>
      <w:ins w:id="129" w:author="Chen Heller" w:date="2022-08-31T17:57:00Z">
        <w:r w:rsidR="008A048D">
          <w:t xml:space="preserve">suggested in </w:t>
        </w:r>
      </w:ins>
      <w:r w:rsidR="00283780">
        <w:fldChar w:fldCharType="begin"/>
      </w:r>
      <w:r w:rsidR="00283780">
        <w:instrText xml:space="preserve"> ADDIN ZOTERO_ITEM CSL_CITATION {"citationID":"mxqAPUdk","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proofErr w:type="spellStart"/>
      <w:r w:rsidR="00283780" w:rsidRPr="00283780">
        <w:rPr>
          <w:rFonts w:ascii="Times New Roman" w:hAnsi="Times New Roman" w:cs="Times New Roman"/>
        </w:rPr>
        <w:t>Bogomolov</w:t>
      </w:r>
      <w:proofErr w:type="spellEnd"/>
      <w:r w:rsidR="00283780" w:rsidRPr="00283780">
        <w:rPr>
          <w:rFonts w:ascii="Times New Roman" w:hAnsi="Times New Roman" w:cs="Times New Roman"/>
        </w:rPr>
        <w:t xml:space="preserve">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130" w:author="Chen Heller" w:date="2022-09-08T14:16:00Z">
        <w:r w:rsidR="006F08A1">
          <w:t xml:space="preserve"> </w:t>
        </w:r>
        <w:r w:rsidR="00355822">
          <w:t xml:space="preserve">no </w:t>
        </w:r>
      </w:ins>
      <w:ins w:id="131" w:author="Chen Heller" w:date="2022-09-08T14:17:00Z">
        <w:r w:rsidR="00355822">
          <w:t xml:space="preserve">significant </w:t>
        </w:r>
      </w:ins>
      <w:ins w:id="132" w:author="Chen Heller" w:date="2022-09-08T14:16:00Z">
        <w:r w:rsidR="00355822">
          <w:t>difference was found between the congruen</w:t>
        </w:r>
      </w:ins>
      <w:ins w:id="133" w:author="Chen Heller" w:date="2022-09-08T14:17:00Z">
        <w:r w:rsidR="00355822">
          <w:t xml:space="preserve">t and incongruent conditions </w:t>
        </w:r>
      </w:ins>
      <w:ins w:id="134" w:author="Chen Heller" w:date="2022-09-10T09:15:00Z">
        <w:r w:rsidR="007C11A2">
          <w:t>i</w:t>
        </w:r>
      </w:ins>
      <w:ins w:id="135" w:author="Chen Heller" w:date="2022-09-08T14:17:00Z">
        <w:r w:rsidR="00355822">
          <w:t>n any of the dependent variables. H</w:t>
        </w:r>
      </w:ins>
      <w:ins w:id="136" w:author="Chen Heller" w:date="2022-09-08T12:28:00Z">
        <w:r w:rsidR="001B79B5">
          <w:t>owever</w:t>
        </w:r>
      </w:ins>
      <w:ins w:id="137" w:author="Chen Heller" w:date="2022-09-08T14:17:00Z">
        <w:r w:rsidR="00355822">
          <w:t>,</w:t>
        </w:r>
      </w:ins>
      <w:ins w:id="138" w:author="Chen Heller" w:date="2022-09-08T12:28:00Z">
        <w:r w:rsidR="001B79B5">
          <w:t xml:space="preserve"> </w:t>
        </w:r>
      </w:ins>
      <w:ins w:id="139" w:author="Chen Heller" w:date="2022-09-08T12:29:00Z">
        <w:r w:rsidR="00245008">
          <w:t>small trend</w:t>
        </w:r>
      </w:ins>
      <w:ins w:id="140" w:author="Chen Heller" w:date="2022-09-08T12:30:00Z">
        <w:r w:rsidR="00245008">
          <w:t>s</w:t>
        </w:r>
      </w:ins>
      <w:ins w:id="141" w:author="Chen Heller" w:date="2022-09-08T12:29:00Z">
        <w:r w:rsidR="00245008">
          <w:t xml:space="preserve"> were </w:t>
        </w:r>
      </w:ins>
      <w:ins w:id="142" w:author="Chen Heller" w:date="2022-09-08T12:30:00Z">
        <w:r w:rsidR="000F51E1">
          <w:t>observed</w:t>
        </w:r>
      </w:ins>
      <w:ins w:id="143" w:author="Chen Heller" w:date="2022-09-08T14:17:00Z">
        <w:r w:rsidR="0049323C">
          <w:t xml:space="preserve">, specifically </w:t>
        </w:r>
      </w:ins>
      <w:ins w:id="144" w:author="Chen Heller" w:date="2022-09-08T12:29:00Z">
        <w:r w:rsidR="00245008">
          <w:t xml:space="preserve">in the reach area </w:t>
        </w:r>
      </w:ins>
      <w:ins w:id="145" w:author="Chen Heller" w:date="2022-09-08T12:30:00Z">
        <w:r w:rsidR="00245008">
          <w:t xml:space="preserve">which was </w:t>
        </w:r>
      </w:ins>
      <w:ins w:id="146" w:author="Chen Heller" w:date="2022-09-08T12:32:00Z">
        <w:r w:rsidR="00C60609">
          <w:t xml:space="preserve">numerically </w:t>
        </w:r>
      </w:ins>
      <w:ins w:id="147" w:author="Chen Heller" w:date="2022-09-08T12:30:00Z">
        <w:r w:rsidR="000F51E1">
          <w:t xml:space="preserve">smaller in the incongruent condition </w:t>
        </w:r>
        <w:r w:rsidR="00245008">
          <w:t>(</w:t>
        </w:r>
        <w:proofErr w:type="spellStart"/>
        <w:r w:rsidR="00245008">
          <w:t>M</w:t>
        </w:r>
        <w:r w:rsidR="00245008">
          <w:rPr>
            <w:vertAlign w:val="subscript"/>
          </w:rPr>
          <w:t>con</w:t>
        </w:r>
        <w:proofErr w:type="spellEnd"/>
        <w:r w:rsidR="00245008">
          <w:t xml:space="preserve"> = 2.80, </w:t>
        </w:r>
        <w:proofErr w:type="spellStart"/>
        <w:r w:rsidR="00245008">
          <w:t>SD</w:t>
        </w:r>
        <w:r w:rsidR="00245008">
          <w:rPr>
            <w:vertAlign w:val="subscript"/>
          </w:rPr>
          <w:t>con</w:t>
        </w:r>
        <w:proofErr w:type="spellEnd"/>
        <w:r w:rsidR="00245008">
          <w:t xml:space="preserve"> = 0.</w:t>
        </w:r>
        <w:r w:rsidR="00245008" w:rsidDel="0062560D">
          <w:t xml:space="preserve"> </w:t>
        </w:r>
        <w:r w:rsidR="00245008">
          <w:t xml:space="preserve">47, </w:t>
        </w:r>
        <w:proofErr w:type="spellStart"/>
        <w:r w:rsidR="00245008">
          <w:t>M</w:t>
        </w:r>
        <w:r w:rsidR="00245008">
          <w:rPr>
            <w:vertAlign w:val="subscript"/>
          </w:rPr>
          <w:t>incon</w:t>
        </w:r>
        <w:proofErr w:type="spellEnd"/>
        <w:r w:rsidR="00245008">
          <w:t xml:space="preserve"> = 2.70, </w:t>
        </w:r>
        <w:proofErr w:type="spellStart"/>
        <w:r w:rsidR="00245008">
          <w:t>SD</w:t>
        </w:r>
        <w:r w:rsidR="00245008">
          <w:rPr>
            <w:vertAlign w:val="subscript"/>
          </w:rPr>
          <w:t>incon</w:t>
        </w:r>
        <w:proofErr w:type="spellEnd"/>
        <w:r w:rsidR="00245008">
          <w:t xml:space="preserve"> = 0.</w:t>
        </w:r>
        <w:r w:rsidR="00245008" w:rsidDel="00D14B89">
          <w:t xml:space="preserve"> </w:t>
        </w:r>
        <w:r w:rsidR="00245008">
          <w:t xml:space="preserve">50, </w:t>
        </w:r>
        <w:proofErr w:type="gramStart"/>
        <w:r w:rsidR="00245008">
          <w:t>t</w:t>
        </w:r>
        <w:r w:rsidR="00245008" w:rsidRPr="00E516F7">
          <w:t>(</w:t>
        </w:r>
        <w:proofErr w:type="gramEnd"/>
        <w:r w:rsidR="00245008" w:rsidRPr="00E516F7">
          <w:t>9)</w:t>
        </w:r>
        <w:r w:rsidR="00245008">
          <w:t xml:space="preserve"> = 2.16, p = 0.169, 95% CI [0, 0.20]) </w:t>
        </w:r>
        <w:r w:rsidR="000F51E1">
          <w:t>a</w:t>
        </w:r>
      </w:ins>
      <w:ins w:id="148" w:author="Chen Heller" w:date="2022-09-08T12:31:00Z">
        <w:r w:rsidR="000F51E1">
          <w:t xml:space="preserve">nd reaction time which was </w:t>
        </w:r>
      </w:ins>
      <w:ins w:id="149" w:author="Chen Heller" w:date="2022-09-08T12:32:00Z">
        <w:r w:rsidR="00C60609">
          <w:t xml:space="preserve">numerically </w:t>
        </w:r>
      </w:ins>
      <w:ins w:id="150" w:author="Chen Heller" w:date="2022-09-08T12:31:00Z">
        <w:r w:rsidR="000F51E1">
          <w:t>longer</w:t>
        </w:r>
        <w:r w:rsidR="00C60609">
          <w:t xml:space="preserve"> in the incongruent condition </w:t>
        </w:r>
      </w:ins>
      <w:ins w:id="151" w:author="Chen Heller" w:date="2022-09-08T12:32:00Z">
        <w:r w:rsidR="00C60609">
          <w:t>(</w:t>
        </w:r>
        <w:proofErr w:type="spellStart"/>
        <w:r w:rsidR="00C60609">
          <w:t>M</w:t>
        </w:r>
        <w:r w:rsidR="00C60609">
          <w:rPr>
            <w:vertAlign w:val="subscript"/>
          </w:rPr>
          <w:t>con</w:t>
        </w:r>
        <w:proofErr w:type="spellEnd"/>
        <w:r w:rsidR="00C60609">
          <w:t xml:space="preserve"> = 433.96ms, </w:t>
        </w:r>
        <w:proofErr w:type="spellStart"/>
        <w:r w:rsidR="00C60609">
          <w:t>SD</w:t>
        </w:r>
        <w:r w:rsidR="00C60609">
          <w:rPr>
            <w:vertAlign w:val="subscript"/>
          </w:rPr>
          <w:t>con</w:t>
        </w:r>
        <w:proofErr w:type="spellEnd"/>
        <w:r w:rsidR="00C60609">
          <w:t xml:space="preserve"> = 125.26, </w:t>
        </w:r>
        <w:proofErr w:type="spellStart"/>
        <w:r w:rsidR="00C60609">
          <w:t>M</w:t>
        </w:r>
        <w:r w:rsidR="00C60609">
          <w:rPr>
            <w:vertAlign w:val="subscript"/>
          </w:rPr>
          <w:t>incon</w:t>
        </w:r>
        <w:proofErr w:type="spellEnd"/>
        <w:r w:rsidR="00C60609">
          <w:t xml:space="preserve"> = 441.88ms, </w:t>
        </w:r>
        <w:proofErr w:type="spellStart"/>
        <w:r w:rsidR="00C60609">
          <w:t>SD</w:t>
        </w:r>
        <w:r w:rsidR="00C60609">
          <w:rPr>
            <w:vertAlign w:val="subscript"/>
          </w:rPr>
          <w:t>incon</w:t>
        </w:r>
        <w:proofErr w:type="spellEnd"/>
        <w:r w:rsidR="00C60609">
          <w:t xml:space="preserve"> = 125.81, t</w:t>
        </w:r>
        <w:r w:rsidR="00C60609" w:rsidRPr="00E516F7">
          <w:t>(9)</w:t>
        </w:r>
        <w:r w:rsidR="00C60609">
          <w:t xml:space="preserve"> = -2.07, p = 0.169, 95% CI [-16.55, 0.71)</w:t>
        </w:r>
      </w:ins>
      <w:ins w:id="152"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153" w:author="Chen Heller" w:date="2022-09-07T16:14:00Z">
        <w:r w:rsidR="001601EF" w:rsidDel="000C25E6">
          <w:delText xml:space="preserve">(M = </w:delText>
        </w:r>
      </w:del>
      <w:del w:id="154" w:author="Chen Heller" w:date="2022-09-07T15:15:00Z">
        <w:r w:rsidR="001601EF" w:rsidDel="002E24A3">
          <w:delText>1.01</w:delText>
        </w:r>
      </w:del>
      <w:del w:id="155" w:author="Chen Heller" w:date="2022-09-07T16:14:00Z">
        <w:r w:rsidR="001601EF" w:rsidDel="000C25E6">
          <w:delText xml:space="preserve">, </w:delText>
        </w:r>
        <w:r w:rsidR="00AC73D8" w:rsidDel="000C25E6">
          <w:delText>SD</w:delText>
        </w:r>
        <w:r w:rsidR="001601EF" w:rsidDel="000C25E6">
          <w:delText xml:space="preserve"> = </w:delText>
        </w:r>
      </w:del>
      <w:del w:id="156" w:author="Chen Heller" w:date="2022-09-07T15:15:00Z">
        <w:r w:rsidR="001601EF" w:rsidDel="002E24A3">
          <w:delText>0.006</w:delText>
        </w:r>
      </w:del>
      <w:del w:id="157" w:author="Chen Heller" w:date="2022-09-07T16:14:00Z">
        <w:r w:rsidR="001601EF" w:rsidDel="000C25E6">
          <w:delText>)</w:delText>
        </w:r>
      </w:del>
      <w:r w:rsidR="001601EF">
        <w:t xml:space="preserve"> </w:t>
      </w:r>
      <w:r w:rsidR="00666006">
        <w:t xml:space="preserve">and incongruent </w:t>
      </w:r>
      <w:del w:id="158" w:author="Chen Heller" w:date="2022-09-07T16:14:00Z">
        <w:r w:rsidR="001601EF" w:rsidDel="000C25E6">
          <w:delText xml:space="preserve">(M = </w:delText>
        </w:r>
      </w:del>
      <w:del w:id="159" w:author="Chen Heller" w:date="2022-09-07T15:15:00Z">
        <w:r w:rsidR="001601EF" w:rsidDel="002E24A3">
          <w:delText>1.01</w:delText>
        </w:r>
      </w:del>
      <w:del w:id="160" w:author="Chen Heller" w:date="2022-09-07T16:14:00Z">
        <w:r w:rsidR="001601EF" w:rsidDel="000C25E6">
          <w:delText xml:space="preserve">, </w:delText>
        </w:r>
        <w:r w:rsidR="00AC73D8" w:rsidDel="000C25E6">
          <w:delText>SD</w:delText>
        </w:r>
        <w:r w:rsidR="001601EF" w:rsidDel="000C25E6">
          <w:delText xml:space="preserve"> = </w:delText>
        </w:r>
      </w:del>
      <w:del w:id="161" w:author="Chen Heller" w:date="2022-09-07T15:15:00Z">
        <w:r w:rsidR="00B0099D" w:rsidDel="002E24A3">
          <w:delText>0.007</w:delText>
        </w:r>
      </w:del>
      <w:del w:id="162"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proofErr w:type="spellStart"/>
      <w:ins w:id="163" w:author="Chen Heller" w:date="2022-09-07T16:14:00Z">
        <w:r w:rsidR="000C25E6">
          <w:t>M</w:t>
        </w:r>
        <w:r w:rsidR="000C25E6">
          <w:rPr>
            <w:vertAlign w:val="subscript"/>
          </w:rPr>
          <w:t>con</w:t>
        </w:r>
        <w:proofErr w:type="spellEnd"/>
        <w:r w:rsidR="000C25E6">
          <w:t xml:space="preserve"> = 40.88, </w:t>
        </w:r>
        <w:proofErr w:type="spellStart"/>
        <w:r w:rsidR="000C25E6">
          <w:t>SD</w:t>
        </w:r>
        <w:r w:rsidR="000C25E6">
          <w:rPr>
            <w:vertAlign w:val="subscript"/>
          </w:rPr>
          <w:t>con</w:t>
        </w:r>
        <w:proofErr w:type="spellEnd"/>
        <w:r w:rsidR="000C25E6">
          <w:t xml:space="preserve"> = 1.49, </w:t>
        </w:r>
        <w:proofErr w:type="spellStart"/>
        <w:r w:rsidR="000C25E6">
          <w:t>M</w:t>
        </w:r>
        <w:r w:rsidR="000C25E6">
          <w:rPr>
            <w:vertAlign w:val="subscript"/>
          </w:rPr>
          <w:t>incon</w:t>
        </w:r>
        <w:proofErr w:type="spellEnd"/>
        <w:r w:rsidR="000C25E6">
          <w:t xml:space="preserve"> = 41.06, </w:t>
        </w:r>
        <w:proofErr w:type="spellStart"/>
        <w:r w:rsidR="000C25E6">
          <w:t>SD</w:t>
        </w:r>
        <w:r w:rsidR="000C25E6">
          <w:rPr>
            <w:vertAlign w:val="subscript"/>
          </w:rPr>
          <w:t>incon</w:t>
        </w:r>
        <w:proofErr w:type="spellEnd"/>
        <w:r w:rsidR="000C25E6">
          <w:t xml:space="preserve"> = 1.59</w:t>
        </w:r>
      </w:ins>
      <w:del w:id="164" w:author="Chen Heller" w:date="2022-09-07T15:28:00Z">
        <w:r w:rsidR="00B0099D" w:rsidDel="00F52F72">
          <w:delText>t</w:delText>
        </w:r>
      </w:del>
      <w:del w:id="165" w:author="Chen Heller" w:date="2022-08-30T13:46:00Z">
        <w:r w:rsidR="00B0099D" w:rsidRPr="008C0FF6" w:rsidDel="00D90FD7">
          <w:rPr>
            <w:vertAlign w:val="subscript"/>
          </w:rPr>
          <w:delText>(9)</w:delText>
        </w:r>
      </w:del>
      <w:del w:id="166" w:author="Chen Heller" w:date="2022-09-07T15:28:00Z">
        <w:r w:rsidR="00B0099D" w:rsidDel="00F52F72">
          <w:delText xml:space="preserve"> = </w:delText>
        </w:r>
        <w:r w:rsidR="00234B6D" w:rsidDel="00F52F72">
          <w:delText>-0.</w:delText>
        </w:r>
      </w:del>
      <w:del w:id="167" w:author="Chen Heller" w:date="2022-09-07T15:16:00Z">
        <w:r w:rsidR="00234B6D" w:rsidDel="002E24A3">
          <w:delText>94</w:delText>
        </w:r>
      </w:del>
      <w:r w:rsidR="00B0099D">
        <w:t>, p = 0.</w:t>
      </w:r>
      <w:del w:id="168" w:author="Chen Heller" w:date="2022-09-05T11:27:00Z">
        <w:r w:rsidR="00B0099D" w:rsidDel="0017292F">
          <w:delText>3</w:delText>
        </w:r>
        <w:r w:rsidR="00234B6D" w:rsidDel="0017292F">
          <w:delText>6</w:delText>
        </w:r>
      </w:del>
      <w:ins w:id="169" w:author="Chen Heller" w:date="2022-09-08T10:42:00Z">
        <w:r w:rsidR="00BF6918">
          <w:t>694</w:t>
        </w:r>
      </w:ins>
      <w:r w:rsidR="00B0099D">
        <w:t>, 95% CI [-</w:t>
      </w:r>
      <w:del w:id="170" w:author="Chen Heller" w:date="2022-09-07T15:29:00Z">
        <w:r w:rsidR="00B0099D" w:rsidDel="00F52F72">
          <w:delText>0.00</w:delText>
        </w:r>
        <w:r w:rsidR="00234B6D" w:rsidDel="00F52F72">
          <w:delText>3</w:delText>
        </w:r>
      </w:del>
      <w:ins w:id="171" w:author="Chen Heller" w:date="2022-09-07T15:29:00Z">
        <w:r w:rsidR="00F52F72">
          <w:t>0.51</w:t>
        </w:r>
      </w:ins>
      <w:r w:rsidR="00234B6D">
        <w:t>,</w:t>
      </w:r>
      <w:r w:rsidR="00B0099D">
        <w:t xml:space="preserve"> 0.</w:t>
      </w:r>
      <w:ins w:id="172" w:author="Chen Heller" w:date="2022-09-07T15:29:00Z">
        <w:r w:rsidR="00C37DDB" w:rsidDel="00C37DDB">
          <w:t xml:space="preserve"> </w:t>
        </w:r>
      </w:ins>
      <w:del w:id="173" w:author="Chen Heller" w:date="2022-09-07T15:29:00Z">
        <w:r w:rsidR="00B0099D" w:rsidDel="00C37DDB">
          <w:delText>00</w:delText>
        </w:r>
      </w:del>
      <w:r w:rsidR="00B0099D">
        <w:t>1</w:t>
      </w:r>
      <w:ins w:id="174" w:author="Chen Heller" w:date="2022-09-07T15:29:00Z">
        <w:r w:rsidR="00C37DDB">
          <w:t>7</w:t>
        </w:r>
      </w:ins>
      <w:r w:rsidR="00B0099D">
        <w:t>]</w:t>
      </w:r>
      <w:del w:id="175"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r w:rsidR="000575A4">
        <w:rPr>
          <w:vertAlign w:val="subscript"/>
        </w:rPr>
        <w:t>con</w:t>
      </w:r>
      <w:proofErr w:type="spellEnd"/>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ins w:id="176" w:author="Chen Heller" w:date="2022-09-07T15:17:00Z">
        <w:r w:rsidR="00306903">
          <w:t>0</w:t>
        </w:r>
      </w:ins>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xml:space="preserve">, </w:t>
      </w:r>
      <w:del w:id="177" w:author="Chen Heller" w:date="2022-09-07T15:30:00Z">
        <w:r w:rsidR="00EC601F" w:rsidDel="00C37DDB">
          <w:delText>t</w:delText>
        </w:r>
      </w:del>
      <w:del w:id="178" w:author="Chen Heller" w:date="2022-08-30T13:46:00Z">
        <w:r w:rsidR="00EC601F" w:rsidRPr="008C0FF6" w:rsidDel="00D90FD7">
          <w:rPr>
            <w:vertAlign w:val="subscript"/>
          </w:rPr>
          <w:delText>(9)</w:delText>
        </w:r>
      </w:del>
      <w:del w:id="179"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180" w:author="Chen Heller" w:date="2022-09-07T15:30:00Z">
        <w:r w:rsidR="00D4672F" w:rsidDel="00C37DDB">
          <w:delText>76</w:delText>
        </w:r>
      </w:del>
      <w:ins w:id="181" w:author="Chen Heller" w:date="2022-09-08T10:42:00Z">
        <w:r w:rsidR="00BF6918">
          <w:t>89</w:t>
        </w:r>
      </w:ins>
      <w:ins w:id="182" w:author="Chen Heller" w:date="2022-09-07T15:30:00Z">
        <w:r w:rsidR="00C37DDB">
          <w:t>6</w:t>
        </w:r>
      </w:ins>
      <w:r w:rsidR="00EC601F">
        <w:t>, 95% CI [-0.</w:t>
      </w:r>
      <w:del w:id="183" w:author="Chen Heller" w:date="2022-09-07T15:30:00Z">
        <w:r w:rsidR="00EC601F" w:rsidDel="008776A8">
          <w:delText>0</w:delText>
        </w:r>
        <w:r w:rsidR="00D4672F" w:rsidDel="008776A8">
          <w:delText>3</w:delText>
        </w:r>
      </w:del>
      <w:ins w:id="184" w:author="Chen Heller" w:date="2022-09-07T15:30:00Z">
        <w:r w:rsidR="008776A8">
          <w:t>02</w:t>
        </w:r>
      </w:ins>
      <w:r w:rsidR="00EC601F">
        <w:t>, 0.</w:t>
      </w:r>
      <w:del w:id="185" w:author="Chen Heller" w:date="2022-09-07T15:30:00Z">
        <w:r w:rsidR="00EC601F" w:rsidDel="008776A8">
          <w:delText>0</w:delText>
        </w:r>
        <w:r w:rsidR="00D4672F" w:rsidDel="008776A8">
          <w:delText>4</w:delText>
        </w:r>
      </w:del>
      <w:ins w:id="186" w:author="Chen Heller" w:date="2022-09-07T15:30:00Z">
        <w:r w:rsidR="008776A8">
          <w:t>03</w:t>
        </w:r>
      </w:ins>
      <w:r w:rsidR="00EC601F">
        <w:t>]</w:t>
      </w:r>
      <w:del w:id="187"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188" w:author="Chen Heller" w:date="2022-09-08T12:32:00Z">
        <w:r w:rsidR="00727E11">
          <w:t xml:space="preserve"> or the movement duration </w:t>
        </w:r>
      </w:ins>
      <w:ins w:id="189" w:author="Chen Heller" w:date="2022-09-08T12:33:00Z">
        <w:r w:rsidR="00727E11">
          <w:t>(</w:t>
        </w:r>
        <w:proofErr w:type="spellStart"/>
        <w:r w:rsidR="00727E11">
          <w:t>M</w:t>
        </w:r>
        <w:r w:rsidR="00727E11">
          <w:rPr>
            <w:vertAlign w:val="subscript"/>
          </w:rPr>
          <w:t>con</w:t>
        </w:r>
        <w:proofErr w:type="spellEnd"/>
        <w:r w:rsidR="00727E11">
          <w:t xml:space="preserve"> = 558.15ms, </w:t>
        </w:r>
        <w:proofErr w:type="spellStart"/>
        <w:r w:rsidR="00727E11">
          <w:t>SD</w:t>
        </w:r>
        <w:r w:rsidR="00727E11">
          <w:rPr>
            <w:vertAlign w:val="subscript"/>
          </w:rPr>
          <w:t>con</w:t>
        </w:r>
        <w:proofErr w:type="spellEnd"/>
        <w:r w:rsidR="00727E11">
          <w:t xml:space="preserve"> = 80.72, </w:t>
        </w:r>
        <w:proofErr w:type="spellStart"/>
        <w:r w:rsidR="00727E11">
          <w:t>M</w:t>
        </w:r>
        <w:r w:rsidR="00727E11">
          <w:rPr>
            <w:vertAlign w:val="subscript"/>
          </w:rPr>
          <w:t>incon</w:t>
        </w:r>
        <w:proofErr w:type="spellEnd"/>
        <w:r w:rsidR="00727E11">
          <w:t xml:space="preserve"> = 557.91ms, </w:t>
        </w:r>
        <w:proofErr w:type="spellStart"/>
        <w:r w:rsidR="00727E11">
          <w:t>SD</w:t>
        </w:r>
        <w:r w:rsidR="00727E11">
          <w:rPr>
            <w:vertAlign w:val="subscript"/>
          </w:rPr>
          <w:t>incon</w:t>
        </w:r>
        <w:proofErr w:type="spellEnd"/>
        <w:r w:rsidR="00727E11">
          <w:t xml:space="preserve"> = 81.61, p = 0.896, 95% CI [-5.96, 5.60])</w:t>
        </w:r>
      </w:ins>
      <w:r w:rsidR="008B6F3C">
        <w:t>.</w:t>
      </w:r>
      <w:del w:id="190" w:author="Chen Heller" w:date="2022-09-08T12:30:00Z">
        <w:r w:rsidR="00BB6F51" w:rsidDel="00245008">
          <w:delText xml:space="preserve"> </w:delText>
        </w:r>
        <w:r w:rsidR="00562AD9" w:rsidDel="00245008">
          <w:delText xml:space="preserve">Reach area was </w:delText>
        </w:r>
      </w:del>
      <w:del w:id="191" w:author="Chen Heller" w:date="2022-09-08T12:25:00Z">
        <w:r w:rsidR="00562AD9" w:rsidDel="0062765E">
          <w:delText xml:space="preserve">marginally </w:delText>
        </w:r>
      </w:del>
      <w:del w:id="192" w:author="Chen Heller" w:date="2022-09-08T12:30:00Z">
        <w:r w:rsidR="00562AD9" w:rsidDel="00245008">
          <w:delText xml:space="preserve">smaller </w:delText>
        </w:r>
        <w:r w:rsidR="00923FA7" w:rsidDel="00245008">
          <w:delText xml:space="preserve">in the incongruent condition </w:delText>
        </w:r>
      </w:del>
      <w:del w:id="193"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194" w:author="Chen Heller" w:date="2022-09-07T15:18:00Z">
        <w:r w:rsidR="00F77DA2" w:rsidDel="0062560D">
          <w:delText>0.028</w:delText>
        </w:r>
      </w:del>
      <w:del w:id="195"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196" w:author="Chen Heller" w:date="2022-09-07T15:18:00Z">
        <w:r w:rsidR="00F77DA2" w:rsidDel="0062560D">
          <w:delText>00</w:delText>
        </w:r>
      </w:del>
      <w:del w:id="197"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198" w:author="Chen Heller" w:date="2022-09-07T15:18:00Z">
        <w:r w:rsidR="00923FA7" w:rsidDel="00D14B89">
          <w:delText>0.027</w:delText>
        </w:r>
      </w:del>
      <w:del w:id="199"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200" w:author="Chen Heller" w:date="2022-09-07T15:19:00Z">
        <w:r w:rsidR="00923FA7" w:rsidDel="00D14B89">
          <w:delText>00</w:delText>
        </w:r>
      </w:del>
      <w:del w:id="201" w:author="Chen Heller" w:date="2022-09-08T12:29:00Z">
        <w:r w:rsidR="00923FA7" w:rsidDel="00245008">
          <w:delText>50</w:delText>
        </w:r>
        <w:r w:rsidR="00F77DA2" w:rsidDel="00245008">
          <w:delText>, t</w:delText>
        </w:r>
      </w:del>
      <w:del w:id="202" w:author="Chen Heller" w:date="2022-08-30T13:46:00Z">
        <w:r w:rsidR="00F77DA2" w:rsidRPr="008C0FF6" w:rsidDel="00D90FD7">
          <w:rPr>
            <w:vertAlign w:val="subscript"/>
          </w:rPr>
          <w:delText>(9)</w:delText>
        </w:r>
      </w:del>
      <w:del w:id="203" w:author="Chen Heller" w:date="2022-09-08T12:29:00Z">
        <w:r w:rsidR="00F77DA2" w:rsidDel="00245008">
          <w:delText xml:space="preserve"> = 2.</w:delText>
        </w:r>
      </w:del>
      <w:del w:id="204" w:author="Chen Heller" w:date="2022-09-07T15:19:00Z">
        <w:r w:rsidR="00F77DA2" w:rsidDel="00D14B89">
          <w:delText>22</w:delText>
        </w:r>
      </w:del>
      <w:del w:id="205" w:author="Chen Heller" w:date="2022-09-08T12:29:00Z">
        <w:r w:rsidR="00F77DA2" w:rsidDel="00245008">
          <w:delText>, p = 0.</w:delText>
        </w:r>
      </w:del>
      <w:del w:id="206" w:author="Chen Heller" w:date="2022-09-05T11:28:00Z">
        <w:r w:rsidR="00F77DA2" w:rsidDel="00275555">
          <w:delText>053</w:delText>
        </w:r>
      </w:del>
      <w:del w:id="207" w:author="Chen Heller" w:date="2022-09-08T12:29:00Z">
        <w:r w:rsidR="00F77DA2" w:rsidDel="00245008">
          <w:delText>, 95% CI [</w:delText>
        </w:r>
      </w:del>
      <w:del w:id="208" w:author="Chen Heller" w:date="2022-09-07T15:19:00Z">
        <w:r w:rsidR="00F77DA2" w:rsidDel="00D14B89">
          <w:delText>-</w:delText>
        </w:r>
        <w:r w:rsidR="00F77DA2" w:rsidDel="00D14B89">
          <w:lastRenderedPageBreak/>
          <w:delText>0.00001</w:delText>
        </w:r>
      </w:del>
      <w:del w:id="209" w:author="Chen Heller" w:date="2022-09-08T12:29:00Z">
        <w:r w:rsidR="00F77DA2" w:rsidDel="00245008">
          <w:delText xml:space="preserve">, </w:delText>
        </w:r>
      </w:del>
      <w:del w:id="210" w:author="Chen Heller" w:date="2022-09-07T15:19:00Z">
        <w:r w:rsidR="00F77DA2" w:rsidDel="00D14B89">
          <w:delText>0.0021</w:delText>
        </w:r>
      </w:del>
      <w:del w:id="211" w:author="Chen Heller" w:date="2022-09-08T12:29:00Z">
        <w:r w:rsidR="00F77DA2" w:rsidDel="00245008">
          <w:delText>]</w:delText>
        </w:r>
      </w:del>
      <w:del w:id="212"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213" w:author="Chen Heller" w:date="2022-09-07T15:19:00Z">
        <w:r w:rsidR="00F77DA2" w:rsidDel="00C41B60">
          <w:delText>703</w:delText>
        </w:r>
      </w:del>
      <w:del w:id="214" w:author="Chen Heller" w:date="2022-09-08T12:29:00Z">
        <w:r w:rsidR="00923FA7" w:rsidDel="00245008">
          <w:delText>)</w:delText>
        </w:r>
      </w:del>
      <w:del w:id="215" w:author="Chen Heller" w:date="2022-09-08T12:32:00Z">
        <w:r w:rsidR="00514D48" w:rsidDel="00C60609">
          <w:delText xml:space="preserve"> while </w:delText>
        </w:r>
        <w:r w:rsidR="00F77DA2" w:rsidDel="00C60609">
          <w:delText xml:space="preserve">reaction time was marginally </w:delText>
        </w:r>
        <w:r w:rsidR="00514D48" w:rsidDel="00C60609">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216" w:author="Chen Heller" w:date="2022-08-30T13:46:00Z">
        <w:r w:rsidR="00F77DA2" w:rsidRPr="008C0FF6" w:rsidDel="00D90FD7">
          <w:rPr>
            <w:vertAlign w:val="subscript"/>
          </w:rPr>
          <w:delText>(9)</w:delText>
        </w:r>
      </w:del>
      <w:del w:id="217" w:author="Chen Heller" w:date="2022-09-08T12:32:00Z">
        <w:r w:rsidR="00F77DA2" w:rsidDel="00C60609">
          <w:delText xml:space="preserve"> = -2.07, p = 0.</w:delText>
        </w:r>
      </w:del>
      <w:del w:id="218" w:author="Chen Heller" w:date="2022-09-08T10:43:00Z">
        <w:r w:rsidR="00F77DA2" w:rsidDel="00CF5C7E">
          <w:delText>067</w:delText>
        </w:r>
      </w:del>
      <w:del w:id="219"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220" w:author="Chen Heller" w:date="2022-09-07T15:21:00Z">
        <w:r w:rsidR="00F77DA2" w:rsidDel="000B2D7C">
          <w:delText>6</w:delText>
        </w:r>
      </w:del>
      <w:del w:id="221" w:author="Chen Heller" w:date="2022-09-08T12:32:00Z">
        <w:r w:rsidR="00514D48" w:rsidDel="00C60609">
          <w:delText>)</w:delText>
        </w:r>
        <w:r w:rsidR="00F77DA2" w:rsidDel="00727E11">
          <w:delText xml:space="preserve">. Movement </w:delText>
        </w:r>
      </w:del>
      <w:del w:id="222" w:author="Chen Heller" w:date="2022-09-05T11:30:00Z">
        <w:r w:rsidR="00F77DA2" w:rsidDel="005F2372">
          <w:delText xml:space="preserve">time </w:delText>
        </w:r>
      </w:del>
      <w:del w:id="223"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224" w:author="Chen Heller" w:date="2022-09-07T15:31:00Z">
        <w:r w:rsidR="00F77DA2" w:rsidDel="008776A8">
          <w:delText>t</w:delText>
        </w:r>
      </w:del>
      <w:del w:id="225" w:author="Chen Heller" w:date="2022-08-30T13:46:00Z">
        <w:r w:rsidR="00F77DA2" w:rsidRPr="008C0FF6" w:rsidDel="00D90FD7">
          <w:rPr>
            <w:vertAlign w:val="subscript"/>
          </w:rPr>
          <w:delText>(9)</w:delText>
        </w:r>
      </w:del>
      <w:del w:id="226" w:author="Chen Heller" w:date="2022-09-07T15:31:00Z">
        <w:r w:rsidR="00F77DA2" w:rsidDel="008776A8">
          <w:delText xml:space="preserve"> = 0.07, </w:delText>
        </w:r>
      </w:del>
      <w:del w:id="227" w:author="Chen Heller" w:date="2022-09-08T12:32:00Z">
        <w:r w:rsidR="00F77DA2" w:rsidDel="00727E11">
          <w:delText>p = 0.</w:delText>
        </w:r>
      </w:del>
      <w:del w:id="228" w:author="Chen Heller" w:date="2022-09-05T11:28:00Z">
        <w:r w:rsidR="00F77DA2" w:rsidDel="004D43D2">
          <w:delText>93</w:delText>
        </w:r>
      </w:del>
      <w:del w:id="229" w:author="Chen Heller" w:date="2022-09-08T12:32:00Z">
        <w:r w:rsidR="00F77DA2" w:rsidDel="00727E11">
          <w:delText>, 95% CI [-</w:delText>
        </w:r>
      </w:del>
      <w:del w:id="230" w:author="Chen Heller" w:date="2022-09-05T11:28:00Z">
        <w:r w:rsidR="00F77DA2" w:rsidDel="004D43D2">
          <w:delText>6</w:delText>
        </w:r>
        <w:r w:rsidR="00BA5874" w:rsidDel="004D43D2">
          <w:delText>.</w:delText>
        </w:r>
        <w:r w:rsidR="00F77DA2" w:rsidDel="004D43D2">
          <w:delText>9</w:delText>
        </w:r>
      </w:del>
      <w:del w:id="231" w:author="Chen Heller" w:date="2022-09-08T12:32:00Z">
        <w:r w:rsidR="00F77DA2" w:rsidDel="00727E11">
          <w:delText xml:space="preserve">, </w:delText>
        </w:r>
      </w:del>
      <w:del w:id="232" w:author="Chen Heller" w:date="2022-09-05T11:29:00Z">
        <w:r w:rsidR="00F77DA2" w:rsidDel="004D43D2">
          <w:delText>7</w:delText>
        </w:r>
        <w:r w:rsidR="00BA5874" w:rsidDel="004D43D2">
          <w:delText>.4</w:delText>
        </w:r>
      </w:del>
      <w:del w:id="233" w:author="Chen Heller" w:date="2022-09-08T12:32:00Z">
        <w:r w:rsidR="00F77DA2" w:rsidDel="00727E11">
          <w:delText>]</w:delText>
        </w:r>
      </w:del>
      <w:del w:id="234"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235" w:author="Chen Heller" w:date="2022-09-08T12:32:00Z">
        <w:r w:rsidR="00514D48" w:rsidDel="00727E11">
          <w:delText>)</w:delText>
        </w:r>
      </w:del>
      <w:del w:id="236" w:author="Chen Heller" w:date="2022-09-08T12:33:00Z">
        <w:r w:rsidR="00F77DA2" w:rsidDel="00727E11">
          <w:delText>.</w:delText>
        </w:r>
        <w:r w:rsidR="00F93A2C" w:rsidRPr="00016678" w:rsidDel="00727E11">
          <w:delText xml:space="preserve"> </w:delText>
        </w:r>
      </w:del>
    </w:p>
    <w:p w14:paraId="5C9A9952" w14:textId="2AEC4F86" w:rsidR="002057FC" w:rsidRDefault="002057FC" w:rsidP="006238E0">
      <w:pPr>
        <w:pStyle w:val="Heading3"/>
      </w:pPr>
      <w:bookmarkStart w:id="237" w:name="_Toc113803077"/>
      <w:r>
        <w:t>Discussion</w:t>
      </w:r>
      <w:bookmarkEnd w:id="237"/>
    </w:p>
    <w:p w14:paraId="4AEE0D15" w14:textId="3A40E9F3" w:rsidR="002E6192" w:rsidRDefault="00D908A0" w:rsidP="006238E0">
      <w:pPr>
        <w:rPr>
          <w:ins w:id="238" w:author="Chen Heller" w:date="2022-08-28T16:45:00Z"/>
        </w:rPr>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239" w:author="Chen Heller" w:date="2022-09-10T09:08:00Z">
        <w:r w:rsidR="008F6CE0" w:rsidDel="00333DEB">
          <w:delText>our</w:delText>
        </w:r>
      </w:del>
      <w:ins w:id="240" w:author="Chen Heller" w:date="2022-09-10T09:08:00Z">
        <w:r w:rsidR="00333DEB">
          <w:t>my</w:t>
        </w:r>
      </w:ins>
      <w:r w:rsidR="008F6CE0">
        <w:t xml:space="preserve">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241" w:author="Chen Heller" w:date="2022-08-28T09:12:00Z">
        <w:r w:rsidR="000D2A7B" w:rsidDel="00E828D4">
          <w:delText>t</w:delText>
        </w:r>
        <w:r w:rsidR="00CA4735" w:rsidDel="00E828D4">
          <w:delText xml:space="preserve">his </w:delText>
        </w:r>
      </w:del>
      <w:ins w:id="242"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77777777" w:rsidR="007C40F4" w:rsidRDefault="00B21DF2" w:rsidP="006238E0">
      <w:pPr>
        <w:pStyle w:val="NoSpacing"/>
        <w:bidi w:val="0"/>
      </w:pPr>
      <w:del w:id="243"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609DBC3" w:rsidR="00A95B10" w:rsidRDefault="008E682E" w:rsidP="006238E0">
      <w:pPr>
        <w:pStyle w:val="Heading2"/>
      </w:pPr>
      <w:bookmarkStart w:id="244" w:name="_Toc113803078"/>
      <w:r>
        <w:t xml:space="preserve">Pilot </w:t>
      </w:r>
      <w:r w:rsidR="00ED60E1">
        <w:t>Exp</w:t>
      </w:r>
      <w:r>
        <w:t>eriment</w:t>
      </w:r>
      <w:r w:rsidR="00ED60E1">
        <w:t xml:space="preserve"> 2</w:t>
      </w:r>
      <w:bookmarkEnd w:id="244"/>
    </w:p>
    <w:p w14:paraId="43984158" w14:textId="23CDA89A" w:rsidR="00B01E98" w:rsidRDefault="00B01E98" w:rsidP="00DF420B">
      <w:r>
        <w:t xml:space="preserve">Given the results of Experiment 1, </w:t>
      </w:r>
      <w:del w:id="245" w:author="Chen Heller" w:date="2022-08-28T17:25:00Z">
        <w:r w:rsidDel="00422CDA">
          <w:delText>I tried to understand why the effect did not emerge and how to improve the paradigm so to increase the chances for finding an effect</w:delText>
        </w:r>
      </w:del>
      <w:ins w:id="246" w:author="Chen Heller" w:date="2022-08-28T17:25:00Z">
        <w:r w:rsidR="00422CDA">
          <w:t>an explanation is called for</w:t>
        </w:r>
      </w:ins>
      <w:ins w:id="247" w:author="Chen Heller" w:date="2022-08-28T17:26:00Z">
        <w:r w:rsidR="00422CDA">
          <w:t xml:space="preserve">, which </w:t>
        </w:r>
      </w:ins>
      <w:proofErr w:type="spellStart"/>
      <w:ins w:id="248" w:author="Chen Heller" w:date="2022-09-10T09:19:00Z">
        <w:r w:rsidR="007F0E1E">
          <w:t>calrifies</w:t>
        </w:r>
      </w:ins>
      <w:proofErr w:type="spellEnd"/>
      <w:ins w:id="249" w:author="Chen Heller" w:date="2022-08-28T17:26:00Z">
        <w:r w:rsidR="00422CDA">
          <w:t xml:space="preserve"> </w:t>
        </w:r>
      </w:ins>
      <w:ins w:id="250" w:author="Chen Heller" w:date="2022-08-28T17:25:00Z">
        <w:r w:rsidR="00422CDA">
          <w:t xml:space="preserve">why </w:t>
        </w:r>
      </w:ins>
      <w:ins w:id="251" w:author="Chen Heller" w:date="2022-08-28T17:26:00Z">
        <w:r w:rsidR="00422CDA">
          <w:t xml:space="preserve">a congruency effect did not emerge and how can the paradigm be improved </w:t>
        </w:r>
        <w:r w:rsidR="001D6512">
          <w:t>to promote it</w:t>
        </w:r>
      </w:ins>
      <w:r>
        <w:t xml:space="preserve">. A possible </w:t>
      </w:r>
      <w:del w:id="252" w:author="Chen Heller" w:date="2022-08-28T17:27:00Z">
        <w:r w:rsidDel="001D6512">
          <w:delText xml:space="preserve">reason </w:delText>
        </w:r>
      </w:del>
      <w:ins w:id="253" w:author="Chen Heller" w:date="2022-08-28T17:27:00Z">
        <w:r w:rsidR="001D6512">
          <w:t>expl</w:t>
        </w:r>
      </w:ins>
      <w:ins w:id="254" w:author="Chen Heller" w:date="2022-08-28T17:28:00Z">
        <w:r w:rsidR="001D6512">
          <w:t>a</w:t>
        </w:r>
      </w:ins>
      <w:ins w:id="255" w:author="Chen Heller" w:date="2022-08-28T17:27:00Z">
        <w:r w:rsidR="001D6512">
          <w:t xml:space="preserve">nation </w:t>
        </w:r>
      </w:ins>
      <w:r>
        <w:t xml:space="preserve">for the null result </w:t>
      </w:r>
      <w:ins w:id="256" w:author="Chen Heller" w:date="2022-08-28T17:27:00Z">
        <w:r w:rsidR="001D6512">
          <w:t xml:space="preserve">can be </w:t>
        </w:r>
      </w:ins>
      <w:ins w:id="257" w:author="Chen Heller" w:date="2022-08-29T15:39:00Z">
        <w:r w:rsidR="00036854">
          <w:t>given</w:t>
        </w:r>
      </w:ins>
      <w:ins w:id="258" w:author="Chen Heller" w:date="2022-08-28T17:27:00Z">
        <w:r w:rsidR="001D6512">
          <w:t xml:space="preserve"> using an evidence accumulation model as was done in </w:t>
        </w:r>
      </w:ins>
      <w:r w:rsidR="00CA1081">
        <w:fldChar w:fldCharType="begin"/>
      </w:r>
      <w:r w:rsidR="00DF420B">
        <w:instrText xml:space="preserve"> ADDIN ZOTERO_ITEM CSL_CITATION {"citationID":"3et3USG6","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CA1081">
        <w:fldChar w:fldCharType="separate"/>
      </w:r>
      <w:proofErr w:type="spellStart"/>
      <w:r w:rsidR="00DF420B" w:rsidRPr="00DF420B">
        <w:rPr>
          <w:rFonts w:ascii="Times New Roman" w:hAnsi="Times New Roman" w:cs="Times New Roman"/>
        </w:rPr>
        <w:t>Mattler</w:t>
      </w:r>
      <w:proofErr w:type="spellEnd"/>
      <w:r w:rsidR="00DF420B" w:rsidRPr="00DF420B">
        <w:rPr>
          <w:rFonts w:ascii="Times New Roman" w:hAnsi="Times New Roman" w:cs="Times New Roman"/>
        </w:rPr>
        <w:t xml:space="preserve"> &amp; Palmer, </w:t>
      </w:r>
      <w:r w:rsidR="00DF420B">
        <w:rPr>
          <w:rFonts w:ascii="Times New Roman" w:hAnsi="Times New Roman" w:cs="Times New Roman"/>
        </w:rPr>
        <w:t>(</w:t>
      </w:r>
      <w:r w:rsidR="00DF420B" w:rsidRPr="00DF420B">
        <w:rPr>
          <w:rFonts w:ascii="Times New Roman" w:hAnsi="Times New Roman" w:cs="Times New Roman"/>
        </w:rPr>
        <w:t>2012)</w:t>
      </w:r>
      <w:r w:rsidR="00CA1081">
        <w:fldChar w:fldCharType="end"/>
      </w:r>
      <w:ins w:id="259" w:author="Chen Heller" w:date="2022-08-28T17:27:00Z">
        <w:r w:rsidR="001D6512">
          <w:t xml:space="preserve">. </w:t>
        </w:r>
      </w:ins>
      <w:ins w:id="260" w:author="Chen Heller" w:date="2022-08-28T17:32:00Z">
        <w:r w:rsidR="0012516F">
          <w:t>In t</w:t>
        </w:r>
      </w:ins>
      <w:ins w:id="261" w:author="Chen Heller" w:date="2022-08-28T17:28:00Z">
        <w:r w:rsidR="00350EBF">
          <w:t>his model</w:t>
        </w:r>
      </w:ins>
      <w:ins w:id="262" w:author="Chen Heller" w:date="2022-08-28T17:35:00Z">
        <w:r w:rsidR="00BB5672">
          <w:t>,</w:t>
        </w:r>
      </w:ins>
      <w:ins w:id="263" w:author="Chen Heller" w:date="2022-08-28T17:28:00Z">
        <w:r w:rsidR="00350EBF">
          <w:t xml:space="preserve"> </w:t>
        </w:r>
      </w:ins>
      <w:ins w:id="264" w:author="Chen Heller" w:date="2022-08-28T17:32:00Z">
        <w:r w:rsidR="0047776D">
          <w:t xml:space="preserve">which is used to model decision making processes, </w:t>
        </w:r>
      </w:ins>
      <w:ins w:id="265" w:author="Chen Heller" w:date="2022-08-28T17:33:00Z">
        <w:r w:rsidR="0047776D">
          <w:t>the presentation of a stimul</w:t>
        </w:r>
      </w:ins>
      <w:ins w:id="266" w:author="Chen Heller" w:date="2022-08-28T17:34:00Z">
        <w:r w:rsidR="002D19AE">
          <w:t>us</w:t>
        </w:r>
      </w:ins>
      <w:ins w:id="267" w:author="Chen Heller" w:date="2022-08-28T17:33:00Z">
        <w:r w:rsidR="0047776D">
          <w:t xml:space="preserve"> </w:t>
        </w:r>
      </w:ins>
      <w:ins w:id="268" w:author="Chen Heller" w:date="2022-08-28T17:34:00Z">
        <w:r w:rsidR="00C90608">
          <w:t xml:space="preserve">commences an </w:t>
        </w:r>
      </w:ins>
      <w:ins w:id="269" w:author="Chen Heller" w:date="2022-08-28T17:27:00Z">
        <w:r w:rsidR="001D6512">
          <w:t>evidence accumulat</w:t>
        </w:r>
      </w:ins>
      <w:ins w:id="270" w:author="Chen Heller" w:date="2022-08-28T17:35:00Z">
        <w:r w:rsidR="00F34BA1">
          <w:t>ion process</w:t>
        </w:r>
      </w:ins>
      <w:ins w:id="271" w:author="Chen Heller" w:date="2022-08-28T17:27:00Z">
        <w:r w:rsidR="001D6512">
          <w:t xml:space="preserve"> in favor of </w:t>
        </w:r>
      </w:ins>
      <w:ins w:id="272" w:author="Chen Heller" w:date="2022-09-08T14:21:00Z">
        <w:r w:rsidR="00520B5B">
          <w:t xml:space="preserve">the </w:t>
        </w:r>
      </w:ins>
      <w:ins w:id="273" w:author="Chen Heller" w:date="2022-08-28T17:27:00Z">
        <w:r w:rsidR="001D6512">
          <w:t xml:space="preserve">response </w:t>
        </w:r>
      </w:ins>
      <w:ins w:id="274" w:author="Chen Heller" w:date="2022-08-28T17:35:00Z">
        <w:r w:rsidR="00F34BA1">
          <w:t xml:space="preserve">that </w:t>
        </w:r>
      </w:ins>
      <w:ins w:id="275" w:author="Chen Heller" w:date="2022-08-28T17:34:00Z">
        <w:r w:rsidR="002D19AE">
          <w:t>correspond</w:t>
        </w:r>
      </w:ins>
      <w:ins w:id="276" w:author="Chen Heller" w:date="2022-08-28T17:35:00Z">
        <w:r w:rsidR="00F34BA1">
          <w:t>s</w:t>
        </w:r>
      </w:ins>
      <w:ins w:id="277" w:author="Chen Heller" w:date="2022-08-28T17:34:00Z">
        <w:r w:rsidR="002D19AE">
          <w:t xml:space="preserve"> to the </w:t>
        </w:r>
      </w:ins>
      <w:ins w:id="278" w:author="Chen Heller" w:date="2022-08-28T17:27:00Z">
        <w:r w:rsidR="001D6512">
          <w:t xml:space="preserve">stimulus. </w:t>
        </w:r>
      </w:ins>
      <w:ins w:id="279" w:author="Chen Heller" w:date="2022-09-08T14:22:00Z">
        <w:r w:rsidR="00956CA8">
          <w:t>E</w:t>
        </w:r>
      </w:ins>
      <w:ins w:id="280" w:author="Chen Heller" w:date="2022-08-28T17:27:00Z">
        <w:r w:rsidR="001D6512">
          <w:t xml:space="preserve">vidence </w:t>
        </w:r>
      </w:ins>
      <w:ins w:id="281" w:author="Chen Heller" w:date="2022-09-08T14:23:00Z">
        <w:r w:rsidR="00956CA8">
          <w:t>builds</w:t>
        </w:r>
      </w:ins>
      <w:ins w:id="282" w:author="Chen Heller" w:date="2022-09-08T14:22:00Z">
        <w:r w:rsidR="00956CA8">
          <w:t xml:space="preserve"> up </w:t>
        </w:r>
      </w:ins>
      <w:ins w:id="283" w:author="Chen Heller" w:date="2022-09-10T09:20:00Z">
        <w:r w:rsidR="007F0E1E">
          <w:t>to</w:t>
        </w:r>
      </w:ins>
      <w:ins w:id="284" w:author="Chen Heller" w:date="2022-09-08T14:22:00Z">
        <w:r w:rsidR="00956CA8">
          <w:t xml:space="preserve"> a</w:t>
        </w:r>
      </w:ins>
      <w:ins w:id="285" w:author="Chen Heller" w:date="2022-08-28T17:27:00Z">
        <w:r w:rsidR="001D6512">
          <w:t xml:space="preserve"> threshold</w:t>
        </w:r>
      </w:ins>
      <w:ins w:id="286" w:author="Chen Heller" w:date="2022-09-08T14:23:00Z">
        <w:r w:rsidR="00956CA8">
          <w:t xml:space="preserve">, </w:t>
        </w:r>
      </w:ins>
      <w:ins w:id="287" w:author="Chen Heller" w:date="2022-09-10T09:20:00Z">
        <w:r w:rsidR="00EF0DD5">
          <w:t xml:space="preserve">and once it is reached </w:t>
        </w:r>
      </w:ins>
      <w:ins w:id="288" w:author="Chen Heller" w:date="2022-08-28T17:36:00Z">
        <w:r w:rsidR="00C43686">
          <w:t xml:space="preserve">a </w:t>
        </w:r>
      </w:ins>
      <w:ins w:id="289" w:author="Chen Heller" w:date="2022-08-28T17:27:00Z">
        <w:r w:rsidR="001D6512">
          <w:t xml:space="preserve">decision is made. </w:t>
        </w:r>
      </w:ins>
      <w:ins w:id="290" w:author="Chen Heller" w:date="2022-08-28T17:38:00Z">
        <w:r w:rsidR="00941782">
          <w:t xml:space="preserve">If an opposing stimulus is presented </w:t>
        </w:r>
        <w:r w:rsidR="00A51F1D">
          <w:t>b</w:t>
        </w:r>
      </w:ins>
      <w:ins w:id="291" w:author="Chen Heller" w:date="2022-08-28T17:39:00Z">
        <w:r w:rsidR="00A51F1D">
          <w:t xml:space="preserve">efore the threshold is reached, </w:t>
        </w:r>
      </w:ins>
      <w:ins w:id="292" w:author="Chen Heller" w:date="2022-08-28T17:27:00Z">
        <w:r w:rsidR="001D6512">
          <w:t xml:space="preserve">evidence </w:t>
        </w:r>
      </w:ins>
      <w:ins w:id="293" w:author="Chen Heller" w:date="2022-08-28T17:38:00Z">
        <w:r w:rsidR="00A51F1D">
          <w:t xml:space="preserve">starts to accumulate </w:t>
        </w:r>
      </w:ins>
      <w:ins w:id="294" w:author="Chen Heller" w:date="2022-08-28T17:39:00Z">
        <w:r w:rsidR="00A51F1D">
          <w:t>in the opposite direction</w:t>
        </w:r>
        <w:r w:rsidR="00927717">
          <w:t xml:space="preserve">, and the </w:t>
        </w:r>
      </w:ins>
      <w:ins w:id="295" w:author="Chen Heller" w:date="2022-08-28T17:40:00Z">
        <w:r w:rsidR="00927717">
          <w:t xml:space="preserve">decision making </w:t>
        </w:r>
      </w:ins>
      <w:ins w:id="296" w:author="Chen Heller" w:date="2022-08-28T17:39:00Z">
        <w:r w:rsidR="00927717">
          <w:t>is delayed</w:t>
        </w:r>
      </w:ins>
      <w:ins w:id="297" w:author="Chen Heller" w:date="2022-08-28T17:27:00Z">
        <w:r w:rsidR="001D6512">
          <w:t xml:space="preserve">. </w:t>
        </w:r>
      </w:ins>
      <w:ins w:id="298" w:author="Chen Heller" w:date="2022-08-28T17:37:00Z">
        <w:r w:rsidR="00941782">
          <w:t>This is the case for incongruent trials in priming paradigm</w:t>
        </w:r>
      </w:ins>
      <w:ins w:id="299" w:author="Chen Heller" w:date="2022-09-08T14:24:00Z">
        <w:r w:rsidR="00572C24">
          <w:t>s</w:t>
        </w:r>
      </w:ins>
      <w:ins w:id="300" w:author="Chen Heller" w:date="2022-08-28T17:37:00Z">
        <w:r w:rsidR="00941782">
          <w:t xml:space="preserve">, where the prime </w:t>
        </w:r>
      </w:ins>
      <w:ins w:id="301" w:author="Chen Heller" w:date="2022-08-28T17:40:00Z">
        <w:r w:rsidR="00927717">
          <w:t xml:space="preserve">and </w:t>
        </w:r>
      </w:ins>
      <w:ins w:id="302" w:author="Chen Heller" w:date="2022-09-08T14:24:00Z">
        <w:r w:rsidR="004B004B">
          <w:t xml:space="preserve">the </w:t>
        </w:r>
      </w:ins>
      <w:ins w:id="303" w:author="Chen Heller" w:date="2022-08-28T17:40:00Z">
        <w:r w:rsidR="00927717">
          <w:t xml:space="preserve">target </w:t>
        </w:r>
      </w:ins>
      <w:ins w:id="304" w:author="Chen Heller" w:date="2022-09-08T14:24:00Z">
        <w:r w:rsidR="00572C24">
          <w:t xml:space="preserve">provide </w:t>
        </w:r>
      </w:ins>
      <w:ins w:id="305" w:author="Chen Heller" w:date="2022-08-28T17:38:00Z">
        <w:r w:rsidR="00941782">
          <w:t xml:space="preserve">contradictory </w:t>
        </w:r>
      </w:ins>
      <w:ins w:id="306" w:author="Chen Heller" w:date="2022-08-28T17:40:00Z">
        <w:r w:rsidR="00927717">
          <w:t>evidence</w:t>
        </w:r>
      </w:ins>
      <w:ins w:id="307" w:author="Chen Heller" w:date="2022-08-28T17:38:00Z">
        <w:r w:rsidR="00941782">
          <w:t xml:space="preserve">. </w:t>
        </w:r>
      </w:ins>
      <w:ins w:id="308" w:author="Chen Heller" w:date="2022-09-08T14:25:00Z">
        <w:r w:rsidR="004B004B">
          <w:t xml:space="preserve">The delayed </w:t>
        </w:r>
      </w:ins>
      <w:ins w:id="309" w:author="Chen Heller" w:date="2022-09-08T14:26:00Z">
        <w:r w:rsidR="004B004B">
          <w:t>crossing</w:t>
        </w:r>
      </w:ins>
      <w:ins w:id="310" w:author="Chen Heller" w:date="2022-09-08T14:25:00Z">
        <w:r w:rsidR="004B004B">
          <w:t xml:space="preserve"> of the threshold </w:t>
        </w:r>
      </w:ins>
      <w:ins w:id="311" w:author="Chen Heller" w:date="2022-08-28T17:40:00Z">
        <w:r w:rsidR="002D23B9">
          <w:t xml:space="preserve">explains </w:t>
        </w:r>
      </w:ins>
      <w:ins w:id="312" w:author="Chen Heller" w:date="2022-08-28T17:27:00Z">
        <w:r w:rsidR="001D6512">
          <w:t xml:space="preserve">why incongruent trials often yield longer response times </w:t>
        </w:r>
      </w:ins>
      <w:ins w:id="313" w:author="Chen Heller" w:date="2022-08-28T17:41:00Z">
        <w:r w:rsidR="002D23B9">
          <w:t xml:space="preserve">compared to congruent trials </w:t>
        </w:r>
      </w:ins>
      <w:ins w:id="314" w:author="Chen Heller" w:date="2022-08-28T17:27:00Z">
        <w:r w:rsidR="001D6512">
          <w:t xml:space="preserve">in </w:t>
        </w:r>
        <w:r w:rsidR="001D6512">
          <w:lastRenderedPageBreak/>
          <w:t xml:space="preserve">priming paradigms </w:t>
        </w:r>
      </w:ins>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w:t>
      </w:r>
      <w:proofErr w:type="spellStart"/>
      <w:r w:rsidR="002761FE" w:rsidRPr="002761FE">
        <w:rPr>
          <w:rFonts w:ascii="Times New Roman" w:hAnsi="Times New Roman" w:cs="Times New Roman"/>
        </w:rPr>
        <w:t>Dehaene</w:t>
      </w:r>
      <w:proofErr w:type="spellEnd"/>
      <w:r w:rsidR="002761FE" w:rsidRPr="002761FE">
        <w:rPr>
          <w:rFonts w:ascii="Times New Roman" w:hAnsi="Times New Roman" w:cs="Times New Roman"/>
        </w:rPr>
        <w:t xml:space="preserve"> et al., 1998, 2001; </w:t>
      </w:r>
      <w:proofErr w:type="spellStart"/>
      <w:r w:rsidR="002761FE" w:rsidRPr="002761FE">
        <w:rPr>
          <w:rFonts w:ascii="Times New Roman" w:hAnsi="Times New Roman" w:cs="Times New Roman"/>
        </w:rPr>
        <w:t>Dell’Acqua</w:t>
      </w:r>
      <w:proofErr w:type="spellEnd"/>
      <w:r w:rsidR="002761FE" w:rsidRPr="002761FE">
        <w:rPr>
          <w:rFonts w:ascii="Times New Roman" w:hAnsi="Times New Roman" w:cs="Times New Roman"/>
        </w:rPr>
        <w:t xml:space="preserve"> &amp; Grainger, 1999)</w:t>
      </w:r>
      <w:r w:rsidR="006F7C4F">
        <w:fldChar w:fldCharType="end"/>
      </w:r>
      <w:ins w:id="315" w:author="Chen Heller" w:date="2022-08-28T17:27:00Z">
        <w:r w:rsidR="001D6512">
          <w:t xml:space="preserve">. </w:t>
        </w:r>
      </w:ins>
      <w:ins w:id="316" w:author="Chen Heller" w:date="2022-08-28T17:41:00Z">
        <w:r w:rsidR="002D23B9">
          <w:t>However</w:t>
        </w:r>
      </w:ins>
      <w:ins w:id="317" w:author="Chen Heller" w:date="2022-09-08T14:28:00Z">
        <w:r w:rsidR="00DD4ECB">
          <w:t>,</w:t>
        </w:r>
      </w:ins>
      <w:ins w:id="318" w:author="Chen Heller" w:date="2022-08-28T17:41:00Z">
        <w:r w:rsidR="002D23B9">
          <w:t xml:space="preserve"> </w:t>
        </w:r>
      </w:ins>
      <w:ins w:id="319" w:author="Chen Heller" w:date="2022-09-08T14:27:00Z">
        <w:r w:rsidR="002B3D75">
          <w:t xml:space="preserve">in my experiment </w:t>
        </w:r>
      </w:ins>
      <w:ins w:id="320" w:author="Chen Heller" w:date="2022-08-28T17:42:00Z">
        <w:r w:rsidR="00C07B4A">
          <w:t xml:space="preserve">the </w:t>
        </w:r>
      </w:ins>
      <w:ins w:id="321" w:author="Chen Heller" w:date="2022-08-28T17:27:00Z">
        <w:r w:rsidR="001D6512">
          <w:t xml:space="preserve">movement duration </w:t>
        </w:r>
      </w:ins>
      <w:ins w:id="322" w:author="Chen Heller" w:date="2022-09-08T14:27:00Z">
        <w:r w:rsidR="002B3D75">
          <w:t>was identical for both conditions. Consequently</w:t>
        </w:r>
      </w:ins>
      <w:ins w:id="323" w:author="Chen Heller" w:date="2022-09-08T14:28:00Z">
        <w:r w:rsidR="006F51CB">
          <w:t>,</w:t>
        </w:r>
      </w:ins>
      <w:ins w:id="324" w:author="Chen Heller" w:date="2022-09-08T14:27:00Z">
        <w:r w:rsidR="002B3D75">
          <w:t xml:space="preserve"> </w:t>
        </w:r>
      </w:ins>
      <w:ins w:id="325" w:author="Chen Heller" w:date="2022-08-28T17:27:00Z">
        <w:r w:rsidR="001D6512">
          <w:t xml:space="preserve">I </w:t>
        </w:r>
      </w:ins>
      <w:ins w:id="326" w:author="Chen Heller" w:date="2022-09-08T14:28:00Z">
        <w:r w:rsidR="002B3D75">
          <w:t xml:space="preserve">reasoned </w:t>
        </w:r>
      </w:ins>
      <w:ins w:id="327" w:author="Chen Heller" w:date="2022-08-28T17:42:00Z">
        <w:r w:rsidR="00C07B4A">
          <w:t xml:space="preserve">that </w:t>
        </w:r>
      </w:ins>
      <w:ins w:id="328" w:author="Chen Heller" w:date="2022-08-28T17:27:00Z">
        <w:r w:rsidR="001D6512">
          <w:t xml:space="preserve">the </w:t>
        </w:r>
      </w:ins>
      <w:ins w:id="329" w:author="Chen Heller" w:date="2022-09-08T14:28:00Z">
        <w:r w:rsidR="006F51CB">
          <w:t xml:space="preserve">decision is made </w:t>
        </w:r>
      </w:ins>
      <w:ins w:id="330" w:author="Chen Heller" w:date="2022-08-28T17:27:00Z">
        <w:r w:rsidR="001D6512">
          <w:t xml:space="preserve">before the movement </w:t>
        </w:r>
      </w:ins>
      <w:ins w:id="331" w:author="Chen Heller" w:date="2022-09-08T14:28:00Z">
        <w:r w:rsidR="006F51CB">
          <w:t xml:space="preserve">has </w:t>
        </w:r>
      </w:ins>
      <w:ins w:id="332" w:author="Chen Heller" w:date="2022-08-28T17:27:00Z">
        <w:r w:rsidR="001D6512">
          <w:t xml:space="preserve">started. This </w:t>
        </w:r>
      </w:ins>
      <w:ins w:id="333" w:author="Chen Heller" w:date="2022-09-08T14:28:00Z">
        <w:r w:rsidR="006F51CB">
          <w:t xml:space="preserve">notion </w:t>
        </w:r>
      </w:ins>
      <w:ins w:id="334" w:author="Chen Heller" w:date="2022-08-28T17:43:00Z">
        <w:r w:rsidR="001C2384">
          <w:t xml:space="preserve">was </w:t>
        </w:r>
      </w:ins>
      <w:ins w:id="335" w:author="Chen Heller" w:date="2022-08-28T17:27:00Z">
        <w:r w:rsidR="001D6512">
          <w:t>supported by the slightly longer reaction time in the incongruent condition</w:t>
        </w:r>
      </w:ins>
      <w:ins w:id="336" w:author="Chen Heller" w:date="2022-09-08T14:28:00Z">
        <w:r w:rsidR="006F51CB">
          <w:t>, sug</w:t>
        </w:r>
      </w:ins>
      <w:ins w:id="337" w:author="Chen Heller" w:date="2022-09-08T14:29:00Z">
        <w:r w:rsidR="006F51CB">
          <w:t xml:space="preserve">gesting that </w:t>
        </w:r>
      </w:ins>
      <w:ins w:id="338" w:author="Chen Heller" w:date="2022-08-28T17:27:00Z">
        <w:r w:rsidR="001D6512">
          <w:t>participants first reached their decision threshold and only then initiated their movement</w:t>
        </w:r>
      </w:ins>
      <w:ins w:id="339" w:author="Chen Heller" w:date="2022-09-08T14:29:00Z">
        <w:r w:rsidR="000402D6">
          <w:t>. As a result</w:t>
        </w:r>
      </w:ins>
      <w:ins w:id="340" w:author="Chen Heller" w:date="2022-09-10T09:21:00Z">
        <w:r w:rsidR="00EF0DD5">
          <w:t>,</w:t>
        </w:r>
      </w:ins>
      <w:ins w:id="341" w:author="Chen Heller" w:date="2022-09-08T14:29:00Z">
        <w:r w:rsidR="000402D6">
          <w:t xml:space="preserve"> </w:t>
        </w:r>
      </w:ins>
      <w:ins w:id="342" w:author="Chen Heller" w:date="2022-08-28T17:27:00Z">
        <w:r w:rsidR="001D6512">
          <w:t xml:space="preserve">the congruency effect </w:t>
        </w:r>
      </w:ins>
      <w:ins w:id="343" w:author="Chen Heller" w:date="2022-09-08T14:29:00Z">
        <w:r w:rsidR="000402D6">
          <w:t xml:space="preserve">was not </w:t>
        </w:r>
      </w:ins>
      <w:ins w:id="344" w:author="Chen Heller" w:date="2022-08-28T17:27:00Z">
        <w:r w:rsidR="001D6512">
          <w:t>expressed in the movement itself.</w:t>
        </w:r>
      </w:ins>
      <w:del w:id="345" w:author="Chen Heller" w:date="2022-08-28T17:27:00Z">
        <w:r w:rsidDel="001D6512">
          <w:delText xml:space="preserve">might be that the conflict between the prime and the target… </w:delText>
        </w:r>
      </w:del>
    </w:p>
    <w:p w14:paraId="06EA5D8B" w14:textId="33B02427" w:rsidR="002945D9" w:rsidRDefault="00372631" w:rsidP="006238E0">
      <w:del w:id="346" w:author="Chen Heller" w:date="2022-08-28T17:43:00Z">
        <w:r w:rsidDel="001C2384">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del w:id="347" w:author="Chen Heller" w:date="2022-09-10T09:21:00Z">
        <w:r w:rsidR="00B01E98" w:rsidDel="001406C6">
          <w:rPr>
            <w:rFonts w:hint="cs"/>
            <w:rtl/>
          </w:rPr>
          <w:delText>2</w:delText>
        </w:r>
      </w:del>
      <w:ins w:id="348" w:author="Chen Heller" w:date="2022-09-10T09:21:00Z">
        <w:r w:rsidR="001406C6">
          <w:t>2</w:t>
        </w:r>
      </w:ins>
      <w:r w:rsidR="004D25AA">
        <w:t>,</w:t>
      </w:r>
      <w:r w:rsidR="0066358C">
        <w:t xml:space="preserve"> </w:t>
      </w:r>
      <w:del w:id="349" w:author="Chen Heller" w:date="2022-09-08T14:29:00Z">
        <w:r w:rsidR="00FA3257" w:rsidDel="00C02897">
          <w:delText>movement onset</w:delText>
        </w:r>
      </w:del>
      <w:ins w:id="350"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63A7431F" w:rsidR="002B4328" w:rsidRDefault="002B4328" w:rsidP="006238E0">
      <w:r>
        <w:t xml:space="preserve">Since </w:t>
      </w:r>
      <w:r w:rsidR="000150E7">
        <w:t>quicker responses were required</w:t>
      </w:r>
      <w:r w:rsidR="00D0268C">
        <w:t>,</w:t>
      </w:r>
      <w:r w:rsidR="000150E7">
        <w:t xml:space="preserve"> </w:t>
      </w:r>
      <w:r>
        <w:t>a second training block</w:t>
      </w:r>
      <w:r w:rsidR="000150E7">
        <w:t xml:space="preserve"> was added</w:t>
      </w:r>
      <w:r w:rsidR="00B01E98">
        <w:t xml:space="preserve"> to make sure </w:t>
      </w:r>
      <w:del w:id="351" w:author="Chen Heller" w:date="2022-09-08T14:30:00Z">
        <w:r w:rsidR="00B01E98" w:rsidDel="001C003C">
          <w:delText xml:space="preserve">subjects </w:delText>
        </w:r>
      </w:del>
      <w:ins w:id="352" w:author="Chen Heller" w:date="2022-09-08T14:30:00Z">
        <w:r w:rsidR="001C003C">
          <w:t xml:space="preserve">participants </w:t>
        </w:r>
      </w:ins>
      <w:r w:rsidR="00B01E98">
        <w:t>learn to respond within the required time window</w:t>
      </w:r>
      <w:r w:rsidR="000150E7">
        <w:t xml:space="preserve">. </w:t>
      </w:r>
      <w:del w:id="353" w:author="Chen Heller" w:date="2022-09-08T14:30:00Z">
        <w:r w:rsidR="004B6630" w:rsidDel="00B1489D">
          <w:delText xml:space="preserve">The </w:delText>
        </w:r>
      </w:del>
      <w:ins w:id="354" w:author="Chen Heller" w:date="2022-09-08T14:30:00Z">
        <w:r w:rsidR="00B1489D">
          <w:t xml:space="preserve">I expected the </w:t>
        </w:r>
      </w:ins>
      <w:del w:id="355" w:author="Chen Heller" w:date="2022-08-28T17:47:00Z">
        <w:r w:rsidR="004B6630" w:rsidDel="0036328E">
          <w:delText xml:space="preserve">results </w:delText>
        </w:r>
      </w:del>
      <w:ins w:id="356" w:author="Chen Heller" w:date="2022-08-28T17:47:00Z">
        <w:r w:rsidR="0036328E">
          <w:t xml:space="preserve">movements </w:t>
        </w:r>
      </w:ins>
      <w:del w:id="357"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358"/>
      <w:del w:id="359"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358"/>
        <w:r w:rsidR="005A45EF" w:rsidDel="0036328E">
          <w:rPr>
            <w:rStyle w:val="CommentReference"/>
          </w:rPr>
          <w:commentReference w:id="358"/>
        </w:r>
        <w:r w:rsidR="007D4D98" w:rsidDel="0036328E">
          <w:delText>.</w:delText>
        </w:r>
      </w:del>
      <w:ins w:id="360" w:author="Chen Heller" w:date="2022-08-28T17:46:00Z">
        <w:r w:rsidR="0036328E">
          <w:t>cons</w:t>
        </w:r>
      </w:ins>
      <w:ins w:id="361" w:author="Chen Heller" w:date="2022-08-28T17:47:00Z">
        <w:r w:rsidR="0036328E">
          <w:t xml:space="preserve">idering that participants will not </w:t>
        </w:r>
      </w:ins>
      <w:ins w:id="362" w:author="Chen Heller" w:date="2022-08-28T17:48:00Z">
        <w:r w:rsidR="002745C1">
          <w:t xml:space="preserve">have enough time </w:t>
        </w:r>
      </w:ins>
      <w:ins w:id="363" w:author="Chen Heller" w:date="2022-08-28T17:47:00Z">
        <w:r w:rsidR="0036328E">
          <w:t xml:space="preserve">to make </w:t>
        </w:r>
      </w:ins>
      <w:ins w:id="364" w:author="Chen Heller" w:date="2022-08-28T17:48:00Z">
        <w:r w:rsidR="002745C1">
          <w:t xml:space="preserve">a </w:t>
        </w:r>
      </w:ins>
      <w:ins w:id="365" w:author="Chen Heller" w:date="2022-08-28T17:47:00Z">
        <w:r w:rsidR="0036328E">
          <w:t>decision before starting their movement.</w:t>
        </w:r>
      </w:ins>
    </w:p>
    <w:p w14:paraId="19BBC9B1" w14:textId="38FFCBE9" w:rsidR="007429C1" w:rsidRPr="00BA41CF" w:rsidRDefault="007429C1" w:rsidP="006238E0">
      <w:pPr>
        <w:pStyle w:val="Heading3"/>
      </w:pPr>
      <w:bookmarkStart w:id="366" w:name="_Toc113803079"/>
      <w:r>
        <w:t>Methods</w:t>
      </w:r>
      <w:bookmarkEnd w:id="366"/>
    </w:p>
    <w:p w14:paraId="54353DE0" w14:textId="77777777" w:rsidR="007429C1" w:rsidRDefault="007429C1" w:rsidP="006238E0">
      <w:pPr>
        <w:pStyle w:val="Heading4"/>
      </w:pPr>
      <w:bookmarkStart w:id="367" w:name="_Toc113803080"/>
      <w:r>
        <w:t>Participants</w:t>
      </w:r>
      <w:bookmarkEnd w:id="367"/>
    </w:p>
    <w:p w14:paraId="1993AB85" w14:textId="78F16F92" w:rsidR="007429C1" w:rsidRPr="00422E34" w:rsidRDefault="0004324F" w:rsidP="006238E0">
      <w:del w:id="368" w:author="Chen Heller" w:date="2022-08-28T17:56:00Z">
        <w:r w:rsidDel="00566B31">
          <w:delText>15</w:delText>
        </w:r>
        <w:r w:rsidR="007429C1" w:rsidDel="00566B31">
          <w:delText xml:space="preserve"> </w:delText>
        </w:r>
      </w:del>
      <w:ins w:id="369" w:author="Chen Heller" w:date="2022-08-28T17:56:00Z">
        <w:r w:rsidR="00566B31">
          <w:t xml:space="preserve">9 </w:t>
        </w:r>
      </w:ins>
      <w:r w:rsidR="007429C1">
        <w:t>participants (</w:t>
      </w:r>
      <w:del w:id="370" w:author="Chen Heller" w:date="2022-08-28T17:58:00Z">
        <w:r w:rsidR="00BF2D47" w:rsidDel="00425C33">
          <w:delText>1</w:delText>
        </w:r>
        <w:r w:rsidR="00E674BB" w:rsidDel="00425C33">
          <w:delText>1</w:delText>
        </w:r>
        <w:r w:rsidR="006C2FEA" w:rsidDel="00425C33">
          <w:delText xml:space="preserve"> </w:delText>
        </w:r>
      </w:del>
      <w:ins w:id="371"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372" w:author="Chen Heller" w:date="2022-08-28T17:59:00Z">
        <w:r w:rsidR="009D2718" w:rsidDel="00D46145">
          <w:delText>24.78</w:delText>
        </w:r>
      </w:del>
      <w:ins w:id="373" w:author="Chen Heller" w:date="2022-08-28T17:59:00Z">
        <w:r w:rsidR="00D46145">
          <w:t>23.66</w:t>
        </w:r>
      </w:ins>
      <w:r w:rsidR="007429C1">
        <w:t>, SD=</w:t>
      </w:r>
      <w:del w:id="374" w:author="Chen Heller" w:date="2022-08-28T18:01:00Z">
        <w:r w:rsidR="009D2718" w:rsidDel="008476D5">
          <w:delText>3.68</w:delText>
        </w:r>
      </w:del>
      <w:ins w:id="375"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376"/>
      <w:commentRangeStart w:id="377"/>
      <w:r w:rsidR="0092550B">
        <w:t xml:space="preserve"> </w:t>
      </w:r>
      <w:commentRangeEnd w:id="376"/>
      <w:r w:rsidR="00690952">
        <w:rPr>
          <w:rStyle w:val="CommentReference"/>
        </w:rPr>
        <w:commentReference w:id="376"/>
      </w:r>
      <w:commentRangeEnd w:id="377"/>
      <w:r w:rsidR="007D3BA7">
        <w:rPr>
          <w:rStyle w:val="CommentReference"/>
        </w:rPr>
        <w:commentReference w:id="377"/>
      </w:r>
      <w:ins w:id="378"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379"/>
      <w:commentRangeStart w:id="380"/>
      <w:r w:rsidR="00690952">
        <w:t>An</w:t>
      </w:r>
      <w:ins w:id="381" w:author="Chen Heller" w:date="2022-08-28T18:02:00Z">
        <w:r w:rsidR="00026CD9">
          <w:t>other</w:t>
        </w:r>
      </w:ins>
      <w:del w:id="382" w:author="Chen Heller" w:date="2022-08-28T18:02:00Z">
        <w:r w:rsidR="00690952" w:rsidDel="00026CD9">
          <w:delText xml:space="preserve"> additional</w:delText>
        </w:r>
      </w:del>
      <w:r w:rsidR="00341933">
        <w:t xml:space="preserve"> participant was excluded because the experiment crashed during her session.</w:t>
      </w:r>
      <w:commentRangeEnd w:id="379"/>
      <w:r w:rsidR="00CA2666">
        <w:rPr>
          <w:rStyle w:val="CommentReference"/>
        </w:rPr>
        <w:commentReference w:id="379"/>
      </w:r>
      <w:commentRangeEnd w:id="380"/>
      <w:r w:rsidR="002953E3">
        <w:rPr>
          <w:rStyle w:val="CommentReference"/>
        </w:rPr>
        <w:commentReference w:id="380"/>
      </w:r>
    </w:p>
    <w:p w14:paraId="1B9FB235" w14:textId="0D1FC686" w:rsidR="007429C1" w:rsidRDefault="007429C1" w:rsidP="006238E0">
      <w:pPr>
        <w:pStyle w:val="Heading3"/>
      </w:pPr>
      <w:bookmarkStart w:id="383" w:name="_Toc113803081"/>
      <w:r>
        <w:t>Stimuli</w:t>
      </w:r>
      <w:r w:rsidR="00CA2666">
        <w:t xml:space="preserve">, </w:t>
      </w:r>
      <w:r>
        <w:t>Apparatus</w:t>
      </w:r>
      <w:r w:rsidR="00CA2666">
        <w:t xml:space="preserve"> and </w:t>
      </w:r>
      <w:r>
        <w:t>Procedure</w:t>
      </w:r>
      <w:bookmarkEnd w:id="383"/>
    </w:p>
    <w:p w14:paraId="6A37064A" w14:textId="36DF42DA" w:rsidR="007429C1" w:rsidDel="00C17949" w:rsidRDefault="00CA2666" w:rsidP="006238E0">
      <w:pPr>
        <w:rPr>
          <w:del w:id="384" w:author="Chen Heller" w:date="2022-08-29T08:42:00Z"/>
        </w:rPr>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 xml:space="preserve">did not include a prime. The order of trials in </w:t>
      </w:r>
      <w:r w:rsidR="00F97EED">
        <w:lastRenderedPageBreak/>
        <w:t>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6238E0">
      <w:pPr>
        <w:pStyle w:val="NoSpacing"/>
        <w:bidi w:val="0"/>
        <w:rPr>
          <w:del w:id="385" w:author="Chen Heller" w:date="2022-08-29T08:42:00Z"/>
        </w:rPr>
      </w:pPr>
      <w:del w:id="386" w:author="Chen Heller" w:date="2022-08-29T08:42:00Z">
        <w:r w:rsidRPr="00AA03E9" w:rsidDel="00C1794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5"/>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6238E0">
      <w:pPr>
        <w:pStyle w:val="NoSpacing"/>
        <w:bidi w:val="0"/>
      </w:pPr>
      <w:commentRangeStart w:id="387"/>
      <w:del w:id="388"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 xml:space="preserve">000ms) and a PAS task (no time limit). The blue circles appearing on the </w:delText>
        </w:r>
        <w:r w:rsidRPr="00400416" w:rsidDel="00C17949">
          <w:lastRenderedPageBreak/>
          <w:delText>screen are presented as markers for the subjects to know where they should touch in order to make their response.</w:delText>
        </w:r>
        <w:commentRangeEnd w:id="387"/>
        <w:r w:rsidR="00D44019" w:rsidDel="00C17949">
          <w:rPr>
            <w:rStyle w:val="CommentReference"/>
          </w:rPr>
          <w:commentReference w:id="387"/>
        </w:r>
      </w:del>
    </w:p>
    <w:p w14:paraId="676EA161" w14:textId="334032C8" w:rsidR="00D826D9" w:rsidRDefault="00D826D9" w:rsidP="006238E0">
      <w:pPr>
        <w:pStyle w:val="Heading3"/>
      </w:pPr>
      <w:bookmarkStart w:id="389" w:name="_Toc113803082"/>
      <w:r>
        <w:t>Exclusion criteria</w:t>
      </w:r>
      <w:bookmarkEnd w:id="389"/>
    </w:p>
    <w:p w14:paraId="1A31F715" w14:textId="77777777" w:rsidR="00D826D9" w:rsidRPr="004B4B7B" w:rsidRDefault="00D826D9" w:rsidP="006238E0">
      <w:pPr>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42A510C0" w:rsidR="00D826D9" w:rsidRDefault="00D826D9" w:rsidP="006238E0">
      <w:pPr>
        <w:pStyle w:val="Heading3"/>
      </w:pPr>
      <w:bookmarkStart w:id="390" w:name="_Toc113803083"/>
      <w:r>
        <w:t>Results</w:t>
      </w:r>
      <w:bookmarkEnd w:id="390"/>
    </w:p>
    <w:p w14:paraId="437897F0" w14:textId="7B8D682D" w:rsidR="000E54E1" w:rsidRDefault="00BA4221" w:rsidP="006238E0">
      <w:pPr>
        <w:rPr>
          <w:ins w:id="391" w:author="Chen Heller" w:date="2022-09-04T17:53:00Z"/>
        </w:rPr>
      </w:pPr>
      <w:ins w:id="392" w:author="Chen Heller" w:date="2022-08-30T16:32:00Z">
        <w:r>
          <w:t xml:space="preserve">Prime visibility: overall, </w:t>
        </w:r>
      </w:ins>
      <w:ins w:id="393" w:author="Chen Heller" w:date="2022-09-07T16:27:00Z">
        <w:r w:rsidR="003F2C2D">
          <w:t>81.63</w:t>
        </w:r>
      </w:ins>
      <w:ins w:id="394" w:author="Chen Heller" w:date="2022-08-30T16:32:00Z">
        <w:r>
          <w:t xml:space="preserve">% of the trials were rated as visibility 1, </w:t>
        </w:r>
      </w:ins>
      <w:ins w:id="395" w:author="Chen Heller" w:date="2022-09-07T16:27:00Z">
        <w:r w:rsidR="003F2C2D">
          <w:t>16.07</w:t>
        </w:r>
      </w:ins>
      <w:ins w:id="396" w:author="Chen Heller" w:date="2022-08-30T16:32:00Z">
        <w:r>
          <w:t xml:space="preserve">% as visibility 2, </w:t>
        </w:r>
      </w:ins>
      <w:ins w:id="397" w:author="Chen Heller" w:date="2022-09-07T16:28:00Z">
        <w:r w:rsidR="003F2C2D">
          <w:t>1.83</w:t>
        </w:r>
      </w:ins>
      <w:ins w:id="398" w:author="Chen Heller" w:date="2022-08-30T16:32:00Z">
        <w:r>
          <w:t xml:space="preserve">% as visibility 3 and </w:t>
        </w:r>
      </w:ins>
      <w:ins w:id="399" w:author="Chen Heller" w:date="2022-08-31T12:28:00Z">
        <w:r w:rsidR="00E65DB2">
          <w:t>0.</w:t>
        </w:r>
      </w:ins>
      <w:ins w:id="400" w:author="Chen Heller" w:date="2022-09-07T16:28:00Z">
        <w:r w:rsidR="003F2C2D">
          <w:t>46</w:t>
        </w:r>
      </w:ins>
      <w:ins w:id="401" w:author="Chen Heller" w:date="2022-08-30T16:32:00Z">
        <w:r>
          <w:t xml:space="preserve">% as visibility 4. </w:t>
        </w:r>
      </w:ins>
      <w:r w:rsidR="00D826D9">
        <w:t>When participants rated the prime as invisible, they were not better than chance at recognizing it, M = 50.2</w:t>
      </w:r>
      <w:ins w:id="402" w:author="Chen Heller" w:date="2022-09-07T16:35:00Z">
        <w:r w:rsidR="00D23156">
          <w:t>6</w:t>
        </w:r>
      </w:ins>
      <w:r w:rsidR="00D826D9">
        <w:t xml:space="preserve">%, SD = 2.57, </w:t>
      </w:r>
      <w:proofErr w:type="gramStart"/>
      <w:r w:rsidR="00D826D9">
        <w:t>t</w:t>
      </w:r>
      <w:r w:rsidR="00D826D9" w:rsidRPr="00B93651">
        <w:rPr>
          <w:rPrChange w:id="403" w:author="Chen Heller" w:date="2022-08-30T13:47:00Z">
            <w:rPr>
              <w:vertAlign w:val="subscript"/>
            </w:rPr>
          </w:rPrChange>
        </w:rPr>
        <w:t>(</w:t>
      </w:r>
      <w:proofErr w:type="gramEnd"/>
      <w:r w:rsidR="00D826D9" w:rsidRPr="00B93651">
        <w:rPr>
          <w:rPrChange w:id="404" w:author="Chen Heller" w:date="2022-08-30T13:47:00Z">
            <w:rPr>
              <w:vertAlign w:val="subscript"/>
            </w:rPr>
          </w:rPrChange>
        </w:rPr>
        <w:t>8)</w:t>
      </w:r>
      <w:r w:rsidR="00D826D9">
        <w:t xml:space="preserve"> = 0.30, p = 0.77</w:t>
      </w:r>
      <w:ins w:id="405" w:author="Chen Heller" w:date="2022-09-07T16:36:00Z">
        <w:r w:rsidR="00D23156">
          <w:t>0</w:t>
        </w:r>
      </w:ins>
      <w:r w:rsidR="00D826D9">
        <w:t>, 95% CI = [48.27, 52.24].</w:t>
      </w:r>
      <w:ins w:id="406" w:author="Chen Heller" w:date="2022-09-05T14:32:00Z">
        <w:r w:rsidR="008116EA" w:rsidRPr="008116EA">
          <w:t xml:space="preserve"> </w:t>
        </w:r>
        <w:r w:rsidR="008116EA">
          <w:t xml:space="preserve">Thus, both the subjective and the objective measures </w:t>
        </w:r>
      </w:ins>
      <w:ins w:id="407" w:author="Chen Heller" w:date="2022-09-08T14:37:00Z">
        <w:r w:rsidR="008979D8">
          <w:t>suggest</w:t>
        </w:r>
      </w:ins>
      <w:ins w:id="408" w:author="Chen Heller" w:date="2022-09-05T14:32:00Z">
        <w:r w:rsidR="008116EA">
          <w:t xml:space="preserve"> that masking was effective in rendering the stimuli invisible.</w:t>
        </w:r>
      </w:ins>
      <w:del w:id="409" w:author="Chen Heller" w:date="2022-09-04T17:53:00Z">
        <w:r w:rsidR="00D826D9" w:rsidDel="000E54E1">
          <w:delText xml:space="preserve"> </w:delText>
        </w:r>
      </w:del>
    </w:p>
    <w:p w14:paraId="0AC93D04" w14:textId="2853D698" w:rsidR="00D826D9" w:rsidRDefault="000E54E1" w:rsidP="006238E0">
      <w:pPr>
        <w:rPr>
          <w:ins w:id="410" w:author="Chen Heller" w:date="2022-09-08T14:43:00Z"/>
        </w:rPr>
      </w:pPr>
      <w:ins w:id="411" w:author="Chen Heller" w:date="2022-09-04T17:53:00Z">
        <w:r>
          <w:t xml:space="preserve">Congruency effect: </w:t>
        </w:r>
      </w:ins>
      <w:ins w:id="412" w:author="Chen Heller" w:date="2022-09-08T14:37:00Z">
        <w:r w:rsidR="008979D8">
          <w:t xml:space="preserve">Multiple comparisons correction was </w:t>
        </w:r>
      </w:ins>
      <w:proofErr w:type="gramStart"/>
      <w:ins w:id="413" w:author="Chen Heller" w:date="2022-09-08T15:13:00Z">
        <w:r w:rsidR="00F97E82">
          <w:t>similar to</w:t>
        </w:r>
        <w:proofErr w:type="gramEnd"/>
        <w:r w:rsidR="00F97E82">
          <w:t xml:space="preserve"> Exp 1.</w:t>
        </w:r>
      </w:ins>
      <w:ins w:id="414" w:author="Chen Heller" w:date="2022-09-08T15:14:00Z">
        <w:r w:rsidR="00F63B44">
          <w:t>,</w:t>
        </w:r>
      </w:ins>
      <w:ins w:id="415" w:author="Chen Heller" w:date="2022-09-08T15:13:00Z">
        <w:r w:rsidR="00F97E82">
          <w:t xml:space="preserve"> except for the tree structure </w:t>
        </w:r>
      </w:ins>
      <w:ins w:id="416" w:author="Chen Heller" w:date="2022-09-08T15:14:00Z">
        <w:r w:rsidR="00F63B44">
          <w:t xml:space="preserve">here </w:t>
        </w:r>
      </w:ins>
      <w:ins w:id="417" w:author="Chen Heller" w:date="2022-09-08T15:13:00Z">
        <w:r w:rsidR="00F97E82">
          <w:t>that separated the confirmatory reach area analysis from t</w:t>
        </w:r>
      </w:ins>
      <w:ins w:id="418" w:author="Chen Heller" w:date="2022-09-08T15:14:00Z">
        <w:r w:rsidR="00F97E82">
          <w:t>he rest of the exploratory variables</w:t>
        </w:r>
      </w:ins>
      <w:ins w:id="419" w:author="Chen Heller" w:date="2022-09-08T14:37:00Z">
        <w:r w:rsidR="008979D8">
          <w:t>.</w:t>
        </w:r>
      </w:ins>
      <w:ins w:id="420" w:author="Chen Heller" w:date="2022-09-04T17:53:00Z">
        <w:r>
          <w:t xml:space="preserve"> </w:t>
        </w:r>
      </w:ins>
      <w:ins w:id="421" w:author="Chen Heller" w:date="2022-09-05T11:13:00Z">
        <w:r w:rsidR="0038592D">
          <w:t>A permutation test was used t</w:t>
        </w:r>
      </w:ins>
      <w:ins w:id="422" w:author="Chen Heller" w:date="2022-09-05T11:12:00Z">
        <w:r w:rsidR="006F18CB">
          <w:t xml:space="preserve">o correct for a violation of normality in traveled distance, </w:t>
        </w:r>
      </w:ins>
      <w:ins w:id="423" w:author="Chen Heller" w:date="2022-09-05T11:13:00Z">
        <w:r w:rsidR="006F18CB">
          <w:t>frequency of COM, reaction time, movement duration and reach area</w:t>
        </w:r>
      </w:ins>
      <w:ins w:id="424" w:author="Chen Heller" w:date="2022-09-05T11:14:00Z">
        <w:r w:rsidR="0038592D">
          <w:t>.</w:t>
        </w:r>
      </w:ins>
      <w:ins w:id="425" w:author="Chen Heller" w:date="2022-09-05T11:12:00Z">
        <w:r w:rsidR="006F18CB">
          <w:t xml:space="preserve"> </w:t>
        </w:r>
      </w:ins>
      <w:proofErr w:type="gramStart"/>
      <w:r w:rsidR="00D826D9">
        <w:t>Similarly</w:t>
      </w:r>
      <w:proofErr w:type="gramEnd"/>
      <w:r w:rsidR="00D826D9">
        <w:t xml:space="preserve"> to experiment one a congruency effect was not reflected in</w:t>
      </w:r>
      <w:ins w:id="426" w:author="Chen Heller" w:date="2022-09-08T14:43:00Z">
        <w:r w:rsidR="00AE66BB">
          <w:t xml:space="preserve"> any of the depe</w:t>
        </w:r>
      </w:ins>
      <w:ins w:id="427" w:author="Chen Heller" w:date="2022-09-08T14:44:00Z">
        <w:r w:rsidR="00AE66BB">
          <w:t>ndent variables.</w:t>
        </w:r>
      </w:ins>
      <w:r w:rsidR="00D826D9">
        <w:t xml:space="preserve"> </w:t>
      </w:r>
      <w:ins w:id="428" w:author="Chen Heller" w:date="2022-09-08T14:45:00Z">
        <w:r w:rsidR="00AB3D73">
          <w:t xml:space="preserve">Null results were obtained for </w:t>
        </w:r>
      </w:ins>
      <w:r w:rsidR="00D826D9">
        <w:t>the traveled distance (</w:t>
      </w:r>
      <w:proofErr w:type="spellStart"/>
      <w:r w:rsidR="00A92D4E">
        <w:t>M</w:t>
      </w:r>
      <w:r w:rsidR="00A92D4E">
        <w:rPr>
          <w:vertAlign w:val="subscript"/>
        </w:rPr>
        <w:t>con</w:t>
      </w:r>
      <w:proofErr w:type="spellEnd"/>
      <w:r w:rsidR="00A92D4E">
        <w:t xml:space="preserve"> = </w:t>
      </w:r>
      <w:del w:id="429" w:author="Chen Heller" w:date="2022-09-07T16:37:00Z">
        <w:r w:rsidR="00B83F72" w:rsidDel="00461724">
          <w:delText>1.01</w:delText>
        </w:r>
      </w:del>
      <w:ins w:id="430" w:author="Chen Heller" w:date="2022-09-07T16:37:00Z">
        <w:r w:rsidR="00461724">
          <w:t>37.20</w:t>
        </w:r>
      </w:ins>
      <w:r w:rsidR="00A92D4E">
        <w:t xml:space="preserve">, </w:t>
      </w:r>
      <w:proofErr w:type="spellStart"/>
      <w:r w:rsidR="00A92D4E">
        <w:t>SD</w:t>
      </w:r>
      <w:r w:rsidR="00A92D4E">
        <w:rPr>
          <w:vertAlign w:val="subscript"/>
        </w:rPr>
        <w:t>con</w:t>
      </w:r>
      <w:proofErr w:type="spellEnd"/>
      <w:r w:rsidR="00A92D4E">
        <w:t xml:space="preserve"> = </w:t>
      </w:r>
      <w:del w:id="431" w:author="Chen Heller" w:date="2022-09-07T16:37:00Z">
        <w:r w:rsidR="00B83F72" w:rsidDel="00461724">
          <w:delText>0.004</w:delText>
        </w:r>
      </w:del>
      <w:ins w:id="432" w:author="Chen Heller" w:date="2022-09-07T16:37:00Z">
        <w:r w:rsidR="00461724">
          <w:t>1.09</w:t>
        </w:r>
      </w:ins>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del w:id="433" w:author="Chen Heller" w:date="2022-09-07T16:37:00Z">
        <w:r w:rsidR="00B83F72" w:rsidDel="00461724">
          <w:delText>1.02</w:delText>
        </w:r>
      </w:del>
      <w:ins w:id="434" w:author="Chen Heller" w:date="2022-09-07T16:37:00Z">
        <w:r w:rsidR="00461724">
          <w:t>37.67</w:t>
        </w:r>
      </w:ins>
      <w:r w:rsidR="00A92D4E">
        <w:t xml:space="preserve">, </w:t>
      </w:r>
      <w:proofErr w:type="spellStart"/>
      <w:r w:rsidR="00A92D4E">
        <w:t>SD</w:t>
      </w:r>
      <w:r w:rsidR="00A92D4E">
        <w:rPr>
          <w:vertAlign w:val="subscript"/>
        </w:rPr>
        <w:t>incon</w:t>
      </w:r>
      <w:proofErr w:type="spellEnd"/>
      <w:r w:rsidR="00A92D4E">
        <w:t xml:space="preserve"> = </w:t>
      </w:r>
      <w:del w:id="435" w:author="Chen Heller" w:date="2022-09-07T16:37:00Z">
        <w:r w:rsidR="00B83F72" w:rsidDel="00461724">
          <w:delText>0.004</w:delText>
        </w:r>
      </w:del>
      <w:ins w:id="436" w:author="Chen Heller" w:date="2022-09-07T16:37:00Z">
        <w:r w:rsidR="00461724">
          <w:t>1.17</w:t>
        </w:r>
      </w:ins>
      <w:r w:rsidR="00A92D4E">
        <w:t xml:space="preserve">, </w:t>
      </w:r>
      <w:del w:id="437" w:author="Chen Heller" w:date="2022-09-07T16:37:00Z">
        <w:r w:rsidR="00D826D9" w:rsidDel="00461724">
          <w:delText>t</w:delText>
        </w:r>
      </w:del>
      <w:del w:id="438" w:author="Chen Heller" w:date="2022-08-30T13:47:00Z">
        <w:r w:rsidR="00D826D9" w:rsidRPr="00FF0854" w:rsidDel="00F32184">
          <w:rPr>
            <w:vertAlign w:val="subscript"/>
          </w:rPr>
          <w:delText>(8)</w:delText>
        </w:r>
      </w:del>
      <w:del w:id="439" w:author="Chen Heller" w:date="2022-09-07T16:37:00Z">
        <w:r w:rsidR="00D826D9" w:rsidDel="00461724">
          <w:delText xml:space="preserve"> = -0.83, </w:delText>
        </w:r>
      </w:del>
      <w:r w:rsidR="00D826D9">
        <w:t>p = 0.</w:t>
      </w:r>
      <w:del w:id="440" w:author="Chen Heller" w:date="2022-09-05T11:14:00Z">
        <w:r w:rsidR="00D826D9" w:rsidDel="00EF6FDF">
          <w:delText>42</w:delText>
        </w:r>
      </w:del>
      <w:ins w:id="441" w:author="Chen Heller" w:date="2022-09-08T10:45:00Z">
        <w:r w:rsidR="009120F3">
          <w:t>536</w:t>
        </w:r>
      </w:ins>
      <w:r w:rsidR="00D826D9">
        <w:t>, 95% CI [-</w:t>
      </w:r>
      <w:del w:id="442" w:author="Chen Heller" w:date="2022-09-07T16:38:00Z">
        <w:r w:rsidR="00D826D9" w:rsidDel="00EA3A38">
          <w:delText>0.</w:delText>
        </w:r>
      </w:del>
      <w:del w:id="443" w:author="Chen Heller" w:date="2022-09-05T11:15:00Z">
        <w:r w:rsidR="00D826D9" w:rsidDel="00EF6FDF">
          <w:delText>008</w:delText>
        </w:r>
      </w:del>
      <w:ins w:id="444" w:author="Chen Heller" w:date="2022-09-07T16:38:00Z">
        <w:r w:rsidR="00EA3A38">
          <w:t>1.17</w:t>
        </w:r>
      </w:ins>
      <w:r w:rsidR="00D826D9">
        <w:t>, 0.</w:t>
      </w:r>
      <w:del w:id="445" w:author="Chen Heller" w:date="2022-09-05T11:15:00Z">
        <w:r w:rsidR="00D826D9" w:rsidDel="00EF6FDF">
          <w:delText>003</w:delText>
        </w:r>
      </w:del>
      <w:ins w:id="446" w:author="Chen Heller" w:date="2022-09-07T16:38:00Z">
        <w:r w:rsidR="00EA3A38">
          <w:t>23</w:t>
        </w:r>
      </w:ins>
      <w:r w:rsidR="00D826D9">
        <w:t>]),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w:t>
      </w:r>
      <w:del w:id="447" w:author="Chen Heller" w:date="2022-09-07T16:39:00Z">
        <w:r w:rsidR="006E42FF" w:rsidDel="001E3689">
          <w:delText xml:space="preserve">, </w:delText>
        </w:r>
        <w:r w:rsidR="00D826D9" w:rsidDel="001E3689">
          <w:delText>t</w:delText>
        </w:r>
      </w:del>
      <w:del w:id="448" w:author="Chen Heller" w:date="2022-08-30T13:47:00Z">
        <w:r w:rsidR="00D826D9" w:rsidRPr="00FF0854" w:rsidDel="00F32184">
          <w:rPr>
            <w:vertAlign w:val="subscript"/>
          </w:rPr>
          <w:delText>(8)</w:delText>
        </w:r>
      </w:del>
      <w:del w:id="449" w:author="Chen Heller" w:date="2022-09-07T16:39:00Z">
        <w:r w:rsidR="00D826D9" w:rsidDel="001E3689">
          <w:delText xml:space="preserve"> = -0.4</w:delText>
        </w:r>
      </w:del>
      <w:r w:rsidR="00D826D9">
        <w:t>, p = 0.</w:t>
      </w:r>
      <w:del w:id="450" w:author="Chen Heller" w:date="2022-09-05T11:15:00Z">
        <w:r w:rsidR="00D826D9" w:rsidDel="00EF6FDF">
          <w:delText>69</w:delText>
        </w:r>
      </w:del>
      <w:ins w:id="451" w:author="Chen Heller" w:date="2022-09-05T11:15:00Z">
        <w:r w:rsidR="00EF6FDF">
          <w:t>781</w:t>
        </w:r>
      </w:ins>
      <w:r w:rsidR="00D826D9">
        <w:t>, 95% CI [-0.</w:t>
      </w:r>
      <w:del w:id="452" w:author="Chen Heller" w:date="2022-09-05T11:16:00Z">
        <w:r w:rsidR="00D826D9" w:rsidDel="007810DC">
          <w:delText>11</w:delText>
        </w:r>
      </w:del>
      <w:ins w:id="453" w:author="Chen Heller" w:date="2022-09-05T11:16:00Z">
        <w:r w:rsidR="007810DC">
          <w:t>08</w:t>
        </w:r>
      </w:ins>
      <w:r w:rsidR="00D826D9">
        <w:t>, 0.</w:t>
      </w:r>
      <w:del w:id="454" w:author="Chen Heller" w:date="2022-09-05T11:16:00Z">
        <w:r w:rsidR="00D826D9" w:rsidDel="007810DC">
          <w:delText>07</w:delText>
        </w:r>
      </w:del>
      <w:ins w:id="455" w:author="Chen Heller" w:date="2022-09-05T11:16:00Z">
        <w:r w:rsidR="007810DC">
          <w:t>05</w:t>
        </w:r>
      </w:ins>
      <w:r w:rsidR="00D826D9">
        <w:t>]), reaction time (</w:t>
      </w:r>
      <w:proofErr w:type="spellStart"/>
      <w:r w:rsidR="006E42FF">
        <w:t>M</w:t>
      </w:r>
      <w:r w:rsidR="006E42FF">
        <w:rPr>
          <w:vertAlign w:val="subscript"/>
        </w:rPr>
        <w:t>con</w:t>
      </w:r>
      <w:proofErr w:type="spellEnd"/>
      <w:r w:rsidR="006E42FF">
        <w:t xml:space="preserve"> = 140.4</w:t>
      </w:r>
      <w:ins w:id="456" w:author="Chen Heller" w:date="2022-09-07T16:40:00Z">
        <w:r w:rsidR="00A330B5">
          <w:t>4</w:t>
        </w:r>
      </w:ins>
      <w:r w:rsidR="006E42FF">
        <w:t xml:space="preserve">ms, </w:t>
      </w:r>
      <w:proofErr w:type="spellStart"/>
      <w:r w:rsidR="006E42FF">
        <w:t>SD</w:t>
      </w:r>
      <w:r w:rsidR="006E42FF">
        <w:rPr>
          <w:vertAlign w:val="subscript"/>
        </w:rPr>
        <w:t>con</w:t>
      </w:r>
      <w:proofErr w:type="spellEnd"/>
      <w:r w:rsidR="006E42FF">
        <w:t xml:space="preserve"> = 34.2</w:t>
      </w:r>
      <w:ins w:id="457" w:author="Chen Heller" w:date="2022-09-07T16:40:00Z">
        <w:r w:rsidR="00A330B5">
          <w:t>3</w:t>
        </w:r>
      </w:ins>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w:t>
      </w:r>
      <w:ins w:id="458" w:author="Chen Heller" w:date="2022-09-07T16:40:00Z">
        <w:r w:rsidR="00A330B5">
          <w:t>7</w:t>
        </w:r>
      </w:ins>
      <w:r w:rsidR="002443DB">
        <w:t>ms</w:t>
      </w:r>
      <w:r w:rsidR="006E42FF">
        <w:t xml:space="preserve">, </w:t>
      </w:r>
      <w:proofErr w:type="spellStart"/>
      <w:r w:rsidR="006E42FF">
        <w:t>SD</w:t>
      </w:r>
      <w:r w:rsidR="006E42FF">
        <w:rPr>
          <w:vertAlign w:val="subscript"/>
        </w:rPr>
        <w:t>incon</w:t>
      </w:r>
      <w:proofErr w:type="spellEnd"/>
      <w:r w:rsidR="006E42FF">
        <w:t xml:space="preserve"> = </w:t>
      </w:r>
      <w:r w:rsidR="002443DB">
        <w:t>33.2</w:t>
      </w:r>
      <w:ins w:id="459" w:author="Chen Heller" w:date="2022-09-07T16:40:00Z">
        <w:r w:rsidR="00A330B5">
          <w:t>1</w:t>
        </w:r>
      </w:ins>
      <w:r w:rsidR="006E42FF">
        <w:t>,</w:t>
      </w:r>
      <w:del w:id="460" w:author="Chen Heller" w:date="2022-09-07T16:40:00Z">
        <w:r w:rsidR="006E42FF" w:rsidDel="00A330B5">
          <w:delText xml:space="preserve"> </w:delText>
        </w:r>
        <w:r w:rsidR="00D826D9" w:rsidDel="00A330B5">
          <w:delText>t</w:delText>
        </w:r>
      </w:del>
      <w:del w:id="461" w:author="Chen Heller" w:date="2022-08-30T13:47:00Z">
        <w:r w:rsidR="00D826D9" w:rsidRPr="00FF0854" w:rsidDel="00F32184">
          <w:rPr>
            <w:vertAlign w:val="subscript"/>
          </w:rPr>
          <w:delText>(8)</w:delText>
        </w:r>
      </w:del>
      <w:del w:id="462" w:author="Chen Heller" w:date="2022-09-07T16:40:00Z">
        <w:r w:rsidR="00D826D9" w:rsidDel="00A330B5">
          <w:delText xml:space="preserve"> = -1.192,</w:delText>
        </w:r>
      </w:del>
      <w:r w:rsidR="00D826D9">
        <w:t xml:space="preserve"> p = 0.</w:t>
      </w:r>
      <w:del w:id="463" w:author="Chen Heller" w:date="2022-09-05T11:16:00Z">
        <w:r w:rsidR="00D826D9" w:rsidDel="007810DC">
          <w:delText>26</w:delText>
        </w:r>
      </w:del>
      <w:ins w:id="464" w:author="Chen Heller" w:date="2022-09-08T10:46:00Z">
        <w:r w:rsidR="00F51554">
          <w:t>536</w:t>
        </w:r>
      </w:ins>
      <w:r w:rsidR="00D826D9">
        <w:t>, 95% CI [-</w:t>
      </w:r>
      <w:del w:id="465" w:author="Chen Heller" w:date="2022-09-05T11:16:00Z">
        <w:r w:rsidR="00D826D9" w:rsidDel="007810DC">
          <w:delText>11</w:delText>
        </w:r>
        <w:r w:rsidR="00470D96" w:rsidDel="007810DC">
          <w:delText>.2</w:delText>
        </w:r>
      </w:del>
      <w:ins w:id="466" w:author="Chen Heller" w:date="2022-09-05T11:16:00Z">
        <w:r w:rsidR="007810DC">
          <w:t>9.62</w:t>
        </w:r>
      </w:ins>
      <w:r w:rsidR="00D826D9">
        <w:t xml:space="preserve">, </w:t>
      </w:r>
      <w:del w:id="467" w:author="Chen Heller" w:date="2022-09-05T11:16:00Z">
        <w:r w:rsidR="00D826D9" w:rsidDel="007810DC">
          <w:delText>3</w:delText>
        </w:r>
        <w:r w:rsidR="00470D96" w:rsidDel="007810DC">
          <w:delText>.5</w:delText>
        </w:r>
      </w:del>
      <w:ins w:id="468" w:author="Chen Heller" w:date="2022-09-05T11:16:00Z">
        <w:r w:rsidR="007810DC">
          <w:t>1.93</w:t>
        </w:r>
      </w:ins>
      <w:r w:rsidR="00D826D9">
        <w:t>])</w:t>
      </w:r>
      <w:ins w:id="469" w:author="Chen Heller" w:date="2022-09-08T14:46:00Z">
        <w:r w:rsidR="004C6B61">
          <w:t>,</w:t>
        </w:r>
      </w:ins>
      <w:r w:rsidR="00D826D9">
        <w:t xml:space="preserve"> </w:t>
      </w:r>
      <w:del w:id="470" w:author="Chen Heller" w:date="2022-09-08T14:45:00Z">
        <w:r w:rsidR="00D826D9" w:rsidDel="00AB3D73">
          <w:delText xml:space="preserve">or </w:delText>
        </w:r>
      </w:del>
      <w:ins w:id="471" w:author="Chen Heller" w:date="2022-09-08T14:45:00Z">
        <w:r w:rsidR="00AB3D73">
          <w:t xml:space="preserve"> </w:t>
        </w:r>
      </w:ins>
      <w:r w:rsidR="00D826D9">
        <w:t>movement duration (</w:t>
      </w:r>
      <w:proofErr w:type="spellStart"/>
      <w:r w:rsidR="00B274FE">
        <w:t>M</w:t>
      </w:r>
      <w:r w:rsidR="00B274FE">
        <w:rPr>
          <w:vertAlign w:val="subscript"/>
        </w:rPr>
        <w:t>con</w:t>
      </w:r>
      <w:proofErr w:type="spellEnd"/>
      <w:r w:rsidR="00B274FE">
        <w:t xml:space="preserve"> = 416.5</w:t>
      </w:r>
      <w:ins w:id="472" w:author="Chen Heller" w:date="2022-09-07T16:42:00Z">
        <w:r w:rsidR="001428B9">
          <w:t>6</w:t>
        </w:r>
      </w:ins>
      <w:r w:rsidR="00B274FE">
        <w:t xml:space="preserve">ms, </w:t>
      </w:r>
      <w:proofErr w:type="spellStart"/>
      <w:r w:rsidR="00B274FE">
        <w:t>SD</w:t>
      </w:r>
      <w:r w:rsidR="00B274FE">
        <w:rPr>
          <w:vertAlign w:val="subscript"/>
        </w:rPr>
        <w:t>con</w:t>
      </w:r>
      <w:proofErr w:type="spellEnd"/>
      <w:r w:rsidR="00B274FE">
        <w:t xml:space="preserve"> = 60.5</w:t>
      </w:r>
      <w:ins w:id="473" w:author="Chen Heller" w:date="2022-09-07T16:42:00Z">
        <w:r w:rsidR="001428B9">
          <w:t>7</w:t>
        </w:r>
      </w:ins>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423.9</w:t>
      </w:r>
      <w:ins w:id="474" w:author="Chen Heller" w:date="2022-09-07T16:42:00Z">
        <w:r w:rsidR="001428B9">
          <w:t>6</w:t>
        </w:r>
      </w:ins>
      <w:r w:rsidR="00B274FE">
        <w:t xml:space="preserve">, </w:t>
      </w:r>
      <w:proofErr w:type="spellStart"/>
      <w:r w:rsidR="00B274FE">
        <w:t>SD</w:t>
      </w:r>
      <w:r w:rsidR="00B274FE">
        <w:rPr>
          <w:vertAlign w:val="subscript"/>
        </w:rPr>
        <w:t>incon</w:t>
      </w:r>
      <w:proofErr w:type="spellEnd"/>
      <w:r w:rsidR="00B274FE">
        <w:t xml:space="preserve"> = </w:t>
      </w:r>
      <w:r w:rsidR="005E0F70">
        <w:t>45.4</w:t>
      </w:r>
      <w:ins w:id="475" w:author="Chen Heller" w:date="2022-09-07T16:42:00Z">
        <w:r w:rsidR="003850CA">
          <w:t>0</w:t>
        </w:r>
      </w:ins>
      <w:r w:rsidR="00B274FE">
        <w:t>,</w:t>
      </w:r>
      <w:del w:id="476" w:author="Chen Heller" w:date="2022-09-07T16:42:00Z">
        <w:r w:rsidR="00B274FE" w:rsidDel="003850CA">
          <w:delText xml:space="preserve"> </w:delText>
        </w:r>
        <w:r w:rsidR="00D826D9" w:rsidDel="003850CA">
          <w:delText>t</w:delText>
        </w:r>
      </w:del>
      <w:del w:id="477" w:author="Chen Heller" w:date="2022-08-30T13:47:00Z">
        <w:r w:rsidR="00D826D9" w:rsidRPr="00FF0854" w:rsidDel="00F32184">
          <w:rPr>
            <w:vertAlign w:val="subscript"/>
          </w:rPr>
          <w:delText>(8)</w:delText>
        </w:r>
      </w:del>
      <w:del w:id="478" w:author="Chen Heller" w:date="2022-09-07T16:42:00Z">
        <w:r w:rsidR="00D826D9" w:rsidDel="003850CA">
          <w:delText xml:space="preserve"> = -1.192,</w:delText>
        </w:r>
      </w:del>
      <w:r w:rsidR="00D826D9">
        <w:t xml:space="preserve"> p = 0.</w:t>
      </w:r>
      <w:del w:id="479" w:author="Chen Heller" w:date="2022-09-05T11:17:00Z">
        <w:r w:rsidR="00D826D9" w:rsidDel="009759B7">
          <w:delText>26</w:delText>
        </w:r>
      </w:del>
      <w:ins w:id="480" w:author="Chen Heller" w:date="2022-09-08T10:46:00Z">
        <w:r w:rsidR="00F51554">
          <w:t>536</w:t>
        </w:r>
      </w:ins>
      <w:r w:rsidR="00D826D9">
        <w:t>, 95% CI [-</w:t>
      </w:r>
      <w:del w:id="481" w:author="Chen Heller" w:date="2022-09-05T11:17:00Z">
        <w:r w:rsidR="00D826D9" w:rsidDel="009759B7">
          <w:delText>21</w:delText>
        </w:r>
        <w:r w:rsidR="00105A3C" w:rsidDel="009759B7">
          <w:delText>.7</w:delText>
        </w:r>
      </w:del>
      <w:ins w:id="482" w:author="Chen Heller" w:date="2022-09-05T11:17:00Z">
        <w:r w:rsidR="009759B7">
          <w:t>17.63</w:t>
        </w:r>
      </w:ins>
      <w:r w:rsidR="00D826D9">
        <w:t xml:space="preserve">, </w:t>
      </w:r>
      <w:del w:id="483" w:author="Chen Heller" w:date="2022-09-05T11:17:00Z">
        <w:r w:rsidR="00105A3C" w:rsidDel="009759B7">
          <w:delText>6.9</w:delText>
        </w:r>
      </w:del>
      <w:ins w:id="484" w:author="Chen Heller" w:date="2022-09-05T11:17:00Z">
        <w:r w:rsidR="009759B7">
          <w:t>2.74</w:t>
        </w:r>
      </w:ins>
      <w:r w:rsidR="00D826D9">
        <w:t>])</w:t>
      </w:r>
      <w:del w:id="485" w:author="Chen Heller" w:date="2022-09-08T14:46:00Z">
        <w:r w:rsidR="00D826D9" w:rsidDel="004C6B61">
          <w:delText>. Similarly, but unlike experiment one, the difference between the</w:delText>
        </w:r>
      </w:del>
      <w:ins w:id="486" w:author="Chen Heller" w:date="2022-09-08T14:46:00Z">
        <w:r w:rsidR="004C6B61">
          <w:t>and</w:t>
        </w:r>
      </w:ins>
      <w:r w:rsidR="00D826D9">
        <w:t xml:space="preserve"> reach area </w:t>
      </w:r>
      <w:del w:id="487" w:author="Chen Heller" w:date="2022-09-08T14:46:00Z">
        <w:r w:rsidR="00D826D9" w:rsidDel="004C6B61">
          <w:delText xml:space="preserve">in the congruent </w:delText>
        </w:r>
      </w:del>
      <w:del w:id="488" w:author="Chen Heller" w:date="2022-09-07T16:15:00Z">
        <w:r w:rsidR="00D826D9" w:rsidDel="00266304">
          <w:delText>(M = 0.</w:delText>
        </w:r>
      </w:del>
      <w:del w:id="489" w:author="Chen Heller" w:date="2022-09-05T11:18:00Z">
        <w:r w:rsidR="00D826D9" w:rsidDel="00045AE5">
          <w:delText>000</w:delText>
        </w:r>
      </w:del>
      <w:del w:id="490" w:author="Chen Heller" w:date="2022-09-07T16:15:00Z">
        <w:r w:rsidR="00D826D9" w:rsidDel="00266304">
          <w:delText>15</w:delText>
        </w:r>
      </w:del>
      <w:del w:id="491" w:author="Chen Heller" w:date="2022-09-05T11:18:00Z">
        <w:r w:rsidR="00D826D9" w:rsidDel="00A43A97">
          <w:delText>sec</w:delText>
        </w:r>
      </w:del>
      <w:del w:id="492" w:author="Chen Heller" w:date="2022-09-07T16:15:00Z">
        <w:r w:rsidR="00D826D9" w:rsidDel="00266304">
          <w:delText>, SD = 0.</w:delText>
        </w:r>
      </w:del>
      <w:del w:id="493" w:author="Chen Heller" w:date="2022-09-05T11:18:00Z">
        <w:r w:rsidR="00D826D9" w:rsidDel="00045AE5">
          <w:delText>000</w:delText>
        </w:r>
      </w:del>
      <w:del w:id="494" w:author="Chen Heller" w:date="2022-09-07T16:15:00Z">
        <w:r w:rsidR="00D826D9" w:rsidDel="00266304">
          <w:delText>0289)</w:delText>
        </w:r>
      </w:del>
      <w:del w:id="495" w:author="Chen Heller" w:date="2022-09-08T14:46:00Z">
        <w:r w:rsidR="00D826D9" w:rsidDel="004C6B61">
          <w:delText xml:space="preserve"> and incongruent </w:delText>
        </w:r>
      </w:del>
      <w:del w:id="496" w:author="Chen Heller" w:date="2022-09-07T16:15:00Z">
        <w:r w:rsidR="00D826D9" w:rsidDel="00266304">
          <w:delText>(M = 0.</w:delText>
        </w:r>
      </w:del>
      <w:del w:id="497" w:author="Chen Heller" w:date="2022-09-05T11:18:00Z">
        <w:r w:rsidR="00D826D9" w:rsidDel="00045AE5">
          <w:delText>000</w:delText>
        </w:r>
      </w:del>
      <w:del w:id="498" w:author="Chen Heller" w:date="2022-09-07T16:15:00Z">
        <w:r w:rsidR="00D826D9" w:rsidDel="00266304">
          <w:delText>13</w:delText>
        </w:r>
      </w:del>
      <w:del w:id="499" w:author="Chen Heller" w:date="2022-09-05T11:18:00Z">
        <w:r w:rsidR="00D826D9" w:rsidDel="00045AE5">
          <w:delText>sec</w:delText>
        </w:r>
      </w:del>
      <w:del w:id="500" w:author="Chen Heller" w:date="2022-09-07T16:15:00Z">
        <w:r w:rsidR="00D826D9" w:rsidDel="00266304">
          <w:delText>, SD = 0.</w:delText>
        </w:r>
      </w:del>
      <w:del w:id="501" w:author="Chen Heller" w:date="2022-09-05T11:18:00Z">
        <w:r w:rsidR="00D826D9" w:rsidDel="00045AE5">
          <w:delText>000</w:delText>
        </w:r>
      </w:del>
      <w:del w:id="502" w:author="Chen Heller" w:date="2022-09-07T16:15:00Z">
        <w:r w:rsidR="00D826D9" w:rsidDel="00266304">
          <w:delText>0646)</w:delText>
        </w:r>
      </w:del>
      <w:del w:id="503" w:author="Chen Heller" w:date="2022-09-08T14:46:00Z">
        <w:r w:rsidR="00D826D9" w:rsidDel="004C6B61">
          <w:delText xml:space="preserve"> conditions was far from significant, </w:delText>
        </w:r>
      </w:del>
      <w:ins w:id="504" w:author="Chen Heller" w:date="2022-09-08T14:46:00Z">
        <w:r w:rsidR="004C6B61">
          <w:t>(</w:t>
        </w:r>
      </w:ins>
      <w:proofErr w:type="spellStart"/>
      <w:ins w:id="505" w:author="Chen Heller" w:date="2022-09-07T16:15:00Z">
        <w:r w:rsidR="00266304">
          <w:t>M</w:t>
        </w:r>
        <w:r w:rsidR="00266304">
          <w:rPr>
            <w:vertAlign w:val="subscript"/>
          </w:rPr>
          <w:t>con</w:t>
        </w:r>
        <w:proofErr w:type="spellEnd"/>
        <w:r w:rsidR="00266304">
          <w:t xml:space="preserve"> = </w:t>
        </w:r>
      </w:ins>
      <w:ins w:id="506" w:author="Chen Heller" w:date="2022-09-07T16:43:00Z">
        <w:r w:rsidR="000B4BF7">
          <w:t>1.50</w:t>
        </w:r>
      </w:ins>
      <w:ins w:id="507" w:author="Chen Heller" w:date="2022-09-07T16:15:00Z">
        <w:r w:rsidR="00266304">
          <w:t xml:space="preserve">, </w:t>
        </w:r>
        <w:proofErr w:type="spellStart"/>
        <w:r w:rsidR="00266304">
          <w:t>SD</w:t>
        </w:r>
        <w:r w:rsidR="00266304">
          <w:rPr>
            <w:vertAlign w:val="subscript"/>
          </w:rPr>
          <w:t>con</w:t>
        </w:r>
        <w:proofErr w:type="spellEnd"/>
        <w:r w:rsidR="00266304">
          <w:t xml:space="preserve"> = 0.</w:t>
        </w:r>
        <w:r w:rsidR="00266304" w:rsidDel="00045AE5">
          <w:t xml:space="preserve"> </w:t>
        </w:r>
        <w:r w:rsidR="00266304">
          <w:t xml:space="preserve">28, </w:t>
        </w:r>
        <w:proofErr w:type="spellStart"/>
        <w:r w:rsidR="00266304">
          <w:t>M</w:t>
        </w:r>
        <w:r w:rsidR="00266304">
          <w:rPr>
            <w:vertAlign w:val="subscript"/>
          </w:rPr>
          <w:t>incon</w:t>
        </w:r>
        <w:proofErr w:type="spellEnd"/>
        <w:r w:rsidR="00266304">
          <w:t xml:space="preserve"> = </w:t>
        </w:r>
      </w:ins>
      <w:ins w:id="508" w:author="Chen Heller" w:date="2022-09-07T16:43:00Z">
        <w:r w:rsidR="00937753">
          <w:t>1.39</w:t>
        </w:r>
      </w:ins>
      <w:ins w:id="509" w:author="Chen Heller" w:date="2022-09-07T16:15:00Z">
        <w:r w:rsidR="00266304">
          <w:t xml:space="preserve">, </w:t>
        </w:r>
        <w:proofErr w:type="spellStart"/>
        <w:r w:rsidR="00266304">
          <w:t>SD</w:t>
        </w:r>
        <w:r w:rsidR="00266304">
          <w:rPr>
            <w:vertAlign w:val="subscript"/>
          </w:rPr>
          <w:t>incon</w:t>
        </w:r>
        <w:proofErr w:type="spellEnd"/>
        <w:r w:rsidR="00266304">
          <w:t xml:space="preserve"> </w:t>
        </w:r>
        <w:r w:rsidR="00266304">
          <w:lastRenderedPageBreak/>
          <w:t>= 0.</w:t>
        </w:r>
        <w:r w:rsidR="00266304" w:rsidDel="00045AE5">
          <w:t xml:space="preserve"> </w:t>
        </w:r>
        <w:r w:rsidR="00266304">
          <w:t>64,</w:t>
        </w:r>
      </w:ins>
      <w:del w:id="510" w:author="Chen Heller" w:date="2022-09-07T16:44:00Z">
        <w:r w:rsidR="00D826D9" w:rsidDel="00937753">
          <w:delText>t</w:delText>
        </w:r>
      </w:del>
      <w:del w:id="511" w:author="Chen Heller" w:date="2022-08-30T13:47:00Z">
        <w:r w:rsidR="00D826D9" w:rsidRPr="00FF0854" w:rsidDel="00F32184">
          <w:rPr>
            <w:vertAlign w:val="subscript"/>
          </w:rPr>
          <w:delText>(8)</w:delText>
        </w:r>
      </w:del>
      <w:del w:id="512" w:author="Chen Heller" w:date="2022-09-07T16:44:00Z">
        <w:r w:rsidR="00D826D9" w:rsidDel="00937753">
          <w:delText xml:space="preserve"> = 0.667,</w:delText>
        </w:r>
      </w:del>
      <w:r w:rsidR="00D826D9">
        <w:t xml:space="preserve"> p = 0.</w:t>
      </w:r>
      <w:del w:id="513" w:author="Chen Heller" w:date="2022-09-05T11:19:00Z">
        <w:r w:rsidR="00D826D9" w:rsidDel="00045AE5">
          <w:delText>523</w:delText>
        </w:r>
      </w:del>
      <w:ins w:id="514" w:author="Chen Heller" w:date="2022-09-05T11:19:00Z">
        <w:r w:rsidR="00045AE5">
          <w:t>69</w:t>
        </w:r>
      </w:ins>
      <w:ins w:id="515" w:author="Chen Heller" w:date="2022-09-07T16:44:00Z">
        <w:r w:rsidR="00937753">
          <w:t>9</w:t>
        </w:r>
      </w:ins>
      <w:r w:rsidR="00D826D9">
        <w:t>, 95% CI [-</w:t>
      </w:r>
      <w:del w:id="516" w:author="Chen Heller" w:date="2022-09-05T11:19:00Z">
        <w:r w:rsidR="00D826D9" w:rsidDel="00D33A97">
          <w:delText>0.0000281</w:delText>
        </w:r>
      </w:del>
      <w:ins w:id="517" w:author="Chen Heller" w:date="2022-09-05T11:19:00Z">
        <w:r w:rsidR="00D33A97">
          <w:t>0.1</w:t>
        </w:r>
      </w:ins>
      <w:ins w:id="518" w:author="Chen Heller" w:date="2022-09-07T16:44:00Z">
        <w:r w:rsidR="00C87267">
          <w:t>4</w:t>
        </w:r>
      </w:ins>
      <w:r w:rsidR="00D826D9">
        <w:t xml:space="preserve">, </w:t>
      </w:r>
      <w:del w:id="519" w:author="Chen Heller" w:date="2022-09-05T11:19:00Z">
        <w:r w:rsidR="00D826D9" w:rsidDel="00D33A97">
          <w:delText>0.0000511</w:delText>
        </w:r>
      </w:del>
      <w:ins w:id="520" w:author="Chen Heller" w:date="2022-09-05T11:19:00Z">
        <w:r w:rsidR="00D33A97">
          <w:t>0.3</w:t>
        </w:r>
      </w:ins>
      <w:ins w:id="521" w:author="Chen Heller" w:date="2022-09-07T16:44:00Z">
        <w:r w:rsidR="00C87267">
          <w:t>6</w:t>
        </w:r>
      </w:ins>
      <w:r w:rsidR="00D826D9">
        <w:t>]</w:t>
      </w:r>
      <w:ins w:id="522" w:author="Chen Heller" w:date="2022-09-08T14:46:00Z">
        <w:r w:rsidR="004C6B61">
          <w:t>)</w:t>
        </w:r>
      </w:ins>
      <w:del w:id="523"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524" w:author="Chen Heller" w:date="2022-09-08T11:51:00Z">
        <w:r w:rsidR="00D826D9" w:rsidDel="00FE6F5F">
          <w:delText xml:space="preserve">. The average number of valid trials among included </w:delText>
        </w:r>
      </w:del>
      <w:del w:id="525" w:author="Chen Heller" w:date="2022-09-07T16:48:00Z">
        <w:r w:rsidR="00D826D9" w:rsidDel="009E620A">
          <w:delText xml:space="preserve">and excluded </w:delText>
        </w:r>
      </w:del>
      <w:del w:id="526" w:author="Chen Heller" w:date="2022-09-08T11:51:00Z">
        <w:r w:rsidR="00D826D9" w:rsidDel="00FE6F5F">
          <w:delText xml:space="preserve">participants was </w:delText>
        </w:r>
      </w:del>
      <w:del w:id="527" w:author="Chen Heller" w:date="2022-09-07T16:47:00Z">
        <w:r w:rsidR="00D826D9" w:rsidDel="00AF0DED">
          <w:delText>91.64</w:delText>
        </w:r>
      </w:del>
      <w:del w:id="528" w:author="Chen Heller" w:date="2022-09-08T11:51:00Z">
        <w:r w:rsidR="00D826D9" w:rsidDel="00FE6F5F">
          <w:delText xml:space="preserve"> (SD = </w:delText>
        </w:r>
      </w:del>
      <w:del w:id="529" w:author="Chen Heller" w:date="2022-09-07T16:47:00Z">
        <w:r w:rsidR="00D826D9" w:rsidDel="00AF0DED">
          <w:delText>57</w:delText>
        </w:r>
      </w:del>
      <w:del w:id="530" w:author="Chen Heller" w:date="2022-09-08T11:51:00Z">
        <w:r w:rsidR="00D826D9" w:rsidDel="00FE6F5F">
          <w:delText xml:space="preserve">) out of 240 in the congruent condition and </w:delText>
        </w:r>
      </w:del>
      <w:del w:id="531" w:author="Chen Heller" w:date="2022-09-07T16:47:00Z">
        <w:r w:rsidR="00D826D9" w:rsidDel="00AF0DED">
          <w:delText>84.57</w:delText>
        </w:r>
      </w:del>
      <w:del w:id="532" w:author="Chen Heller" w:date="2022-09-08T11:51:00Z">
        <w:r w:rsidR="00D826D9" w:rsidDel="00FE6F5F">
          <w:delText xml:space="preserve"> (SD = </w:delText>
        </w:r>
      </w:del>
      <w:del w:id="533" w:author="Chen Heller" w:date="2022-09-07T16:47:00Z">
        <w:r w:rsidR="00D826D9" w:rsidDel="00AF0DED">
          <w:delText>54.8</w:delText>
        </w:r>
      </w:del>
      <w:del w:id="534" w:author="Chen Heller" w:date="2022-09-08T11:51:00Z">
        <w:r w:rsidR="00D826D9" w:rsidDel="00FE6F5F">
          <w:delText xml:space="preserve">) in the incongruent condition. On average, </w:delText>
        </w:r>
      </w:del>
      <w:del w:id="535" w:author="Chen Heller" w:date="2022-09-07T16:56:00Z">
        <w:r w:rsidR="00D826D9" w:rsidDel="00C87524">
          <w:delText xml:space="preserve">118 </w:delText>
        </w:r>
      </w:del>
      <w:del w:id="536" w:author="Chen Heller" w:date="2022-09-08T11:51:00Z">
        <w:r w:rsidR="00D826D9" w:rsidDel="00FE6F5F">
          <w:delText>trials were excluded due to late responses</w:delText>
        </w:r>
      </w:del>
      <w:del w:id="537" w:author="Chen Heller" w:date="2022-09-08T11:49:00Z">
        <w:r w:rsidR="00D826D9" w:rsidDel="00A53B2B">
          <w:delText xml:space="preserve"> and </w:delText>
        </w:r>
      </w:del>
      <w:del w:id="538" w:author="Chen Heller" w:date="2022-09-07T16:56:00Z">
        <w:r w:rsidR="00D826D9" w:rsidDel="00C87524">
          <w:delText xml:space="preserve">31 </w:delText>
        </w:r>
      </w:del>
      <w:del w:id="539" w:author="Chen Heller" w:date="2022-09-08T11:51:00Z">
        <w:r w:rsidR="00D826D9" w:rsidDel="00FE6F5F">
          <w:delText xml:space="preserve">due to early responses, </w:delText>
        </w:r>
      </w:del>
      <w:del w:id="540" w:author="Chen Heller" w:date="2022-09-08T11:50:00Z">
        <w:r w:rsidR="00D826D9" w:rsidDel="00A1090C">
          <w:delText xml:space="preserve">while </w:delText>
        </w:r>
      </w:del>
      <w:del w:id="541" w:author="Chen Heller" w:date="2022-09-07T16:56:00Z">
        <w:r w:rsidR="00D826D9" w:rsidDel="00C87524">
          <w:delText xml:space="preserve">67 </w:delText>
        </w:r>
      </w:del>
      <w:del w:id="542" w:author="Chen Heller" w:date="2022-09-08T11:51:00Z">
        <w:r w:rsidR="00D826D9" w:rsidDel="00FE6F5F">
          <w:delText>trials were excluded due to incorrect answers.</w:delText>
        </w:r>
      </w:del>
    </w:p>
    <w:p w14:paraId="0D2D7E8B" w14:textId="389D1986" w:rsidR="00AE66BB" w:rsidRDefault="00AE66BB" w:rsidP="006238E0">
      <w:pPr>
        <w:pStyle w:val="NoSpacing"/>
        <w:bidi w:val="0"/>
      </w:pPr>
      <w:ins w:id="543" w:author="Chen Heller" w:date="2022-09-08T14:43:00Z">
        <w:r w:rsidRPr="00AE66BB">
          <w:rPr>
            <w:noProof/>
          </w:rPr>
          <w:drawing>
            <wp:inline distT="0" distB="0" distL="0" distR="0" wp14:anchorId="0BA3E279" wp14:editId="3ADC7632">
              <wp:extent cx="2606675" cy="195423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9104" cy="1956051"/>
                      </a:xfrm>
                      <a:prstGeom prst="rect">
                        <a:avLst/>
                      </a:prstGeom>
                      <a:noFill/>
                      <a:ln>
                        <a:noFill/>
                      </a:ln>
                    </pic:spPr>
                  </pic:pic>
                </a:graphicData>
              </a:graphic>
            </wp:inline>
          </w:drawing>
        </w:r>
      </w:ins>
    </w:p>
    <w:p w14:paraId="65366A3D" w14:textId="27CF7643" w:rsidR="00D826D9" w:rsidRDefault="00D826D9" w:rsidP="006238E0">
      <w:pPr>
        <w:pStyle w:val="Heading3"/>
      </w:pPr>
      <w:bookmarkStart w:id="544" w:name="_Toc113803084"/>
      <w:r>
        <w:t>Discussion</w:t>
      </w:r>
      <w:bookmarkEnd w:id="544"/>
    </w:p>
    <w:p w14:paraId="453F2B01" w14:textId="287C1385" w:rsidR="00540076" w:rsidRDefault="005B4E48" w:rsidP="006238E0">
      <w:pPr>
        <w:rPr>
          <w:ins w:id="545" w:author="Chen Heller" w:date="2022-09-08T14:47:00Z"/>
        </w:rPr>
      </w:pPr>
      <w:ins w:id="546" w:author="Chen Heller" w:date="2022-09-08T14:48:00Z">
        <w:r>
          <w:t xml:space="preserve">In Exp 2. </w:t>
        </w:r>
      </w:ins>
      <w:ins w:id="547" w:author="Chen Heller" w:date="2022-09-08T14:47:00Z">
        <w:r w:rsidR="00540076">
          <w:t>The participants</w:t>
        </w:r>
      </w:ins>
      <w:ins w:id="548" w:author="Chen Heller" w:date="2022-09-08T14:48:00Z">
        <w:r>
          <w:t>'</w:t>
        </w:r>
      </w:ins>
      <w:ins w:id="549" w:author="Chen Heller" w:date="2022-09-08T14:47:00Z">
        <w:r w:rsidR="00540076">
          <w:t xml:space="preserve"> ability to reach their final decision before initiating their movement was </w:t>
        </w:r>
      </w:ins>
      <w:ins w:id="550" w:author="Chen Heller" w:date="2022-09-08T14:51:00Z">
        <w:r w:rsidR="00DC40E5">
          <w:t xml:space="preserve">intentionally </w:t>
        </w:r>
      </w:ins>
      <w:ins w:id="551" w:author="Chen Heller" w:date="2022-09-08T14:47:00Z">
        <w:r w:rsidR="00540076">
          <w:t>limite</w:t>
        </w:r>
      </w:ins>
      <w:ins w:id="552" w:author="Chen Heller" w:date="2022-09-08T14:48:00Z">
        <w:r w:rsidR="00540076">
          <w:t xml:space="preserve">d by the </w:t>
        </w:r>
        <w:r>
          <w:t xml:space="preserve">shortened reaction time. </w:t>
        </w:r>
      </w:ins>
      <w:ins w:id="553" w:author="Chen Heller" w:date="2022-09-08T14:51:00Z">
        <w:r w:rsidR="00DC40E5">
          <w:t>Consequently,</w:t>
        </w:r>
      </w:ins>
      <w:ins w:id="554" w:author="Chen Heller" w:date="2022-09-08T14:48:00Z">
        <w:r>
          <w:t xml:space="preserve"> </w:t>
        </w:r>
      </w:ins>
      <w:ins w:id="555" w:author="Chen Heller" w:date="2022-09-08T14:49:00Z">
        <w:r>
          <w:t xml:space="preserve">I </w:t>
        </w:r>
      </w:ins>
      <w:ins w:id="556" w:author="Chen Heller" w:date="2022-09-08T14:48:00Z">
        <w:r>
          <w:t xml:space="preserve">expected </w:t>
        </w:r>
      </w:ins>
      <w:ins w:id="557" w:author="Chen Heller" w:date="2022-09-08T14:49:00Z">
        <w:r>
          <w:t>the decision</w:t>
        </w:r>
      </w:ins>
      <w:ins w:id="558" w:author="Chen Heller" w:date="2022-09-08T14:52:00Z">
        <w:r w:rsidR="003A2B63">
          <w:t>-</w:t>
        </w:r>
      </w:ins>
      <w:ins w:id="559" w:author="Chen Heller" w:date="2022-09-08T14:49:00Z">
        <w:r>
          <w:t xml:space="preserve">making processes </w:t>
        </w:r>
      </w:ins>
      <w:ins w:id="560" w:author="Chen Heller" w:date="2022-09-08T14:51:00Z">
        <w:r w:rsidR="00EA0065">
          <w:t>to occur during the movement a</w:t>
        </w:r>
      </w:ins>
      <w:ins w:id="561" w:author="Chen Heller" w:date="2022-09-08T14:52:00Z">
        <w:r w:rsidR="00EA0065">
          <w:t xml:space="preserve">nd </w:t>
        </w:r>
      </w:ins>
      <w:ins w:id="562" w:author="Chen Heller" w:date="2022-09-08T14:54:00Z">
        <w:r w:rsidR="00C00FAB">
          <w:t xml:space="preserve">manifest </w:t>
        </w:r>
      </w:ins>
      <w:ins w:id="563" w:author="Chen Heller" w:date="2022-09-08T14:55:00Z">
        <w:r w:rsidR="00A322E0">
          <w:t>in</w:t>
        </w:r>
      </w:ins>
      <w:ins w:id="564" w:author="Chen Heller" w:date="2022-09-08T14:54:00Z">
        <w:r w:rsidR="00C00FAB">
          <w:t xml:space="preserve"> differences in </w:t>
        </w:r>
      </w:ins>
      <w:ins w:id="565" w:author="Chen Heller" w:date="2022-09-08T14:55:00Z">
        <w:r w:rsidR="00A322E0">
          <w:t xml:space="preserve">the </w:t>
        </w:r>
      </w:ins>
      <w:ins w:id="566" w:author="Chen Heller" w:date="2022-09-08T14:54:00Z">
        <w:r w:rsidR="00C00FAB">
          <w:t xml:space="preserve">trajectory between the </w:t>
        </w:r>
      </w:ins>
      <w:ins w:id="567" w:author="Chen Heller" w:date="2022-09-08T14:55:00Z">
        <w:r w:rsidR="00C00FAB">
          <w:t>congruent and incongruent trials.</w:t>
        </w:r>
      </w:ins>
      <w:ins w:id="568" w:author="Chen Heller" w:date="2022-09-08T14:56:00Z">
        <w:r w:rsidR="002E0D06">
          <w:t xml:space="preserve"> </w:t>
        </w:r>
      </w:ins>
      <w:ins w:id="569" w:author="Chen Heller" w:date="2022-09-08T14:59:00Z">
        <w:r w:rsidR="00702526">
          <w:t>Surprisingly</w:t>
        </w:r>
      </w:ins>
      <w:ins w:id="570" w:author="Chen Heller" w:date="2022-09-08T14:57:00Z">
        <w:r w:rsidR="002E0D06">
          <w:t xml:space="preserve">, null results were </w:t>
        </w:r>
      </w:ins>
      <w:ins w:id="571" w:author="Chen Heller" w:date="2022-09-08T14:59:00Z">
        <w:r w:rsidR="00702526">
          <w:t>observed</w:t>
        </w:r>
      </w:ins>
      <w:ins w:id="572" w:author="Chen Heller" w:date="2022-09-08T14:58:00Z">
        <w:r w:rsidR="00B1230E">
          <w:t xml:space="preserve"> for all the dependent variables.</w:t>
        </w:r>
      </w:ins>
    </w:p>
    <w:p w14:paraId="1ACEDBB1" w14:textId="5F798831" w:rsidR="00D44019" w:rsidRDefault="00D826D9" w:rsidP="006238E0">
      <w:pPr>
        <w:rPr>
          <w:ins w:id="573" w:author="Chen Heller" w:date="2022-08-29T09:59:00Z"/>
        </w:rPr>
      </w:pPr>
      <w:del w:id="574" w:author="Chen Heller" w:date="2022-08-29T08:48:00Z">
        <w:r w:rsidRPr="002B73D8" w:rsidDel="008E62C2">
          <w:delText xml:space="preserve">Experiment </w:delText>
        </w:r>
      </w:del>
      <w:del w:id="575" w:author="Chen Heller" w:date="2022-08-29T09:14:00Z">
        <w:r w:rsidR="00D44019" w:rsidDel="00820346">
          <w:delText>2</w:delText>
        </w:r>
        <w:r w:rsidR="00D44019" w:rsidRPr="00E93521" w:rsidDel="00820346">
          <w:delText xml:space="preserve"> </w:delText>
        </w:r>
      </w:del>
      <w:del w:id="576" w:author="Chen Heller" w:date="2022-08-29T08:48:00Z">
        <w:r w:rsidRPr="00E93521" w:rsidDel="00513B7D">
          <w:delText xml:space="preserve">was </w:delText>
        </w:r>
      </w:del>
      <w:del w:id="577" w:author="Chen Heller" w:date="2022-09-08T14:59:00Z">
        <w:r w:rsidRPr="00E93521" w:rsidDel="00702526">
          <w:delText xml:space="preserve">expected to </w:delText>
        </w:r>
      </w:del>
      <w:del w:id="578" w:author="Chen Heller" w:date="2022-08-29T08:48:00Z">
        <w:r w:rsidRPr="00E93521" w:rsidDel="00513B7D">
          <w:delText xml:space="preserve">produce </w:delText>
        </w:r>
      </w:del>
      <w:del w:id="579" w:author="Chen Heller" w:date="2022-08-29T08:56:00Z">
        <w:r w:rsidRPr="00E93521" w:rsidDel="00C0633F">
          <w:delText xml:space="preserve">an unconscious </w:delText>
        </w:r>
      </w:del>
      <w:del w:id="580" w:author="Chen Heller" w:date="2022-08-29T09:05:00Z">
        <w:r w:rsidRPr="00E93521" w:rsidDel="00D413C6">
          <w:delText xml:space="preserve">effect since </w:delText>
        </w:r>
      </w:del>
      <w:commentRangeStart w:id="581"/>
      <w:del w:id="582" w:author="Chen Heller" w:date="2022-08-29T08:49:00Z">
        <w:r w:rsidRPr="00E93521" w:rsidDel="00EA0A50">
          <w:delText xml:space="preserve">prime dilution [ref] was diminished </w:delText>
        </w:r>
        <w:commentRangeEnd w:id="581"/>
        <w:r w:rsidR="007D3BA7" w:rsidDel="00EA0A50">
          <w:rPr>
            <w:rStyle w:val="CommentReference"/>
          </w:rPr>
          <w:commentReference w:id="581"/>
        </w:r>
        <w:r w:rsidRPr="00E93521" w:rsidDel="00EA0A50">
          <w:delText>by further limiting the participants' response time in comparison to experiment one</w:delText>
        </w:r>
      </w:del>
      <w:del w:id="583" w:author="Chen Heller" w:date="2022-09-08T14:59:00Z">
        <w:r w:rsidRPr="00E93521" w:rsidDel="00702526">
          <w:delText>.</w:delText>
        </w:r>
        <w:r w:rsidR="00D413C6" w:rsidDel="00702526">
          <w:delText xml:space="preserve"> </w:delText>
        </w:r>
        <w:r w:rsidR="00800CE5" w:rsidDel="00702526">
          <w:delText>H</w:delText>
        </w:r>
        <w:r w:rsidRPr="00E93521" w:rsidDel="00702526">
          <w:delText xml:space="preserve">owever, </w:delText>
        </w:r>
      </w:del>
      <w:del w:id="584" w:author="Chen Heller" w:date="2022-08-29T09:15:00Z">
        <w:r w:rsidRPr="00E93521" w:rsidDel="00857C26">
          <w:delText xml:space="preserve">none </w:delText>
        </w:r>
      </w:del>
      <w:del w:id="585" w:author="Chen Heller" w:date="2022-09-08T14:59:00Z">
        <w:r w:rsidRPr="00E93521" w:rsidDel="00702526">
          <w:delText>of the dependent variables</w:delText>
        </w:r>
      </w:del>
      <w:del w:id="586" w:author="Chen Heller" w:date="2022-08-29T09:15:00Z">
        <w:r w:rsidRPr="00E93521" w:rsidDel="00857C26">
          <w:delText xml:space="preserve"> showed any difference between the conditions, including reach area</w:delText>
        </w:r>
        <w:r w:rsidR="007D3BA7" w:rsidDel="00857C26">
          <w:delText>,</w:delText>
        </w:r>
        <w:r w:rsidRPr="00E93521" w:rsidDel="00857C26">
          <w:delText xml:space="preserve"> which was marginally significant in experiment </w:delText>
        </w:r>
        <w:r w:rsidR="007D3BA7" w:rsidDel="00857C26">
          <w:delText>1</w:delText>
        </w:r>
      </w:del>
      <w:r w:rsidRPr="00E93521">
        <w:t xml:space="preserve">. </w:t>
      </w:r>
      <w:commentRangeStart w:id="587"/>
      <w:commentRangeStart w:id="588"/>
      <w:r w:rsidRPr="00E93521">
        <w:t xml:space="preserve">An examination of the reach area distribution shows a that a single </w:t>
      </w:r>
      <w:del w:id="589" w:author="Chen Heller" w:date="2022-09-08T14:33:00Z">
        <w:r w:rsidRPr="00E93521" w:rsidDel="00283CE4">
          <w:delText>subject</w:delText>
        </w:r>
      </w:del>
      <w:ins w:id="590" w:author="Chen Heller" w:date="2022-09-08T14:33:00Z">
        <w:r w:rsidR="00283CE4">
          <w:t>participant</w:t>
        </w:r>
      </w:ins>
      <w:r w:rsidRPr="00E93521">
        <w:t xml:space="preserve"> had a</w:t>
      </w:r>
      <w:del w:id="591" w:author="Chen Heller" w:date="2022-09-08T14:59:00Z">
        <w:r w:rsidRPr="00E93521" w:rsidDel="00702526">
          <w:delText>n</w:delText>
        </w:r>
      </w:del>
      <w:r w:rsidRPr="00E93521">
        <w:t xml:space="preserve"> </w:t>
      </w:r>
      <w:ins w:id="592" w:author="Chen Heller" w:date="2022-09-08T14:59:00Z">
        <w:r w:rsidR="00702526">
          <w:t xml:space="preserve">strong </w:t>
        </w:r>
      </w:ins>
      <w:r w:rsidRPr="00E93521">
        <w:t xml:space="preserve">opposite trend to the rest of the sample which might explain why a significant </w:t>
      </w:r>
      <w:ins w:id="593" w:author="Chen Heller" w:date="2022-09-08T15:00:00Z">
        <w:r w:rsidR="009D1EE5">
          <w:t xml:space="preserve">difference between the means </w:t>
        </w:r>
      </w:ins>
      <w:del w:id="594" w:author="Chen Heller" w:date="2022-09-08T15:00:00Z">
        <w:r w:rsidRPr="00E93521" w:rsidDel="009D1EE5">
          <w:delText xml:space="preserve">unconscious effect </w:delText>
        </w:r>
      </w:del>
      <w:r w:rsidRPr="00E93521">
        <w:t>could not be found</w:t>
      </w:r>
      <w:commentRangeEnd w:id="587"/>
      <w:r w:rsidRPr="00E93521">
        <w:commentReference w:id="587"/>
      </w:r>
      <w:commentRangeEnd w:id="588"/>
      <w:r w:rsidR="007D3BA7">
        <w:rPr>
          <w:rStyle w:val="CommentReference"/>
        </w:rPr>
        <w:commentReference w:id="588"/>
      </w:r>
      <w:r w:rsidRPr="00E93521">
        <w:t xml:space="preserve"> [</w:t>
      </w:r>
      <w:commentRangeStart w:id="595"/>
      <w:r w:rsidR="009E5DF4">
        <w:t>See reach area graph below</w:t>
      </w:r>
      <w:commentRangeEnd w:id="595"/>
      <w:r w:rsidR="001A3D21">
        <w:rPr>
          <w:rStyle w:val="CommentReference"/>
        </w:rPr>
        <w:commentReference w:id="595"/>
      </w:r>
      <w:r w:rsidRPr="00E93521">
        <w:t xml:space="preserve">]. </w:t>
      </w:r>
      <w:del w:id="596" w:author="Chen Heller" w:date="2022-08-29T09:26:00Z">
        <w:r w:rsidRPr="00E93521" w:rsidDel="003C746F">
          <w:delText>However</w:delText>
        </w:r>
      </w:del>
      <w:del w:id="597" w:author="Chen Heller" w:date="2022-08-29T10:27:00Z">
        <w:r w:rsidRPr="00E93521" w:rsidDel="009E5DF4">
          <w:delText xml:space="preserve">, </w:delText>
        </w:r>
      </w:del>
      <w:del w:id="598" w:author="Chen Heller" w:date="2022-08-29T09:26:00Z">
        <w:r w:rsidRPr="00E93521" w:rsidDel="003C746F">
          <w:delText xml:space="preserve">the failure to find a congruency effect could also be the product of </w:delText>
        </w:r>
      </w:del>
      <w:del w:id="599" w:author="Chen Heller" w:date="2022-08-29T10:27:00Z">
        <w:r w:rsidRPr="00E93521" w:rsidDel="009E5DF4">
          <w:delText xml:space="preserve">the strict timing limitations. It is possible that participants did not properly perform the task because the required responses were too quick. </w:delText>
        </w:r>
      </w:del>
      <w:ins w:id="600" w:author="Chen Heller" w:date="2022-08-29T10:29:00Z">
        <w:r w:rsidR="00C75FB9">
          <w:t>Expec</w:t>
        </w:r>
      </w:ins>
      <w:ins w:id="601" w:author="Chen Heller" w:date="2022-08-29T10:30:00Z">
        <w:r w:rsidR="00C75FB9">
          <w:t xml:space="preserve">tedly, </w:t>
        </w:r>
      </w:ins>
      <w:ins w:id="602" w:author="Chen Heller" w:date="2022-08-29T10:36:00Z">
        <w:r w:rsidR="009D64F9">
          <w:t xml:space="preserve">reducing the allowed </w:t>
        </w:r>
      </w:ins>
      <w:ins w:id="603" w:author="Chen Heller" w:date="2022-09-08T15:00:00Z">
        <w:r w:rsidR="00145BDF">
          <w:t>reaction</w:t>
        </w:r>
      </w:ins>
      <w:ins w:id="604" w:author="Chen Heller" w:date="2022-08-29T10:36:00Z">
        <w:r w:rsidR="009D64F9">
          <w:t xml:space="preserve"> time </w:t>
        </w:r>
      </w:ins>
      <w:ins w:id="605" w:author="Chen Heller" w:date="2022-08-29T10:34:00Z">
        <w:r w:rsidR="00BC32D6">
          <w:t>in this experiment</w:t>
        </w:r>
        <w:r w:rsidR="00ED152F">
          <w:t xml:space="preserve"> </w:t>
        </w:r>
      </w:ins>
      <w:ins w:id="606" w:author="Chen Heller" w:date="2022-09-08T15:03:00Z">
        <w:r w:rsidR="0092475A">
          <w:t xml:space="preserve">resulted in </w:t>
        </w:r>
      </w:ins>
      <w:ins w:id="607" w:author="Chen Heller" w:date="2022-08-29T10:44:00Z">
        <w:r w:rsidR="00AE13F2">
          <w:t>a large average number of excluded trials (</w:t>
        </w:r>
      </w:ins>
      <w:ins w:id="608" w:author="Chen Heller" w:date="2022-09-08T15:06:00Z">
        <w:r w:rsidR="00A671D0">
          <w:t xml:space="preserve">M = </w:t>
        </w:r>
      </w:ins>
      <w:ins w:id="609" w:author="Chen Heller" w:date="2022-09-08T15:05:00Z">
        <w:r w:rsidR="00A671D0">
          <w:t>214.1</w:t>
        </w:r>
      </w:ins>
      <w:ins w:id="610" w:author="Chen Heller" w:date="2022-09-08T15:06:00Z">
        <w:r w:rsidR="00A671D0">
          <w:t>1, SD = 71.12</w:t>
        </w:r>
      </w:ins>
      <w:ins w:id="611" w:author="Chen Heller" w:date="2022-08-29T10:44:00Z">
        <w:r w:rsidR="00AE13F2">
          <w:t>)</w:t>
        </w:r>
      </w:ins>
      <w:ins w:id="612" w:author="Chen Heller" w:date="2022-09-10T09:29:00Z">
        <w:r w:rsidR="00FA149D">
          <w:t xml:space="preserve"> which can also explain the difficulty in </w:t>
        </w:r>
        <w:r w:rsidR="00FA149D">
          <w:lastRenderedPageBreak/>
          <w:t>detecting an effe</w:t>
        </w:r>
      </w:ins>
      <w:ins w:id="613" w:author="Chen Heller" w:date="2022-09-10T09:30:00Z">
        <w:r w:rsidR="00FA149D">
          <w:t>ct</w:t>
        </w:r>
      </w:ins>
      <w:ins w:id="614" w:author="Chen Heller" w:date="2022-08-29T10:45:00Z">
        <w:r w:rsidR="00AE13F2">
          <w:t>.</w:t>
        </w:r>
      </w:ins>
      <w:del w:id="615" w:author="Chen Heller" w:date="2022-08-29T10:31:00Z">
        <w:r w:rsidRPr="00E93521" w:rsidDel="00FB27E7">
          <w:delText>This notion is supported by the</w:delText>
        </w:r>
      </w:del>
      <w:del w:id="616" w:author="Chen Heller" w:date="2022-08-29T10:39:00Z">
        <w:r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1301B910" w:rsidR="00197453" w:rsidRDefault="00197453" w:rsidP="006238E0">
      <w:pPr>
        <w:pStyle w:val="NoSpacing"/>
        <w:bidi w:val="0"/>
        <w:pPrChange w:id="617" w:author="Chen Heller" w:date="2022-08-29T09:59:00Z">
          <w:pPr>
            <w:pStyle w:val="Heading3"/>
          </w:pPr>
        </w:pPrChange>
      </w:pPr>
      <w:ins w:id="618" w:author="Chen Heller" w:date="2022-08-29T09:59:00Z">
        <w:r w:rsidRPr="00197453">
          <w:rPr>
            <w:noProof/>
          </w:rPr>
          <w:drawing>
            <wp:inline distT="0" distB="0" distL="0" distR="0" wp14:anchorId="44256105" wp14:editId="2C9D3A61">
              <wp:extent cx="1692275" cy="189362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97054" cy="1898970"/>
                      </a:xfrm>
                      <a:prstGeom prst="rect">
                        <a:avLst/>
                      </a:prstGeom>
                    </pic:spPr>
                  </pic:pic>
                </a:graphicData>
              </a:graphic>
            </wp:inline>
          </w:drawing>
        </w:r>
      </w:ins>
    </w:p>
    <w:p w14:paraId="2C206D09" w14:textId="6D0EC5AF" w:rsidR="00ED60E1" w:rsidRDefault="008E682E" w:rsidP="006238E0">
      <w:pPr>
        <w:pStyle w:val="Heading2"/>
        <w:rPr>
          <w:rtl/>
        </w:rPr>
      </w:pPr>
      <w:bookmarkStart w:id="619" w:name="_Toc113803085"/>
      <w:r>
        <w:t xml:space="preserve">Pilot </w:t>
      </w:r>
      <w:r w:rsidR="00ED60E1">
        <w:t>Exp</w:t>
      </w:r>
      <w:r>
        <w:t>eriment</w:t>
      </w:r>
      <w:r w:rsidR="00ED60E1">
        <w:t xml:space="preserve"> 3</w:t>
      </w:r>
      <w:bookmarkEnd w:id="619"/>
    </w:p>
    <w:p w14:paraId="6ED892B3" w14:textId="5F83E276" w:rsidR="00D826D9" w:rsidRDefault="007D3BA7" w:rsidP="006238E0">
      <w:r>
        <w:t xml:space="preserve">Given the </w:t>
      </w:r>
      <w:r w:rsidR="00D826D9">
        <w:t>large proportion of excluded trials</w:t>
      </w:r>
      <w:r w:rsidR="00470925">
        <w:t xml:space="preserve">, in Experiment 3 </w:t>
      </w:r>
      <w:ins w:id="620"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621" w:name="_Toc113803086"/>
      <w:r>
        <w:t>Methods</w:t>
      </w:r>
      <w:bookmarkEnd w:id="621"/>
    </w:p>
    <w:p w14:paraId="3B29F863" w14:textId="77777777" w:rsidR="00D826D9" w:rsidRDefault="00D826D9" w:rsidP="006238E0">
      <w:pPr>
        <w:pStyle w:val="Heading4"/>
      </w:pPr>
      <w:bookmarkStart w:id="622" w:name="_Toc113803087"/>
      <w:r>
        <w:t>Participants</w:t>
      </w:r>
      <w:bookmarkEnd w:id="622"/>
    </w:p>
    <w:p w14:paraId="542AD451" w14:textId="23385BB9" w:rsidR="00D826D9" w:rsidRPr="00354457" w:rsidRDefault="00860CF5" w:rsidP="006238E0">
      <w:del w:id="623" w:author="Chen Heller" w:date="2022-08-30T15:13:00Z">
        <w:r w:rsidDel="00F5658A">
          <w:delText>17</w:delText>
        </w:r>
        <w:r w:rsidR="00D826D9" w:rsidDel="00F5658A">
          <w:delText xml:space="preserve"> </w:delText>
        </w:r>
      </w:del>
      <w:ins w:id="624" w:author="Chen Heller" w:date="2022-08-30T15:13:00Z">
        <w:r w:rsidR="00F5658A">
          <w:t xml:space="preserve">7 </w:t>
        </w:r>
      </w:ins>
      <w:r w:rsidR="00D826D9">
        <w:t>participants (</w:t>
      </w:r>
      <w:del w:id="625" w:author="Chen Heller" w:date="2022-08-30T15:18:00Z">
        <w:r w:rsidR="00D826D9" w:rsidDel="007B7156">
          <w:delText xml:space="preserve">10 </w:delText>
        </w:r>
      </w:del>
      <w:ins w:id="626" w:author="Chen Heller" w:date="2022-08-30T15:18:00Z">
        <w:r w:rsidR="007B7156">
          <w:t xml:space="preserve">5 </w:t>
        </w:r>
      </w:ins>
      <w:r w:rsidR="00D826D9">
        <w:t>females) were recruited for the study (</w:t>
      </w:r>
      <w:ins w:id="627" w:author="Chen Heller" w:date="2022-08-26T10:48:00Z">
        <w:r w:rsidR="00903CA4">
          <w:t xml:space="preserve">age: </w:t>
        </w:r>
      </w:ins>
      <w:r w:rsidR="00D826D9">
        <w:t xml:space="preserve">M = </w:t>
      </w:r>
      <w:del w:id="628" w:author="Chen Heller" w:date="2022-09-05T14:21:00Z">
        <w:r w:rsidR="00D826D9" w:rsidDel="002E3A53">
          <w:delText>25.5</w:delText>
        </w:r>
      </w:del>
      <w:ins w:id="629" w:author="Chen Heller" w:date="2022-09-05T14:21:00Z">
        <w:r w:rsidR="002E3A53">
          <w:t>24.42</w:t>
        </w:r>
      </w:ins>
      <w:r w:rsidR="00D826D9">
        <w:t>, SD = 3.</w:t>
      </w:r>
      <w:del w:id="630" w:author="Chen Heller" w:date="2022-09-05T14:22:00Z">
        <w:r w:rsidR="00D826D9" w:rsidDel="002E3A53">
          <w:delText>7</w:delText>
        </w:r>
      </w:del>
      <w:ins w:id="631" w:author="Chen Heller" w:date="2022-09-05T14:22:00Z">
        <w:r w:rsidR="002E3A53">
          <w:t>20</w:t>
        </w:r>
      </w:ins>
      <w:r w:rsidR="00D826D9">
        <w:t xml:space="preserve">) in a recruitment procedure identical to experiment 1. Four </w:t>
      </w:r>
      <w:ins w:id="632"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633" w:author="Chen Heller" w:date="2022-08-29T10:57:00Z">
        <w:r w:rsidR="00D826D9" w:rsidDel="00827596">
          <w:delText>achived</w:delText>
        </w:r>
      </w:del>
      <w:ins w:id="634" w:author="Chen Heller" w:date="2022-08-29T10:57:00Z">
        <w:r w:rsidR="00827596">
          <w:t>achieved</w:t>
        </w:r>
      </w:ins>
      <w:r w:rsidR="00D826D9">
        <w:t xml:space="preserve"> significantly less than 70% correct answers in the classification task according to a binomial test.</w:t>
      </w:r>
      <w:ins w:id="635" w:author="Chen Heller" w:date="2022-08-30T15:19:00Z">
        <w:r w:rsidR="007B7156" w:rsidDel="007B7156">
          <w:t xml:space="preserve"> </w:t>
        </w:r>
      </w:ins>
      <w:del w:id="636" w:author="Chen Heller" w:date="2022-08-30T15:19:00Z">
        <w:r w:rsidR="00D826D9" w:rsidDel="007B7156">
          <w:delText xml:space="preserve"> Overall, seven subjects were included in the analysis.</w:delText>
        </w:r>
      </w:del>
    </w:p>
    <w:p w14:paraId="0A2005EA" w14:textId="545FA7E5" w:rsidR="00D826D9" w:rsidRDefault="00D826D9" w:rsidP="006238E0">
      <w:pPr>
        <w:pStyle w:val="Heading3"/>
      </w:pPr>
      <w:bookmarkStart w:id="637" w:name="_Toc113803088"/>
      <w:r>
        <w:t>Stimuli</w:t>
      </w:r>
      <w:r w:rsidR="008E682E">
        <w:t>, Apparatus and Procedure</w:t>
      </w:r>
      <w:bookmarkEnd w:id="637"/>
    </w:p>
    <w:p w14:paraId="1151CE81" w14:textId="3D858295" w:rsidR="00D826D9" w:rsidRDefault="00D826D9" w:rsidP="001E0D76">
      <w:r>
        <w:lastRenderedPageBreak/>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638"/>
      <w:commentRangeStart w:id="639"/>
      <w:r>
        <w:t xml:space="preserve">10ms to 320ms and 420ms </w:t>
      </w:r>
      <w:commentRangeEnd w:id="638"/>
      <w:r w:rsidR="008E682E">
        <w:rPr>
          <w:rStyle w:val="CommentReference"/>
        </w:rPr>
        <w:commentReference w:id="638"/>
      </w:r>
      <w:commentRangeEnd w:id="639"/>
      <w:r w:rsidR="00570789">
        <w:rPr>
          <w:rStyle w:val="CommentReference"/>
        </w:rPr>
        <w:commentReference w:id="639"/>
      </w:r>
      <w:r>
        <w:t>respectively</w:t>
      </w:r>
      <w:ins w:id="640" w:author="Chen Heller" w:date="2022-08-29T13:04:00Z">
        <w:r w:rsidR="00960D0C">
          <w:t xml:space="preserve"> to make sure they do not exceed those use in </w:t>
        </w:r>
        <w:r w:rsidR="00960D0C" w:rsidRPr="00C65950">
          <w:t>Gallivan &amp; Chapman</w:t>
        </w:r>
        <w:r w:rsidR="00960D0C">
          <w:t xml:space="preserve"> </w:t>
        </w:r>
      </w:ins>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ins w:id="641" w:author="Chen Heller" w:date="2022-09-04T12:34:00Z">
        <w:r w:rsidR="0057241D">
          <w:t xml:space="preserve"> to improve th</w:t>
        </w:r>
      </w:ins>
      <w:ins w:id="642"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643" w:name="_Toc113803089"/>
      <w:r>
        <w:t>Results</w:t>
      </w:r>
      <w:bookmarkEnd w:id="643"/>
    </w:p>
    <w:p w14:paraId="3C8905BD" w14:textId="173DD650" w:rsidR="0045341F" w:rsidRDefault="00BA4221" w:rsidP="006238E0">
      <w:pPr>
        <w:rPr>
          <w:ins w:id="644" w:author="Chen Heller" w:date="2022-09-05T14:33:00Z"/>
        </w:rPr>
      </w:pPr>
      <w:ins w:id="645" w:author="Chen Heller" w:date="2022-08-30T16:32:00Z">
        <w:r>
          <w:t xml:space="preserve">Prime visibility: overall, </w:t>
        </w:r>
      </w:ins>
      <w:ins w:id="646" w:author="Chen Heller" w:date="2022-09-07T17:20:00Z">
        <w:r w:rsidR="00E97DDA">
          <w:t>76.29</w:t>
        </w:r>
      </w:ins>
      <w:ins w:id="647" w:author="Chen Heller" w:date="2022-08-30T16:32:00Z">
        <w:r>
          <w:t xml:space="preserve">% of the trials were rated as visibility 1, </w:t>
        </w:r>
      </w:ins>
      <w:ins w:id="648" w:author="Chen Heller" w:date="2022-08-31T12:25:00Z">
        <w:r w:rsidR="00935D83">
          <w:t>2</w:t>
        </w:r>
      </w:ins>
      <w:ins w:id="649" w:author="Chen Heller" w:date="2022-09-07T17:20:00Z">
        <w:r w:rsidR="00E97DDA">
          <w:t>0</w:t>
        </w:r>
      </w:ins>
      <w:ins w:id="650" w:author="Chen Heller" w:date="2022-08-31T12:25:00Z">
        <w:r w:rsidR="00935D83">
          <w:t>.</w:t>
        </w:r>
      </w:ins>
      <w:ins w:id="651" w:author="Chen Heller" w:date="2022-09-07T17:20:00Z">
        <w:r w:rsidR="00E97DDA">
          <w:t>0</w:t>
        </w:r>
      </w:ins>
      <w:ins w:id="652" w:author="Chen Heller" w:date="2022-08-31T12:25:00Z">
        <w:r w:rsidR="00935D83">
          <w:t>8</w:t>
        </w:r>
      </w:ins>
      <w:ins w:id="653" w:author="Chen Heller" w:date="2022-08-30T16:32:00Z">
        <w:r>
          <w:t xml:space="preserve">% as visibility 2, </w:t>
        </w:r>
      </w:ins>
      <w:ins w:id="654" w:author="Chen Heller" w:date="2022-09-07T17:21:00Z">
        <w:r w:rsidR="00E97DDA">
          <w:t>2</w:t>
        </w:r>
      </w:ins>
      <w:ins w:id="655" w:author="Chen Heller" w:date="2022-08-31T12:25:00Z">
        <w:r w:rsidR="00935D83">
          <w:t>.</w:t>
        </w:r>
      </w:ins>
      <w:ins w:id="656" w:author="Chen Heller" w:date="2022-09-07T17:21:00Z">
        <w:r w:rsidR="00E97DDA">
          <w:t>85</w:t>
        </w:r>
      </w:ins>
      <w:ins w:id="657" w:author="Chen Heller" w:date="2022-08-30T16:32:00Z">
        <w:r>
          <w:t xml:space="preserve">% as visibility 3 and </w:t>
        </w:r>
      </w:ins>
      <w:ins w:id="658" w:author="Chen Heller" w:date="2022-09-07T17:21:00Z">
        <w:r w:rsidR="00E97DDA">
          <w:t>0</w:t>
        </w:r>
      </w:ins>
      <w:ins w:id="659" w:author="Chen Heller" w:date="2022-08-31T12:26:00Z">
        <w:r w:rsidR="00935D83">
          <w:t>.</w:t>
        </w:r>
      </w:ins>
      <w:ins w:id="660" w:author="Chen Heller" w:date="2022-09-07T17:21:00Z">
        <w:r w:rsidR="00E97DDA">
          <w:t>76</w:t>
        </w:r>
      </w:ins>
      <w:ins w:id="661" w:author="Chen Heller" w:date="2022-08-30T16:32:00Z">
        <w:r>
          <w:t xml:space="preserve">% as visibility 4. </w:t>
        </w:r>
      </w:ins>
      <w:r w:rsidR="00D826D9">
        <w:t>When participants rated the prime as invisible, they were not better than chance at recognizing it, M = 47.4</w:t>
      </w:r>
      <w:ins w:id="662" w:author="Chen Heller" w:date="2022-08-31T12:26:00Z">
        <w:r w:rsidR="00174F24">
          <w:t>6</w:t>
        </w:r>
      </w:ins>
      <w:r w:rsidR="00D826D9">
        <w:t>%, SD = 3.4</w:t>
      </w:r>
      <w:ins w:id="663" w:author="Chen Heller" w:date="2022-09-07T17:21:00Z">
        <w:r w:rsidR="00E52E97">
          <w:t>5</w:t>
        </w:r>
      </w:ins>
      <w:r w:rsidR="00D826D9">
        <w:t xml:space="preserve">, </w:t>
      </w:r>
      <w:proofErr w:type="gramStart"/>
      <w:r w:rsidR="00D826D9">
        <w:t>t</w:t>
      </w:r>
      <w:r w:rsidR="00D826D9" w:rsidRPr="00F32184">
        <w:rPr>
          <w:rPrChange w:id="664" w:author="Chen Heller" w:date="2022-08-30T13:48:00Z">
            <w:rPr>
              <w:vertAlign w:val="subscript"/>
            </w:rPr>
          </w:rPrChange>
        </w:rPr>
        <w:t>(</w:t>
      </w:r>
      <w:proofErr w:type="gramEnd"/>
      <w:r w:rsidR="00D826D9" w:rsidRPr="00F32184">
        <w:rPr>
          <w:rPrChange w:id="665" w:author="Chen Heller" w:date="2022-08-30T13:48:00Z">
            <w:rPr>
              <w:vertAlign w:val="subscript"/>
            </w:rPr>
          </w:rPrChange>
        </w:rPr>
        <w:t>6)</w:t>
      </w:r>
      <w:r w:rsidR="00D826D9">
        <w:t xml:space="preserve"> = -1.94, p = 0.1</w:t>
      </w:r>
      <w:ins w:id="666" w:author="Chen Heller" w:date="2022-08-31T12:26:00Z">
        <w:r w:rsidR="00174F24">
          <w:t>00</w:t>
        </w:r>
      </w:ins>
      <w:r w:rsidR="00D826D9">
        <w:t>, 95% CI = [44.26, 50.65].</w:t>
      </w:r>
      <w:ins w:id="667" w:author="Chen Heller" w:date="2022-09-05T14:32:00Z">
        <w:r w:rsidR="008116EA">
          <w:t xml:space="preserve"> Thus, both the subjective and the objective measures confirm that masking was effective in rendering the stimuli invisible.</w:t>
        </w:r>
      </w:ins>
      <w:del w:id="668" w:author="Chen Heller" w:date="2022-09-04T17:53:00Z">
        <w:r w:rsidR="00D826D9" w:rsidDel="0045341F">
          <w:delText xml:space="preserve"> </w:delText>
        </w:r>
      </w:del>
    </w:p>
    <w:p w14:paraId="42C02537" w14:textId="5611F8C7" w:rsidR="00D826D9" w:rsidRDefault="0045341F" w:rsidP="006238E0">
      <w:pPr>
        <w:rPr>
          <w:ins w:id="669" w:author="Chen Heller" w:date="2022-08-30T12:24:00Z"/>
        </w:rPr>
      </w:pPr>
      <w:ins w:id="670" w:author="Chen Heller" w:date="2022-09-04T17:53:00Z">
        <w:r>
          <w:t xml:space="preserve">Congruency effect: </w:t>
        </w:r>
      </w:ins>
      <w:ins w:id="671" w:author="Chen Heller" w:date="2022-09-08T15:12:00Z">
        <w:r w:rsidR="00D011EC">
          <w:t xml:space="preserve">Multiple comparisons correction </w:t>
        </w:r>
      </w:ins>
      <w:ins w:id="672" w:author="Chen Heller" w:date="2022-09-08T17:46:00Z">
        <w:r w:rsidR="007A0FCA">
          <w:t xml:space="preserve">procedure </w:t>
        </w:r>
      </w:ins>
      <w:ins w:id="673" w:author="Chen Heller" w:date="2022-09-08T15:12:00Z">
        <w:r w:rsidR="00D011EC">
          <w:t xml:space="preserve">was </w:t>
        </w:r>
      </w:ins>
      <w:ins w:id="674" w:author="Chen Heller" w:date="2022-09-08T15:16:00Z">
        <w:r w:rsidR="00A941E4">
          <w:t xml:space="preserve">identical to </w:t>
        </w:r>
      </w:ins>
      <w:ins w:id="675" w:author="Chen Heller" w:date="2022-09-08T15:15:00Z">
        <w:r w:rsidR="0000070C">
          <w:t>Exp 2.</w:t>
        </w:r>
      </w:ins>
      <w:ins w:id="676" w:author="Chen Heller" w:date="2022-09-04T17:53:00Z">
        <w:r>
          <w:t xml:space="preserve"> </w:t>
        </w:r>
      </w:ins>
      <w:ins w:id="677" w:author="Chen Heller" w:date="2022-09-08T15:16:00Z">
        <w:r w:rsidR="00824724">
          <w:t>Additionally, t</w:t>
        </w:r>
      </w:ins>
      <w:ins w:id="678" w:author="Chen Heller" w:date="2022-09-05T09:37:00Z">
        <w:r w:rsidR="00E132B1">
          <w:t>he movement duration</w:t>
        </w:r>
      </w:ins>
      <w:ins w:id="679" w:author="Chen Heller" w:date="2022-09-05T09:38:00Z">
        <w:r w:rsidR="00E132B1">
          <w:t xml:space="preserve"> variable as well as the </w:t>
        </w:r>
        <w:r w:rsidR="006F660F">
          <w:t>reach area</w:t>
        </w:r>
      </w:ins>
      <w:ins w:id="680" w:author="Chen Heller" w:date="2022-09-05T11:00:00Z">
        <w:r w:rsidR="002D00F6">
          <w:t xml:space="preserve"> and the traveled distance </w:t>
        </w:r>
      </w:ins>
      <w:ins w:id="681" w:author="Chen Heller" w:date="2022-09-05T09:38:00Z">
        <w:r w:rsidR="006F660F">
          <w:t xml:space="preserve">variables, </w:t>
        </w:r>
      </w:ins>
      <w:ins w:id="682" w:author="Chen Heller" w:date="2022-09-08T15:16:00Z">
        <w:r w:rsidR="00824724">
          <w:t xml:space="preserve">were tested using permutation since they </w:t>
        </w:r>
      </w:ins>
      <w:ins w:id="683" w:author="Chen Heller" w:date="2022-09-05T09:38:00Z">
        <w:r w:rsidR="006F660F">
          <w:t>violated the normality assumption</w:t>
        </w:r>
      </w:ins>
      <w:ins w:id="684" w:author="Chen Heller" w:date="2022-09-05T09:39:00Z">
        <w:r w:rsidR="006F660F">
          <w:t>.</w:t>
        </w:r>
      </w:ins>
      <w:ins w:id="685" w:author="Chen Heller" w:date="2022-09-05T09:37:00Z">
        <w:r w:rsidR="00E132B1">
          <w:t xml:space="preserve"> </w:t>
        </w:r>
      </w:ins>
      <w:r w:rsidR="00D826D9">
        <w:t xml:space="preserve">Contrary to experiment two, </w:t>
      </w:r>
      <w:ins w:id="686" w:author="Chen Heller" w:date="2022-09-08T15:18:00Z">
        <w:r w:rsidR="000C5896">
          <w:t xml:space="preserve">significant difference was detected in the reach area which was </w:t>
        </w:r>
      </w:ins>
      <w:ins w:id="687" w:author="Chen Heller" w:date="2022-09-08T17:48:00Z">
        <w:r w:rsidR="001B2C33">
          <w:t xml:space="preserve">smaller </w:t>
        </w:r>
      </w:ins>
      <w:ins w:id="688" w:author="Chen Heller" w:date="2022-09-08T17:49:00Z">
        <w:r w:rsidR="001B2C33">
          <w:t xml:space="preserve">in </w:t>
        </w:r>
      </w:ins>
      <w:ins w:id="689" w:author="Chen Heller" w:date="2022-09-08T15:18:00Z">
        <w:r w:rsidR="000C5896">
          <w:t xml:space="preserve">the </w:t>
        </w:r>
      </w:ins>
      <w:ins w:id="690" w:author="Chen Heller" w:date="2022-09-08T17:48:00Z">
        <w:r w:rsidR="001B2C33">
          <w:t>in</w:t>
        </w:r>
      </w:ins>
      <w:ins w:id="691" w:author="Chen Heller" w:date="2022-09-08T15:18:00Z">
        <w:r w:rsidR="000C5896">
          <w:t>congruent condition (</w:t>
        </w:r>
        <w:proofErr w:type="spellStart"/>
        <w:r w:rsidR="000C5896">
          <w:t>M</w:t>
        </w:r>
        <w:r w:rsidR="000C5896">
          <w:rPr>
            <w:vertAlign w:val="subscript"/>
          </w:rPr>
          <w:t>con</w:t>
        </w:r>
        <w:proofErr w:type="spellEnd"/>
        <w:r w:rsidR="000C5896">
          <w:t xml:space="preserve"> = 2, </w:t>
        </w:r>
        <w:proofErr w:type="spellStart"/>
        <w:r w:rsidR="000C5896">
          <w:t>SD</w:t>
        </w:r>
        <w:r w:rsidR="000C5896">
          <w:rPr>
            <w:vertAlign w:val="subscript"/>
          </w:rPr>
          <w:t>con</w:t>
        </w:r>
        <w:proofErr w:type="spellEnd"/>
        <w:r w:rsidR="000C5896">
          <w:t xml:space="preserve"> = 0.30, </w:t>
        </w:r>
        <w:proofErr w:type="spellStart"/>
        <w:r w:rsidR="000C5896">
          <w:t>M</w:t>
        </w:r>
        <w:r w:rsidR="000C5896">
          <w:rPr>
            <w:vertAlign w:val="subscript"/>
          </w:rPr>
          <w:t>incon</w:t>
        </w:r>
        <w:proofErr w:type="spellEnd"/>
        <w:r w:rsidR="000C5896">
          <w:t xml:space="preserve"> = 1.73, </w:t>
        </w:r>
        <w:proofErr w:type="spellStart"/>
        <w:r w:rsidR="000C5896">
          <w:t>SD</w:t>
        </w:r>
        <w:r w:rsidR="000C5896">
          <w:rPr>
            <w:vertAlign w:val="subscript"/>
          </w:rPr>
          <w:t>incon</w:t>
        </w:r>
        <w:proofErr w:type="spellEnd"/>
        <w:r w:rsidR="000C5896">
          <w:t xml:space="preserve"> = 0.25, p = 0.023, 95% CI [0.11, 0.42]). </w:t>
        </w:r>
      </w:ins>
      <w:del w:id="692" w:author="Chen Heller" w:date="2022-09-08T15:18:00Z">
        <w:r w:rsidR="00D826D9" w:rsidDel="000C5896">
          <w:delText xml:space="preserve">a </w:delText>
        </w:r>
      </w:del>
      <w:ins w:id="693" w:author="Chen Heller" w:date="2022-09-08T15:19:00Z">
        <w:r w:rsidR="002A0697">
          <w:t>On the other hand,</w:t>
        </w:r>
      </w:ins>
      <w:ins w:id="694" w:author="Chen Heller" w:date="2022-09-08T15:18:00Z">
        <w:r w:rsidR="000C5896">
          <w:t xml:space="preserve"> </w:t>
        </w:r>
      </w:ins>
      <w:ins w:id="695" w:author="Chen Heller" w:date="2022-09-08T15:20:00Z">
        <w:r w:rsidR="00CF4F56">
          <w:t>a congruency effect was absent in the traveled distance (</w:t>
        </w:r>
        <w:proofErr w:type="spellStart"/>
        <w:r w:rsidR="00CF4F56">
          <w:t>M</w:t>
        </w:r>
        <w:r w:rsidR="00CF4F56">
          <w:rPr>
            <w:vertAlign w:val="subscript"/>
          </w:rPr>
          <w:t>con</w:t>
        </w:r>
        <w:proofErr w:type="spellEnd"/>
        <w:r w:rsidR="00CF4F56">
          <w:t xml:space="preserve"> = 38.27, </w:t>
        </w:r>
        <w:proofErr w:type="spellStart"/>
        <w:r w:rsidR="00CF4F56">
          <w:t>SD</w:t>
        </w:r>
        <w:r w:rsidR="00CF4F56">
          <w:rPr>
            <w:vertAlign w:val="subscript"/>
          </w:rPr>
          <w:t>con</w:t>
        </w:r>
        <w:proofErr w:type="spellEnd"/>
        <w:r w:rsidR="00CF4F56">
          <w:t xml:space="preserve"> = 1.25, </w:t>
        </w:r>
        <w:proofErr w:type="spellStart"/>
        <w:r w:rsidR="00CF4F56">
          <w:t>M</w:t>
        </w:r>
        <w:r w:rsidR="00CF4F56">
          <w:rPr>
            <w:vertAlign w:val="subscript"/>
          </w:rPr>
          <w:t>incon</w:t>
        </w:r>
        <w:proofErr w:type="spellEnd"/>
        <w:r w:rsidR="00CF4F56">
          <w:t xml:space="preserve"> = 39.23, </w:t>
        </w:r>
        <w:proofErr w:type="spellStart"/>
        <w:r w:rsidR="00CF4F56">
          <w:t>SD</w:t>
        </w:r>
        <w:r w:rsidR="00CF4F56">
          <w:rPr>
            <w:vertAlign w:val="subscript"/>
          </w:rPr>
          <w:t>incon</w:t>
        </w:r>
        <w:proofErr w:type="spellEnd"/>
        <w:r w:rsidR="00CF4F56">
          <w:t xml:space="preserve"> = 1.74, p = 0.125, 95% CI [-1.40, -0.51]), </w:t>
        </w:r>
      </w:ins>
      <w:ins w:id="696" w:author="Chen Heller" w:date="2022-09-08T15:19:00Z">
        <w:r w:rsidR="002A0697">
          <w:t>the frequency of COM (</w:t>
        </w:r>
        <w:proofErr w:type="spellStart"/>
        <w:r w:rsidR="002A0697">
          <w:t>M</w:t>
        </w:r>
        <w:r w:rsidR="002A0697">
          <w:rPr>
            <w:vertAlign w:val="subscript"/>
          </w:rPr>
          <w:t>con</w:t>
        </w:r>
        <w:proofErr w:type="spellEnd"/>
        <w:r w:rsidR="002A0697">
          <w:t xml:space="preserve"> = 0.20, </w:t>
        </w:r>
        <w:proofErr w:type="spellStart"/>
        <w:r w:rsidR="002A0697">
          <w:t>SD</w:t>
        </w:r>
        <w:r w:rsidR="002A0697">
          <w:rPr>
            <w:vertAlign w:val="subscript"/>
          </w:rPr>
          <w:t>con</w:t>
        </w:r>
        <w:proofErr w:type="spellEnd"/>
        <w:r w:rsidR="002A0697">
          <w:t xml:space="preserve"> = 0.13, </w:t>
        </w:r>
        <w:proofErr w:type="spellStart"/>
        <w:r w:rsidR="002A0697">
          <w:t>M</w:t>
        </w:r>
        <w:r w:rsidR="002A0697">
          <w:rPr>
            <w:vertAlign w:val="subscript"/>
          </w:rPr>
          <w:t>incon</w:t>
        </w:r>
        <w:proofErr w:type="spellEnd"/>
        <w:r w:rsidR="002A0697">
          <w:t xml:space="preserve"> = 0.20, </w:t>
        </w:r>
        <w:proofErr w:type="spellStart"/>
        <w:r w:rsidR="002A0697">
          <w:t>SD</w:t>
        </w:r>
        <w:r w:rsidR="002A0697">
          <w:rPr>
            <w:vertAlign w:val="subscript"/>
          </w:rPr>
          <w:t>incon</w:t>
        </w:r>
        <w:proofErr w:type="spellEnd"/>
        <w:r w:rsidR="002A0697">
          <w:t xml:space="preserve"> = 0.15, t</w:t>
        </w:r>
        <w:r w:rsidR="002A0697" w:rsidRPr="00632924">
          <w:t>(</w:t>
        </w:r>
        <w:r w:rsidR="002A0697">
          <w:t>6</w:t>
        </w:r>
        <w:r w:rsidR="002A0697" w:rsidRPr="00632924">
          <w:t>)</w:t>
        </w:r>
        <w:r w:rsidR="002A0697">
          <w:t xml:space="preserve"> = -0.05, p = 0.959, 95% CI [-0.10, 0.10]), the reaction time (</w:t>
        </w:r>
        <w:proofErr w:type="spellStart"/>
        <w:r w:rsidR="002A0697">
          <w:t>M</w:t>
        </w:r>
        <w:r w:rsidR="002A0697">
          <w:rPr>
            <w:vertAlign w:val="subscript"/>
          </w:rPr>
          <w:t>con</w:t>
        </w:r>
        <w:proofErr w:type="spellEnd"/>
        <w:r w:rsidR="002A0697">
          <w:t xml:space="preserve"> = 164.46ms, </w:t>
        </w:r>
        <w:proofErr w:type="spellStart"/>
        <w:r w:rsidR="002A0697">
          <w:t>SD</w:t>
        </w:r>
        <w:r w:rsidR="002A0697">
          <w:rPr>
            <w:vertAlign w:val="subscript"/>
          </w:rPr>
          <w:t>con</w:t>
        </w:r>
        <w:proofErr w:type="spellEnd"/>
        <w:r w:rsidR="002A0697">
          <w:t xml:space="preserve"> = 26.10, </w:t>
        </w:r>
        <w:proofErr w:type="spellStart"/>
        <w:r w:rsidR="002A0697">
          <w:t>M</w:t>
        </w:r>
        <w:r w:rsidR="002A0697">
          <w:rPr>
            <w:vertAlign w:val="subscript"/>
          </w:rPr>
          <w:t>incon</w:t>
        </w:r>
        <w:proofErr w:type="spellEnd"/>
        <w:r w:rsidR="002A0697">
          <w:t xml:space="preserve"> = 175.93ms, </w:t>
        </w:r>
        <w:proofErr w:type="spellStart"/>
        <w:r w:rsidR="002A0697">
          <w:t>SD</w:t>
        </w:r>
        <w:r w:rsidR="002A0697">
          <w:rPr>
            <w:vertAlign w:val="subscript"/>
          </w:rPr>
          <w:t>incon</w:t>
        </w:r>
        <w:proofErr w:type="spellEnd"/>
        <w:r w:rsidR="002A0697">
          <w:t xml:space="preserve"> = 15.40, t</w:t>
        </w:r>
        <w:r w:rsidR="002A0697" w:rsidRPr="00632924">
          <w:t>(6)</w:t>
        </w:r>
        <w:r w:rsidR="002A0697">
          <w:t xml:space="preserve"> = </w:t>
        </w:r>
        <w:commentRangeStart w:id="697"/>
        <w:r w:rsidR="002A0697">
          <w:t>-</w:t>
        </w:r>
        <w:commentRangeEnd w:id="697"/>
        <w:r w:rsidR="002A0697">
          <w:rPr>
            <w:rStyle w:val="CommentReference"/>
          </w:rPr>
          <w:commentReference w:id="697"/>
        </w:r>
        <w:r w:rsidR="002A0697">
          <w:t>2.22, p = 0.125, 95% CI [-24.08, 1.12]) and the movement duration (</w:t>
        </w:r>
        <w:proofErr w:type="spellStart"/>
        <w:r w:rsidR="002A0697">
          <w:t>M</w:t>
        </w:r>
        <w:r w:rsidR="002A0697">
          <w:rPr>
            <w:vertAlign w:val="subscript"/>
          </w:rPr>
          <w:t>con</w:t>
        </w:r>
        <w:proofErr w:type="spellEnd"/>
        <w:r w:rsidR="002A0697">
          <w:t xml:space="preserve"> = 391.95ms, </w:t>
        </w:r>
        <w:proofErr w:type="spellStart"/>
        <w:r w:rsidR="002A0697">
          <w:t>SD</w:t>
        </w:r>
        <w:r w:rsidR="002A0697">
          <w:rPr>
            <w:vertAlign w:val="subscript"/>
          </w:rPr>
          <w:t>con</w:t>
        </w:r>
        <w:proofErr w:type="spellEnd"/>
        <w:r w:rsidR="002A0697">
          <w:t xml:space="preserve"> = 32.91, </w:t>
        </w:r>
        <w:proofErr w:type="spellStart"/>
        <w:r w:rsidR="002A0697">
          <w:t>M</w:t>
        </w:r>
        <w:r w:rsidR="002A0697">
          <w:rPr>
            <w:vertAlign w:val="subscript"/>
          </w:rPr>
          <w:t>incon</w:t>
        </w:r>
        <w:proofErr w:type="spellEnd"/>
        <w:r w:rsidR="002A0697">
          <w:t xml:space="preserve"> = 403.35ms, </w:t>
        </w:r>
        <w:proofErr w:type="spellStart"/>
        <w:r w:rsidR="002A0697">
          <w:t>SD</w:t>
        </w:r>
        <w:r w:rsidR="002A0697">
          <w:rPr>
            <w:vertAlign w:val="subscript"/>
          </w:rPr>
          <w:t>incon</w:t>
        </w:r>
        <w:proofErr w:type="spellEnd"/>
        <w:r w:rsidR="002A0697">
          <w:t xml:space="preserve"> = 25.40, p = 0.125, 95% CI [-20.18, -</w:t>
        </w:r>
        <w:r w:rsidR="002A0697">
          <w:lastRenderedPageBreak/>
          <w:t>3.05])</w:t>
        </w:r>
      </w:ins>
      <w:ins w:id="698" w:author="Chen Heller" w:date="2022-09-08T15:36:00Z">
        <w:r w:rsidR="0097052D">
          <w:t>.</w:t>
        </w:r>
      </w:ins>
      <w:del w:id="699" w:author="Chen Heller" w:date="2022-09-08T15:20:00Z">
        <w:r w:rsidR="00D826D9" w:rsidDel="00CF4F56">
          <w:delText xml:space="preserve">congruency effect was reflected in the traveled distance which was shorter in the congruent </w:delText>
        </w:r>
      </w:del>
      <w:del w:id="700" w:author="Chen Heller" w:date="2022-09-07T16:16:00Z">
        <w:r w:rsidR="00D826D9" w:rsidDel="00E96C56">
          <w:delText>(M = 1.01, SD = 0.005)</w:delText>
        </w:r>
      </w:del>
      <w:del w:id="701" w:author="Chen Heller" w:date="2022-09-08T15:20:00Z">
        <w:r w:rsidR="00D826D9" w:rsidDel="00CF4F56">
          <w:delText xml:space="preserve"> than in the incongruent condition</w:delText>
        </w:r>
      </w:del>
      <w:r w:rsidR="00D826D9">
        <w:t xml:space="preserve"> </w:t>
      </w:r>
      <w:del w:id="702" w:author="Chen Heller" w:date="2022-09-07T16:16:00Z">
        <w:r w:rsidR="00D826D9" w:rsidDel="00E96C56">
          <w:delText>(M = 1.02, SD = 0.007)</w:delText>
        </w:r>
      </w:del>
      <w:del w:id="703" w:author="Chen Heller" w:date="2022-09-08T15:20:00Z">
        <w:r w:rsidR="00D826D9" w:rsidDel="00CF4F56">
          <w:delText>,</w:delText>
        </w:r>
      </w:del>
      <w:ins w:id="704" w:author="Chen Heller" w:date="2022-09-07T16:16:00Z">
        <w:r w:rsidR="00E96C56" w:rsidRPr="00E96C56">
          <w:t xml:space="preserve"> </w:t>
        </w:r>
      </w:ins>
      <w:del w:id="705" w:author="Chen Heller" w:date="2022-09-07T17:23:00Z">
        <w:r w:rsidR="00D826D9" w:rsidDel="00A23713">
          <w:delText xml:space="preserve"> t</w:delText>
        </w:r>
      </w:del>
      <w:del w:id="706" w:author="Chen Heller" w:date="2022-08-30T13:48:00Z">
        <w:r w:rsidR="00D826D9" w:rsidRPr="00FF0854" w:rsidDel="00F32184">
          <w:rPr>
            <w:vertAlign w:val="subscript"/>
          </w:rPr>
          <w:delText>(6)</w:delText>
        </w:r>
      </w:del>
      <w:del w:id="707" w:author="Chen Heller" w:date="2022-09-07T17:23:00Z">
        <w:r w:rsidR="00D826D9" w:rsidDel="00A23713">
          <w:delText xml:space="preserve"> = -3.76,</w:delText>
        </w:r>
      </w:del>
      <w:del w:id="708" w:author="Chen Heller" w:date="2022-09-08T15:20:00Z">
        <w:r w:rsidR="00D826D9" w:rsidDel="00CF4F56">
          <w:delText xml:space="preserve"> p = 0.</w:delText>
        </w:r>
      </w:del>
      <w:del w:id="709" w:author="Chen Heller" w:date="2022-09-07T17:23:00Z">
        <w:r w:rsidR="00D826D9" w:rsidDel="00A23713">
          <w:delText>0</w:delText>
        </w:r>
      </w:del>
      <w:del w:id="710" w:author="Chen Heller" w:date="2022-09-05T10:03:00Z">
        <w:r w:rsidR="00D826D9" w:rsidDel="007B3138">
          <w:delText>09</w:delText>
        </w:r>
      </w:del>
      <w:del w:id="711" w:author="Chen Heller" w:date="2022-09-08T15:20:00Z">
        <w:r w:rsidR="00D826D9" w:rsidDel="00CF4F56">
          <w:delText>, 95% CI [-</w:delText>
        </w:r>
      </w:del>
      <w:del w:id="712" w:author="Chen Heller" w:date="2022-09-07T17:24:00Z">
        <w:r w:rsidR="00D826D9" w:rsidDel="00730ED4">
          <w:delText>0.</w:delText>
        </w:r>
      </w:del>
      <w:del w:id="713" w:author="Chen Heller" w:date="2022-09-05T11:02:00Z">
        <w:r w:rsidR="00D826D9" w:rsidDel="006B6CE7">
          <w:delText>008</w:delText>
        </w:r>
      </w:del>
      <w:del w:id="714" w:author="Chen Heller" w:date="2022-09-08T15:20:00Z">
        <w:r w:rsidR="00D826D9" w:rsidDel="00CF4F56">
          <w:delText>, -</w:delText>
        </w:r>
      </w:del>
      <w:del w:id="715" w:author="Chen Heller" w:date="2022-09-07T17:24:00Z">
        <w:r w:rsidR="00D826D9" w:rsidDel="00730ED4">
          <w:delText>0.</w:delText>
        </w:r>
      </w:del>
      <w:del w:id="716" w:author="Chen Heller" w:date="2022-09-05T11:02:00Z">
        <w:r w:rsidR="00D826D9" w:rsidDel="006B6CE7">
          <w:delText>001</w:delText>
        </w:r>
      </w:del>
      <w:del w:id="717" w:author="Chen Heller" w:date="2022-09-08T15:20:00Z">
        <w:r w:rsidR="00D826D9" w:rsidDel="00CF4F56">
          <w:delText>],</w:delText>
        </w:r>
      </w:del>
      <w:r w:rsidR="00D826D9">
        <w:t xml:space="preserve"> </w:t>
      </w:r>
      <w:del w:id="718"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719" w:author="Chen Heller" w:date="2022-09-07T08:50:00Z">
        <w:r w:rsidR="00D826D9" w:rsidDel="009A64EE">
          <w:delText xml:space="preserve"> In accordance with shorter movements, movement duration was also marginally shorter in the congruent (</w:delText>
        </w:r>
      </w:del>
      <w:del w:id="720"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721" w:author="Chen Heller" w:date="2022-09-07T08:50:00Z">
        <w:r w:rsidR="00D826D9" w:rsidDel="009A64EE">
          <w:delText>) than in the incongruent condition (</w:delText>
        </w:r>
      </w:del>
      <w:del w:id="722"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723" w:author="Chen Heller" w:date="2022-09-07T08:50:00Z">
        <w:r w:rsidR="00D826D9" w:rsidDel="009A64EE">
          <w:delText xml:space="preserve">), </w:delText>
        </w:r>
        <w:r w:rsidR="00D826D9" w:rsidDel="00B12EAF">
          <w:delText>t</w:delText>
        </w:r>
      </w:del>
      <w:del w:id="724" w:author="Chen Heller" w:date="2022-08-30T13:48:00Z">
        <w:r w:rsidR="00D826D9" w:rsidRPr="00FF0854" w:rsidDel="00F32184">
          <w:rPr>
            <w:vertAlign w:val="subscript"/>
          </w:rPr>
          <w:delText>(6)</w:delText>
        </w:r>
      </w:del>
      <w:del w:id="725" w:author="Chen Heller" w:date="2022-09-07T08:50:00Z">
        <w:r w:rsidR="00D826D9" w:rsidDel="00B12EAF">
          <w:delText xml:space="preserve"> = -2.41, p = </w:delText>
        </w:r>
      </w:del>
      <w:del w:id="726" w:author="Chen Heller" w:date="2022-09-05T10:31:00Z">
        <w:r w:rsidR="00D826D9" w:rsidDel="00DB665E">
          <w:delText>0.</w:delText>
        </w:r>
      </w:del>
      <w:del w:id="727" w:author="Chen Heller" w:date="2022-09-05T10:04:00Z">
        <w:r w:rsidR="00D826D9" w:rsidDel="007B3138">
          <w:delText>051</w:delText>
        </w:r>
      </w:del>
      <w:del w:id="728" w:author="Chen Heller" w:date="2022-09-07T08:50:00Z">
        <w:r w:rsidR="00D826D9" w:rsidDel="00B12EAF">
          <w:delText>, 95% CI [-</w:delText>
        </w:r>
      </w:del>
      <w:del w:id="729" w:author="Chen Heller" w:date="2022-09-05T09:40:00Z">
        <w:r w:rsidR="0040077A" w:rsidDel="00401917">
          <w:delText>2</w:delText>
        </w:r>
        <w:r w:rsidR="00D826D9" w:rsidDel="00401917">
          <w:delText>2</w:delText>
        </w:r>
        <w:r w:rsidR="0040077A" w:rsidDel="00401917">
          <w:delText>.9</w:delText>
        </w:r>
      </w:del>
      <w:del w:id="730" w:author="Chen Heller" w:date="2022-09-07T08:50:00Z">
        <w:r w:rsidR="00D826D9" w:rsidDel="00B12EAF">
          <w:delText xml:space="preserve">, </w:delText>
        </w:r>
      </w:del>
      <w:del w:id="731" w:author="Chen Heller" w:date="2022-09-05T09:40:00Z">
        <w:r w:rsidR="00D826D9" w:rsidDel="00401917">
          <w:delText>0.1</w:delText>
        </w:r>
      </w:del>
      <w:del w:id="732" w:author="Chen Heller" w:date="2022-09-07T08:50:00Z">
        <w:r w:rsidR="00D826D9" w:rsidDel="00B12EAF">
          <w:delText>]</w:delText>
        </w:r>
        <w:r w:rsidR="00D826D9" w:rsidDel="009A64EE">
          <w:delText xml:space="preserve">, </w:delText>
        </w:r>
      </w:del>
      <w:del w:id="733" w:author="Chen Heller" w:date="2022-09-05T09:41:00Z">
        <w:r w:rsidR="00D826D9" w:rsidDel="00637E33">
          <w:delText>Cohen's d</w:delText>
        </w:r>
        <w:r w:rsidR="00D826D9" w:rsidDel="00637E33">
          <w:rPr>
            <w:vertAlign w:val="subscript"/>
          </w:rPr>
          <w:delText>z</w:delText>
        </w:r>
      </w:del>
      <w:del w:id="734" w:author="Chen Heller" w:date="2022-09-05T11:32:00Z">
        <w:r w:rsidR="00D826D9" w:rsidDel="00631ADB">
          <w:delText xml:space="preserve"> = </w:delText>
        </w:r>
      </w:del>
      <w:del w:id="735" w:author="Chen Heller" w:date="2022-09-05T09:41:00Z">
        <w:r w:rsidR="00D826D9" w:rsidDel="00637E33">
          <w:delText>-0.91</w:delText>
        </w:r>
      </w:del>
      <w:del w:id="736" w:author="Chen Heller" w:date="2022-09-08T15:36:00Z">
        <w:r w:rsidR="00D826D9" w:rsidDel="0097052D">
          <w:delText>. A</w:delText>
        </w:r>
      </w:del>
      <w:del w:id="737" w:author="Chen Heller" w:date="2022-09-08T15:18:00Z">
        <w:r w:rsidR="00D826D9" w:rsidDel="000C5896">
          <w:delText xml:space="preserve"> significant difference was </w:delText>
        </w:r>
      </w:del>
      <w:del w:id="738" w:author="Chen Heller" w:date="2022-09-08T15:17:00Z">
        <w:r w:rsidR="00D826D9" w:rsidDel="000C5896">
          <w:delText xml:space="preserve">also </w:delText>
        </w:r>
      </w:del>
      <w:del w:id="739" w:author="Chen Heller" w:date="2022-09-08T15:18:00Z">
        <w:r w:rsidR="00D826D9" w:rsidDel="000C5896">
          <w:delText>detected in the reach area which was larger for the congruent condition (M</w:delText>
        </w:r>
        <w:r w:rsidR="00D826D9" w:rsidDel="000C5896">
          <w:rPr>
            <w:vertAlign w:val="subscript"/>
          </w:rPr>
          <w:delText>con</w:delText>
        </w:r>
        <w:r w:rsidR="00D826D9" w:rsidDel="000C5896">
          <w:delText xml:space="preserve"> = </w:delText>
        </w:r>
      </w:del>
      <w:del w:id="740" w:author="Chen Heller" w:date="2022-09-07T17:25:00Z">
        <w:r w:rsidR="00D826D9" w:rsidDel="00CC523D">
          <w:delText>0.</w:delText>
        </w:r>
      </w:del>
      <w:del w:id="741" w:author="Chen Heller" w:date="2022-09-05T10:32:00Z">
        <w:r w:rsidR="00D826D9" w:rsidDel="00F8223C">
          <w:delText>000</w:delText>
        </w:r>
      </w:del>
      <w:del w:id="742" w:author="Chen Heller" w:date="2022-09-07T17:25:00Z">
        <w:r w:rsidR="00D826D9" w:rsidDel="00CC523D">
          <w:delText>2</w:delText>
        </w:r>
      </w:del>
      <w:del w:id="743"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744" w:author="Chen Heller" w:date="2022-09-07T17:26:00Z">
        <w:r w:rsidR="00D826D9" w:rsidDel="004A45C9">
          <w:delText>0.</w:delText>
        </w:r>
      </w:del>
      <w:del w:id="745" w:author="Chen Heller" w:date="2022-09-05T10:33:00Z">
        <w:r w:rsidR="00D826D9" w:rsidDel="00F8223C">
          <w:delText>0001</w:delText>
        </w:r>
      </w:del>
      <w:del w:id="746"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747" w:author="Chen Heller" w:date="2022-09-07T17:26:00Z">
        <w:r w:rsidR="00D826D9" w:rsidDel="004A45C9">
          <w:delText>0.0</w:delText>
        </w:r>
      </w:del>
      <w:del w:id="748" w:author="Chen Heller" w:date="2022-09-05T11:04:00Z">
        <w:r w:rsidR="00D826D9" w:rsidDel="008A283B">
          <w:delText>000</w:delText>
        </w:r>
      </w:del>
      <w:del w:id="749" w:author="Chen Heller" w:date="2022-09-07T17:26:00Z">
        <w:r w:rsidR="00D826D9" w:rsidDel="004A45C9">
          <w:delText>2</w:delText>
        </w:r>
      </w:del>
      <w:del w:id="750" w:author="Chen Heller" w:date="2022-09-08T15:18:00Z">
        <w:r w:rsidR="00D826D9" w:rsidDel="000C5896">
          <w:delText>,</w:delText>
        </w:r>
      </w:del>
      <w:del w:id="751" w:author="Chen Heller" w:date="2022-09-07T17:26:00Z">
        <w:r w:rsidR="00D826D9" w:rsidDel="004A45C9">
          <w:delText xml:space="preserve"> t</w:delText>
        </w:r>
      </w:del>
      <w:del w:id="752" w:author="Chen Heller" w:date="2022-08-30T13:48:00Z">
        <w:r w:rsidR="00D826D9" w:rsidRPr="009632DE" w:rsidDel="0048761C">
          <w:rPr>
            <w:vertAlign w:val="subscript"/>
          </w:rPr>
          <w:delText>(6)</w:delText>
        </w:r>
      </w:del>
      <w:del w:id="753" w:author="Chen Heller" w:date="2022-09-07T17:26:00Z">
        <w:r w:rsidR="00D826D9" w:rsidDel="004A45C9">
          <w:delText xml:space="preserve"> = 3.02,</w:delText>
        </w:r>
      </w:del>
      <w:del w:id="754" w:author="Chen Heller" w:date="2022-09-08T15:18:00Z">
        <w:r w:rsidR="00D826D9" w:rsidDel="000C5896">
          <w:delText xml:space="preserve"> p = 0.02, 95% CI [0.</w:delText>
        </w:r>
      </w:del>
      <w:del w:id="755" w:author="Chen Heller" w:date="2022-09-07T17:27:00Z">
        <w:r w:rsidR="00D826D9" w:rsidDel="00B10FE0">
          <w:delText>0</w:delText>
        </w:r>
      </w:del>
      <w:del w:id="756" w:author="Chen Heller" w:date="2022-09-05T09:44:00Z">
        <w:r w:rsidR="00D826D9" w:rsidDel="00BE73CB">
          <w:delText>00006</w:delText>
        </w:r>
      </w:del>
      <w:del w:id="757" w:author="Chen Heller" w:date="2022-09-08T15:18:00Z">
        <w:r w:rsidR="00D826D9" w:rsidDel="000C5896">
          <w:delText>, 0.</w:delText>
        </w:r>
      </w:del>
      <w:del w:id="758" w:author="Chen Heller" w:date="2022-09-07T17:27:00Z">
        <w:r w:rsidR="00D826D9" w:rsidDel="00B10FE0">
          <w:delText>0</w:delText>
        </w:r>
      </w:del>
      <w:del w:id="759" w:author="Chen Heller" w:date="2022-09-05T09:44:00Z">
        <w:r w:rsidR="00D826D9" w:rsidDel="00BE73CB">
          <w:delText>000</w:delText>
        </w:r>
      </w:del>
      <w:del w:id="760" w:author="Chen Heller" w:date="2022-09-07T17:27:00Z">
        <w:r w:rsidR="00D826D9" w:rsidDel="00B10FE0">
          <w:delText>4</w:delText>
        </w:r>
      </w:del>
      <w:del w:id="761" w:author="Chen Heller" w:date="2022-09-08T15:18:00Z">
        <w:r w:rsidR="00D826D9" w:rsidDel="000C5896">
          <w:delText xml:space="preserve">], </w:delText>
        </w:r>
      </w:del>
      <w:del w:id="762"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763" w:author="Chen Heller" w:date="2022-09-08T15:18:00Z">
        <w:r w:rsidR="00D826D9" w:rsidDel="000C5896">
          <w:delText>)</w:delText>
        </w:r>
      </w:del>
      <w:del w:id="764" w:author="Chen Heller" w:date="2022-09-08T15:37:00Z">
        <w:r w:rsidR="00D826D9" w:rsidDel="0097052D">
          <w:delText xml:space="preserve">. On the other hand </w:delText>
        </w:r>
      </w:del>
      <w:del w:id="765"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766" w:author="Chen Heller" w:date="2022-08-30T13:48:00Z">
        <w:r w:rsidR="00D826D9" w:rsidRPr="00FF0854" w:rsidDel="00F32184">
          <w:rPr>
            <w:vertAlign w:val="subscript"/>
          </w:rPr>
          <w:delText>(8)</w:delText>
        </w:r>
      </w:del>
      <w:del w:id="767" w:author="Chen Heller" w:date="2022-09-08T15:19:00Z">
        <w:r w:rsidR="00D826D9" w:rsidDel="002A0697">
          <w:delText xml:space="preserve"> = -0.</w:delText>
        </w:r>
      </w:del>
      <w:del w:id="768" w:author="Chen Heller" w:date="2022-09-07T17:28:00Z">
        <w:r w:rsidR="00D826D9" w:rsidDel="00BB29FF">
          <w:delText>4</w:delText>
        </w:r>
      </w:del>
      <w:del w:id="769" w:author="Chen Heller" w:date="2022-09-08T15:19:00Z">
        <w:r w:rsidR="00D826D9" w:rsidDel="002A0697">
          <w:delText>, p = 0.</w:delText>
        </w:r>
      </w:del>
      <w:del w:id="770" w:author="Chen Heller" w:date="2022-09-05T10:33:00Z">
        <w:r w:rsidR="00D826D9" w:rsidDel="00AB0D0E">
          <w:delText>69</w:delText>
        </w:r>
      </w:del>
      <w:del w:id="771" w:author="Chen Heller" w:date="2022-09-08T15:19:00Z">
        <w:r w:rsidR="00D826D9" w:rsidDel="002A0697">
          <w:delText>, 95% CI [-0.1, 0.</w:delText>
        </w:r>
        <w:r w:rsidR="00C96149" w:rsidDel="002A0697">
          <w:delText>1</w:delText>
        </w:r>
        <w:r w:rsidR="00D826D9" w:rsidDel="002A0697">
          <w:delText xml:space="preserve">]) </w:delText>
        </w:r>
      </w:del>
      <w:del w:id="772" w:author="Chen Heller" w:date="2022-09-07T08:49:00Z">
        <w:r w:rsidR="00D826D9" w:rsidDel="004D0352">
          <w:delText xml:space="preserve">and </w:delText>
        </w:r>
      </w:del>
      <w:del w:id="773"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774" w:author="Chen Heller" w:date="2022-08-30T13:49:00Z">
        <w:r w:rsidR="00D826D9" w:rsidRPr="00FF0854" w:rsidDel="0048761C">
          <w:rPr>
            <w:vertAlign w:val="subscript"/>
          </w:rPr>
          <w:delText>(6)</w:delText>
        </w:r>
      </w:del>
      <w:del w:id="775" w:author="Chen Heller" w:date="2022-09-08T15:19:00Z">
        <w:r w:rsidR="00D826D9" w:rsidDel="002A0697">
          <w:delText xml:space="preserve"> = -2.22, p = 0.</w:delText>
        </w:r>
      </w:del>
      <w:del w:id="776" w:author="Chen Heller" w:date="2022-09-05T10:34:00Z">
        <w:r w:rsidR="00D826D9" w:rsidDel="00A13F39">
          <w:delText>067</w:delText>
        </w:r>
      </w:del>
      <w:del w:id="777"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778" w:author="Chen Heller" w:date="2022-09-08T15:37:00Z">
        <w:r w:rsidR="00D826D9" w:rsidDel="0097052D">
          <w:delText>did not demonstrate any congruency effect</w:delText>
        </w:r>
        <w:r w:rsidR="00D826D9" w:rsidDel="00E45D75">
          <w:delText>.</w:delText>
        </w:r>
      </w:del>
      <w:r w:rsidR="00D826D9">
        <w:t xml:space="preserve"> </w:t>
      </w:r>
      <w:del w:id="779" w:author="Chen Heller" w:date="2022-09-08T15:40:00Z">
        <w:r w:rsidR="00D826D9" w:rsidDel="00AA4F09">
          <w:delText xml:space="preserve">Surprisingly, </w:delText>
        </w:r>
      </w:del>
      <w:ins w:id="780" w:author="Chen Heller" w:date="2022-09-08T16:04:00Z">
        <w:r w:rsidR="00A57CA5">
          <w:t>Su</w:t>
        </w:r>
      </w:ins>
      <w:ins w:id="781" w:author="Chen Heller" w:date="2022-09-08T16:05:00Z">
        <w:r w:rsidR="00C02A15">
          <w:t>r</w:t>
        </w:r>
      </w:ins>
      <w:ins w:id="782" w:author="Chen Heller" w:date="2022-09-08T16:04:00Z">
        <w:r w:rsidR="00A57CA5">
          <w:t>prisingly, t</w:t>
        </w:r>
      </w:ins>
      <w:ins w:id="783" w:author="Chen Heller" w:date="2022-08-30T12:19:00Z">
        <w:r w:rsidR="00B61734">
          <w:t>he response time between the first block of the first and the second day</w:t>
        </w:r>
      </w:ins>
      <w:ins w:id="784" w:author="Chen Heller" w:date="2022-09-08T15:38:00Z">
        <w:r w:rsidR="00E95DDB">
          <w:t>s</w:t>
        </w:r>
      </w:ins>
      <w:ins w:id="785" w:author="Chen Heller" w:date="2022-08-30T12:25:00Z">
        <w:r w:rsidR="005869EC">
          <w:t xml:space="preserve"> </w:t>
        </w:r>
      </w:ins>
      <w:ins w:id="786" w:author="Chen Heller" w:date="2022-09-08T15:41:00Z">
        <w:r w:rsidR="00634E13">
          <w:t xml:space="preserve">improved only slightly but the difference was not significant </w:t>
        </w:r>
      </w:ins>
      <w:ins w:id="787" w:author="Chen Heller" w:date="2022-08-30T12:20:00Z">
        <w:r w:rsidR="00B61734">
          <w:t>(</w:t>
        </w:r>
        <w:r w:rsidR="00A47FEC">
          <w:t>M</w:t>
        </w:r>
        <w:r w:rsidR="00A47FEC">
          <w:rPr>
            <w:vertAlign w:val="subscript"/>
          </w:rPr>
          <w:t>1</w:t>
        </w:r>
        <w:r w:rsidR="00A47FEC">
          <w:t xml:space="preserve"> = </w:t>
        </w:r>
      </w:ins>
      <w:ins w:id="788" w:author="Chen Heller" w:date="2022-09-08T08:09:00Z">
        <w:r w:rsidR="00367D35">
          <w:t>535.97</w:t>
        </w:r>
      </w:ins>
      <w:ins w:id="789" w:author="Chen Heller" w:date="2022-08-30T12:20:00Z">
        <w:r w:rsidR="00A47FEC">
          <w:t>, SD</w:t>
        </w:r>
        <w:r w:rsidR="00A47FEC">
          <w:rPr>
            <w:vertAlign w:val="subscript"/>
          </w:rPr>
          <w:t>1</w:t>
        </w:r>
        <w:r w:rsidR="00A47FEC">
          <w:t xml:space="preserve"> = </w:t>
        </w:r>
      </w:ins>
      <w:ins w:id="790" w:author="Chen Heller" w:date="2022-09-08T08:09:00Z">
        <w:r w:rsidR="00C62D8B">
          <w:t>63.18</w:t>
        </w:r>
      </w:ins>
      <w:ins w:id="791" w:author="Chen Heller" w:date="2022-08-30T12:20:00Z">
        <w:r w:rsidR="00A47FEC">
          <w:t>, M</w:t>
        </w:r>
        <w:r w:rsidR="00A47FEC">
          <w:rPr>
            <w:vertAlign w:val="subscript"/>
          </w:rPr>
          <w:t>2</w:t>
        </w:r>
        <w:r w:rsidR="00A47FEC">
          <w:t xml:space="preserve"> = </w:t>
        </w:r>
      </w:ins>
      <w:ins w:id="792" w:author="Chen Heller" w:date="2022-09-08T08:09:00Z">
        <w:r w:rsidR="00C62D8B">
          <w:t>455.76</w:t>
        </w:r>
      </w:ins>
      <w:ins w:id="793" w:author="Chen Heller" w:date="2022-08-30T12:20:00Z">
        <w:r w:rsidR="00A47FEC">
          <w:t>, SD</w:t>
        </w:r>
      </w:ins>
      <w:ins w:id="794" w:author="Chen Heller" w:date="2022-08-30T12:21:00Z">
        <w:r w:rsidR="00A47FEC">
          <w:rPr>
            <w:vertAlign w:val="subscript"/>
          </w:rPr>
          <w:t>2</w:t>
        </w:r>
      </w:ins>
      <w:ins w:id="795" w:author="Chen Heller" w:date="2022-08-30T12:20:00Z">
        <w:r w:rsidR="00A47FEC">
          <w:t xml:space="preserve"> = </w:t>
        </w:r>
      </w:ins>
      <w:ins w:id="796" w:author="Chen Heller" w:date="2022-09-08T08:09:00Z">
        <w:r w:rsidR="00C62D8B">
          <w:t>97.56</w:t>
        </w:r>
      </w:ins>
      <w:ins w:id="797" w:author="Chen Heller" w:date="2022-08-30T12:20:00Z">
        <w:r w:rsidR="00A47FEC">
          <w:t>, t</w:t>
        </w:r>
        <w:r w:rsidR="00A47FEC" w:rsidRPr="00A22F14">
          <w:rPr>
            <w:rPrChange w:id="798" w:author="Chen Heller" w:date="2022-08-30T12:22:00Z">
              <w:rPr>
                <w:vertAlign w:val="subscript"/>
              </w:rPr>
            </w:rPrChange>
          </w:rPr>
          <w:t>(</w:t>
        </w:r>
      </w:ins>
      <w:ins w:id="799" w:author="Chen Heller" w:date="2022-09-08T08:10:00Z">
        <w:r w:rsidR="00587EB6">
          <w:t>6</w:t>
        </w:r>
      </w:ins>
      <w:ins w:id="800" w:author="Chen Heller" w:date="2022-08-30T12:20:00Z">
        <w:r w:rsidR="00A47FEC" w:rsidRPr="00A22F14">
          <w:rPr>
            <w:rPrChange w:id="801" w:author="Chen Heller" w:date="2022-08-30T12:22:00Z">
              <w:rPr>
                <w:vertAlign w:val="subscript"/>
              </w:rPr>
            </w:rPrChange>
          </w:rPr>
          <w:t>)</w:t>
        </w:r>
        <w:r w:rsidR="00A47FEC">
          <w:t xml:space="preserve"> = </w:t>
        </w:r>
      </w:ins>
      <w:ins w:id="802" w:author="Chen Heller" w:date="2022-09-08T08:10:00Z">
        <w:r w:rsidR="00587EB6">
          <w:t>1.86</w:t>
        </w:r>
      </w:ins>
      <w:ins w:id="803" w:author="Chen Heller" w:date="2022-08-30T12:20:00Z">
        <w:r w:rsidR="00A47FEC">
          <w:t>, p = 0.</w:t>
        </w:r>
      </w:ins>
      <w:ins w:id="804" w:author="Chen Heller" w:date="2022-08-30T12:23:00Z">
        <w:r w:rsidR="0059682D">
          <w:t>1</w:t>
        </w:r>
      </w:ins>
      <w:ins w:id="805" w:author="Chen Heller" w:date="2022-09-08T08:10:00Z">
        <w:r w:rsidR="00587EB6">
          <w:t>11</w:t>
        </w:r>
      </w:ins>
      <w:ins w:id="806" w:author="Chen Heller" w:date="2022-08-30T12:20:00Z">
        <w:r w:rsidR="00A47FEC">
          <w:t>, 95% CI [</w:t>
        </w:r>
      </w:ins>
      <w:ins w:id="807" w:author="Chen Heller" w:date="2022-08-30T12:23:00Z">
        <w:r w:rsidR="0059682D">
          <w:t>-</w:t>
        </w:r>
      </w:ins>
      <w:ins w:id="808" w:author="Chen Heller" w:date="2022-09-08T08:10:00Z">
        <w:r w:rsidR="00587EB6">
          <w:t>24</w:t>
        </w:r>
      </w:ins>
      <w:ins w:id="809" w:author="Chen Heller" w:date="2022-08-30T12:23:00Z">
        <w:r w:rsidR="0059682D">
          <w:t>.</w:t>
        </w:r>
      </w:ins>
      <w:ins w:id="810" w:author="Chen Heller" w:date="2022-09-08T08:10:00Z">
        <w:r w:rsidR="00587EB6">
          <w:t>94</w:t>
        </w:r>
      </w:ins>
      <w:ins w:id="811" w:author="Chen Heller" w:date="2022-08-30T12:20:00Z">
        <w:r w:rsidR="00A47FEC">
          <w:t xml:space="preserve">, </w:t>
        </w:r>
      </w:ins>
      <w:ins w:id="812" w:author="Chen Heller" w:date="2022-09-08T08:11:00Z">
        <w:r w:rsidR="00587EB6">
          <w:t>185.36</w:t>
        </w:r>
      </w:ins>
      <w:ins w:id="813" w:author="Chen Heller" w:date="2022-08-30T12:20:00Z">
        <w:r w:rsidR="00A47FEC">
          <w:t>]</w:t>
        </w:r>
        <w:r w:rsidR="00B61734">
          <w:t xml:space="preserve">). </w:t>
        </w:r>
      </w:ins>
      <w:ins w:id="814" w:author="Chen Heller" w:date="2022-09-08T16:06:00Z">
        <w:r w:rsidR="00C05336">
          <w:t>Furthermore,</w:t>
        </w:r>
      </w:ins>
      <w:ins w:id="815" w:author="Chen Heller" w:date="2022-08-30T12:20:00Z">
        <w:r w:rsidR="00B61734">
          <w:t xml:space="preserve"> </w:t>
        </w:r>
      </w:ins>
      <w:r w:rsidR="00D826D9">
        <w:t xml:space="preserve">the average number of valid trials </w:t>
      </w:r>
      <w:ins w:id="816" w:author="Chen Heller" w:date="2022-09-08T15:47:00Z">
        <w:r w:rsidR="006E6D22">
          <w:t>exhibited a</w:t>
        </w:r>
      </w:ins>
      <w:ins w:id="817" w:author="Chen Heller" w:date="2022-09-08T16:06:00Z">
        <w:r w:rsidR="00E11384">
          <w:t xml:space="preserve">n unexpected </w:t>
        </w:r>
      </w:ins>
      <w:ins w:id="818" w:author="Chen Heller" w:date="2022-09-08T15:47:00Z">
        <w:r w:rsidR="006E6D22">
          <w:t>decreasing t</w:t>
        </w:r>
      </w:ins>
      <w:ins w:id="819" w:author="Chen Heller" w:date="2022-09-08T15:48:00Z">
        <w:r w:rsidR="006E6D22">
          <w:t xml:space="preserve">rend between </w:t>
        </w:r>
        <w:r w:rsidR="00461EEA">
          <w:t>Exp 2. and Exp 3</w:t>
        </w:r>
      </w:ins>
      <w:ins w:id="820" w:author="Chen Heller" w:date="2022-09-08T15:41:00Z">
        <w:r w:rsidR="00634E13">
          <w:t>. (</w:t>
        </w:r>
      </w:ins>
      <w:ins w:id="821" w:author="Chen Heller" w:date="2022-09-08T15:42:00Z">
        <w:r w:rsidR="00DD7902">
          <w:t>M</w:t>
        </w:r>
        <w:r w:rsidR="00DD7902">
          <w:rPr>
            <w:vertAlign w:val="subscript"/>
          </w:rPr>
          <w:t>2</w:t>
        </w:r>
        <w:r w:rsidR="00DD7902">
          <w:t xml:space="preserve"> = </w:t>
        </w:r>
      </w:ins>
      <w:ins w:id="822" w:author="Chen Heller" w:date="2022-09-08T15:46:00Z">
        <w:r w:rsidR="00E64905">
          <w:t>234.44</w:t>
        </w:r>
      </w:ins>
      <w:ins w:id="823" w:author="Chen Heller" w:date="2022-09-08T15:43:00Z">
        <w:r w:rsidR="00DD7902">
          <w:t>, SD</w:t>
        </w:r>
        <w:r w:rsidR="00DD7902">
          <w:rPr>
            <w:vertAlign w:val="subscript"/>
          </w:rPr>
          <w:t>2</w:t>
        </w:r>
        <w:r w:rsidR="00DD7902">
          <w:t xml:space="preserve"> = </w:t>
        </w:r>
      </w:ins>
      <w:ins w:id="824" w:author="Chen Heller" w:date="2022-09-08T15:46:00Z">
        <w:r w:rsidR="00E64905">
          <w:t>84.66</w:t>
        </w:r>
      </w:ins>
      <w:ins w:id="825" w:author="Chen Heller" w:date="2022-09-08T15:43:00Z">
        <w:r w:rsidR="00DD7902">
          <w:t>, M</w:t>
        </w:r>
        <w:r w:rsidR="00DD7902">
          <w:rPr>
            <w:vertAlign w:val="subscript"/>
          </w:rPr>
          <w:t>3</w:t>
        </w:r>
        <w:r w:rsidR="00DD7902">
          <w:t xml:space="preserve"> = </w:t>
        </w:r>
      </w:ins>
      <w:ins w:id="826" w:author="Chen Heller" w:date="2022-09-08T15:46:00Z">
        <w:r w:rsidR="00E64905">
          <w:t>162.57</w:t>
        </w:r>
      </w:ins>
      <w:ins w:id="827" w:author="Chen Heller" w:date="2022-09-08T15:43:00Z">
        <w:r w:rsidR="00DD7902">
          <w:t>, SD</w:t>
        </w:r>
        <w:r w:rsidR="00DD7902">
          <w:rPr>
            <w:vertAlign w:val="subscript"/>
          </w:rPr>
          <w:t>3</w:t>
        </w:r>
        <w:r w:rsidR="00DD7902">
          <w:t xml:space="preserve"> = </w:t>
        </w:r>
      </w:ins>
      <w:ins w:id="828" w:author="Chen Heller" w:date="2022-09-08T15:46:00Z">
        <w:r w:rsidR="00E64905">
          <w:t>63.23</w:t>
        </w:r>
      </w:ins>
      <w:ins w:id="829" w:author="Chen Heller" w:date="2022-09-08T15:43:00Z">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ins>
      <w:ins w:id="830" w:author="Chen Heller" w:date="2022-09-08T15:41:00Z">
        <w:r w:rsidR="00634E13">
          <w:t>)</w:t>
        </w:r>
      </w:ins>
      <w:ins w:id="831" w:author="Chen Heller" w:date="2022-09-08T15:42:00Z">
        <w:r w:rsidR="00634E13">
          <w:t>.</w:t>
        </w:r>
      </w:ins>
      <w:ins w:id="832" w:author="Chen Heller" w:date="2022-09-08T15:48:00Z">
        <w:r w:rsidR="00461EEA" w:rsidDel="00461EEA">
          <w:t xml:space="preserve"> </w:t>
        </w:r>
      </w:ins>
      <w:del w:id="833" w:author="Chen Heller" w:date="2022-09-08T15:48:00Z">
        <w:r w:rsidR="00D826D9" w:rsidDel="00461EEA">
          <w:delText xml:space="preserve">among included </w:delText>
        </w:r>
      </w:del>
      <w:del w:id="834" w:author="Chen Heller" w:date="2022-09-07T17:33:00Z">
        <w:r w:rsidR="00D826D9" w:rsidDel="00655104">
          <w:delText xml:space="preserve">and excluded </w:delText>
        </w:r>
      </w:del>
      <w:del w:id="835" w:author="Chen Heller" w:date="2022-09-08T15:48:00Z">
        <w:r w:rsidR="00D826D9" w:rsidDel="00461EEA">
          <w:delText xml:space="preserve">participants was </w:delText>
        </w:r>
      </w:del>
      <w:del w:id="836" w:author="Chen Heller" w:date="2022-09-07T17:34:00Z">
        <w:r w:rsidR="00D826D9" w:rsidDel="00655104">
          <w:delText>87.61</w:delText>
        </w:r>
      </w:del>
      <w:del w:id="837" w:author="Chen Heller" w:date="2022-09-08T15:48:00Z">
        <w:r w:rsidR="00D826D9" w:rsidDel="00461EEA">
          <w:delText xml:space="preserve"> (SD = </w:delText>
        </w:r>
      </w:del>
      <w:del w:id="838" w:author="Chen Heller" w:date="2022-09-07T17:34:00Z">
        <w:r w:rsidR="00D826D9" w:rsidDel="000318D8">
          <w:delText>34.69</w:delText>
        </w:r>
      </w:del>
      <w:del w:id="839" w:author="Chen Heller" w:date="2022-09-08T15:48:00Z">
        <w:r w:rsidR="00D826D9" w:rsidDel="00461EEA">
          <w:delText xml:space="preserve">) in the congruent condition and </w:delText>
        </w:r>
      </w:del>
      <w:del w:id="840" w:author="Chen Heller" w:date="2022-09-07T17:34:00Z">
        <w:r w:rsidR="00D826D9" w:rsidDel="000318D8">
          <w:delText>77.84</w:delText>
        </w:r>
      </w:del>
      <w:del w:id="841" w:author="Chen Heller" w:date="2022-09-08T15:48:00Z">
        <w:r w:rsidR="00D826D9" w:rsidDel="00461EEA">
          <w:delText xml:space="preserve"> (SD = </w:delText>
        </w:r>
      </w:del>
      <w:del w:id="842" w:author="Chen Heller" w:date="2022-09-07T17:34:00Z">
        <w:r w:rsidR="00D826D9" w:rsidDel="000318D8">
          <w:delText>36.23</w:delText>
        </w:r>
      </w:del>
      <w:del w:id="843" w:author="Chen Heller" w:date="2022-09-08T15:48:00Z">
        <w:r w:rsidR="00D826D9" w:rsidDel="00461EEA">
          <w:delText xml:space="preserve">) in the incongruent condition, which did not differ significantly from experiment two </w:delText>
        </w:r>
      </w:del>
      <w:del w:id="844" w:author="Chen Heller" w:date="2022-09-08T15:43:00Z">
        <w:r w:rsidR="00D826D9" w:rsidDel="00DD7902">
          <w:delText>(t</w:delText>
        </w:r>
        <w:r w:rsidR="00D826D9" w:rsidRPr="003547AD" w:rsidDel="00DD7902">
          <w:rPr>
            <w:rPrChange w:id="845" w:author="Chen Heller" w:date="2022-08-30T13:50:00Z">
              <w:rPr>
                <w:vertAlign w:val="subscript"/>
              </w:rPr>
            </w:rPrChange>
          </w:rPr>
          <w:delText>(</w:delText>
        </w:r>
      </w:del>
      <w:del w:id="846" w:author="Chen Heller" w:date="2022-09-07T18:01:00Z">
        <w:r w:rsidR="00D826D9" w:rsidRPr="003547AD" w:rsidDel="00BE1F50">
          <w:rPr>
            <w:rPrChange w:id="847" w:author="Chen Heller" w:date="2022-08-30T13:50:00Z">
              <w:rPr>
                <w:vertAlign w:val="subscript"/>
              </w:rPr>
            </w:rPrChange>
          </w:rPr>
          <w:delText>25</w:delText>
        </w:r>
      </w:del>
      <w:del w:id="848" w:author="Chen Heller" w:date="2022-09-08T15:43:00Z">
        <w:r w:rsidR="00D826D9" w:rsidRPr="003547AD" w:rsidDel="00DD7902">
          <w:rPr>
            <w:rPrChange w:id="849" w:author="Chen Heller" w:date="2022-08-30T13:50:00Z">
              <w:rPr>
                <w:vertAlign w:val="subscript"/>
              </w:rPr>
            </w:rPrChange>
          </w:rPr>
          <w:delText>)</w:delText>
        </w:r>
        <w:r w:rsidR="00D826D9" w:rsidDel="00DD7902">
          <w:delText xml:space="preserve"> = </w:delText>
        </w:r>
      </w:del>
      <w:del w:id="850" w:author="Chen Heller" w:date="2022-09-07T18:01:00Z">
        <w:r w:rsidR="00D826D9" w:rsidDel="00BE1F50">
          <w:delText>-0.3</w:delText>
        </w:r>
      </w:del>
      <w:del w:id="851" w:author="Chen Heller" w:date="2022-09-08T15:43:00Z">
        <w:r w:rsidR="00D826D9" w:rsidDel="00DD7902">
          <w:delText xml:space="preserve">, p = </w:delText>
        </w:r>
      </w:del>
      <w:del w:id="852" w:author="Chen Heller" w:date="2022-09-07T18:01:00Z">
        <w:r w:rsidR="00D826D9" w:rsidDel="00BE1F50">
          <w:delText>0.76</w:delText>
        </w:r>
      </w:del>
      <w:del w:id="853" w:author="Chen Heller" w:date="2022-09-08T15:43:00Z">
        <w:r w:rsidR="00D826D9" w:rsidDel="00DD7902">
          <w:delText>, 95% CI [-</w:delText>
        </w:r>
      </w:del>
      <w:del w:id="854" w:author="Chen Heller" w:date="2022-09-07T18:01:00Z">
        <w:r w:rsidR="00D826D9" w:rsidDel="00BE1F50">
          <w:delText>83.5</w:delText>
        </w:r>
      </w:del>
      <w:del w:id="855" w:author="Chen Heller" w:date="2022-09-08T15:43:00Z">
        <w:r w:rsidR="00D826D9" w:rsidDel="00DD7902">
          <w:delText xml:space="preserve">, </w:delText>
        </w:r>
      </w:del>
      <w:del w:id="856" w:author="Chen Heller" w:date="2022-09-07T18:01:00Z">
        <w:r w:rsidR="00D826D9" w:rsidDel="00BE1F50">
          <w:delText>62</w:delText>
        </w:r>
      </w:del>
      <w:del w:id="857" w:author="Chen Heller" w:date="2022-09-08T15:43:00Z">
        <w:r w:rsidR="00D826D9" w:rsidDel="00DD7902">
          <w:delText>]</w:delText>
        </w:r>
        <w:r w:rsidR="00D826D9" w:rsidDel="00DD7902">
          <w:rPr>
            <w:rFonts w:hint="cs"/>
            <w:rtl/>
          </w:rPr>
          <w:delText>(</w:delText>
        </w:r>
      </w:del>
      <w:r w:rsidR="00D826D9">
        <w:t xml:space="preserve">. </w:t>
      </w:r>
      <w:ins w:id="858" w:author="Chen Heller" w:date="2022-09-08T16:07:00Z">
        <w:r w:rsidR="006E74E9">
          <w:t>More specifically</w:t>
        </w:r>
      </w:ins>
      <w:del w:id="859" w:author="Chen Heller" w:date="2022-08-29T13:18:00Z">
        <w:r w:rsidR="00D826D9" w:rsidDel="00A526EC">
          <w:delText>H</w:delText>
        </w:r>
      </w:del>
      <w:del w:id="860" w:author="Chen Heller" w:date="2022-09-08T15:49:00Z">
        <w:r w:rsidR="00D826D9" w:rsidDel="00255122">
          <w:delText>owever</w:delText>
        </w:r>
      </w:del>
      <w:del w:id="861" w:author="Chen Heller" w:date="2022-09-08T15:59:00Z">
        <w:r w:rsidR="00D826D9" w:rsidDel="00335F1E">
          <w:delText xml:space="preserve">, trends were found </w:delText>
        </w:r>
      </w:del>
      <w:del w:id="862" w:author="Chen Heller" w:date="2022-09-08T16:07:00Z">
        <w:r w:rsidR="00D826D9" w:rsidDel="006E74E9">
          <w:delText xml:space="preserve">when </w:delText>
        </w:r>
      </w:del>
      <w:del w:id="863" w:author="Chen Heller" w:date="2022-09-08T15:49:00Z">
        <w:r w:rsidR="00D826D9" w:rsidDel="00255122">
          <w:delText xml:space="preserve">analyzing </w:delText>
        </w:r>
      </w:del>
      <w:del w:id="864" w:author="Chen Heller" w:date="2022-09-08T16:07:00Z">
        <w:r w:rsidR="00D826D9" w:rsidDel="006E74E9">
          <w:delText>each exclusion criteria separately.</w:delText>
        </w:r>
      </w:del>
      <w:ins w:id="865" w:author="Chen Heller" w:date="2022-09-08T16:07:00Z">
        <w:r w:rsidR="006E74E9">
          <w:t xml:space="preserve">, </w:t>
        </w:r>
      </w:ins>
      <w:ins w:id="866" w:author="Chen Heller" w:date="2022-09-08T16:00:00Z">
        <w:r w:rsidR="003334B5">
          <w:t>a significant increase was found in the number of short trajectories (</w:t>
        </w:r>
      </w:ins>
      <w:ins w:id="867"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868" w:author="Chen Heller" w:date="2022-09-08T16:00:00Z">
        <w:r w:rsidR="003334B5">
          <w:t>)</w:t>
        </w:r>
      </w:ins>
      <w:r w:rsidR="00D826D9">
        <w:t xml:space="preserve"> </w:t>
      </w:r>
      <w:ins w:id="869" w:author="Chen Heller" w:date="2022-09-08T16:00:00Z">
        <w:r w:rsidR="003334B5">
          <w:t>while an increasing trend was found for the number of early responses (</w:t>
        </w:r>
      </w:ins>
      <w:ins w:id="870"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871" w:author="Chen Heller" w:date="2022-09-08T16:00:00Z">
        <w:r w:rsidR="003334B5">
          <w:t>). Contrasting</w:t>
        </w:r>
      </w:ins>
      <w:ins w:id="872" w:author="Chen Heller" w:date="2022-09-08T16:01:00Z">
        <w:r w:rsidR="003334B5">
          <w:t xml:space="preserve">ly, </w:t>
        </w:r>
        <w:r w:rsidR="00E1425A">
          <w:t>and in-line with my expectations, decreasing trends were found for the number of late responses (</w:t>
        </w:r>
      </w:ins>
      <w:ins w:id="873"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874" w:author="Chen Heller" w:date="2022-09-08T16:01:00Z">
        <w:r w:rsidR="00E1425A">
          <w:t>), slow movements (</w:t>
        </w:r>
      </w:ins>
      <w:ins w:id="875"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876" w:author="Chen Heller" w:date="2022-09-08T16:01:00Z">
        <w:r w:rsidR="00E1425A">
          <w:t>) and incorrect answers (</w:t>
        </w:r>
      </w:ins>
      <w:ins w:id="877"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878" w:author="Chen Heller" w:date="2022-09-08T16:01:00Z">
        <w:r w:rsidR="00E1425A">
          <w:t>).</w:t>
        </w:r>
      </w:ins>
      <w:del w:id="879"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880" w:author="Chen Heller" w:date="2022-09-07T17:52:00Z">
        <w:r w:rsidR="00D826D9" w:rsidDel="003A1311">
          <w:delText>52.84</w:delText>
        </w:r>
      </w:del>
      <w:del w:id="881" w:author="Chen Heller" w:date="2022-09-08T16:02:00Z">
        <w:r w:rsidR="00D826D9" w:rsidDel="00E1425A">
          <w:delText>, SD</w:delText>
        </w:r>
        <w:r w:rsidR="00D826D9" w:rsidDel="00E1425A">
          <w:rPr>
            <w:vertAlign w:val="subscript"/>
          </w:rPr>
          <w:delText>3</w:delText>
        </w:r>
        <w:r w:rsidR="00D826D9" w:rsidDel="00E1425A">
          <w:delText xml:space="preserve"> = </w:delText>
        </w:r>
      </w:del>
      <w:del w:id="882" w:author="Chen Heller" w:date="2022-09-07T17:52:00Z">
        <w:r w:rsidR="00D826D9" w:rsidDel="003A1311">
          <w:delText>30.83</w:delText>
        </w:r>
      </w:del>
      <w:del w:id="883" w:author="Chen Heller" w:date="2022-09-08T16:02:00Z">
        <w:r w:rsidR="00D826D9" w:rsidDel="00E1425A">
          <w:delText xml:space="preserve">, </w:delText>
        </w:r>
      </w:del>
      <w:del w:id="884" w:author="Chen Heller" w:date="2022-09-08T15:50:00Z">
        <w:r w:rsidR="00D826D9" w:rsidDel="00675C5D">
          <w:delText>M</w:delText>
        </w:r>
        <w:r w:rsidR="00D826D9" w:rsidDel="00675C5D">
          <w:rPr>
            <w:vertAlign w:val="subscript"/>
          </w:rPr>
          <w:delText>2</w:delText>
        </w:r>
        <w:r w:rsidR="00D826D9" w:rsidDel="00675C5D">
          <w:delText xml:space="preserve"> = </w:delText>
        </w:r>
      </w:del>
      <w:del w:id="885" w:author="Chen Heller" w:date="2022-09-07T17:53:00Z">
        <w:r w:rsidR="00D826D9" w:rsidDel="003A1311">
          <w:delText>118</w:delText>
        </w:r>
      </w:del>
      <w:del w:id="886" w:author="Chen Heller" w:date="2022-09-08T15:50:00Z">
        <w:r w:rsidR="00D826D9" w:rsidDel="00675C5D">
          <w:delText>, SD</w:delText>
        </w:r>
        <w:r w:rsidR="00D826D9" w:rsidDel="00675C5D">
          <w:rPr>
            <w:vertAlign w:val="subscript"/>
          </w:rPr>
          <w:delText>2</w:delText>
        </w:r>
        <w:r w:rsidR="00D826D9" w:rsidDel="00675C5D">
          <w:delText xml:space="preserve"> = </w:delText>
        </w:r>
      </w:del>
      <w:del w:id="887" w:author="Chen Heller" w:date="2022-09-07T17:53:00Z">
        <w:r w:rsidR="00D826D9" w:rsidDel="003A1311">
          <w:delText>128.16</w:delText>
        </w:r>
      </w:del>
      <w:del w:id="888" w:author="Chen Heller" w:date="2022-09-08T15:50:00Z">
        <w:r w:rsidR="00D826D9" w:rsidDel="00675C5D">
          <w:delText xml:space="preserve">, </w:delText>
        </w:r>
      </w:del>
      <w:del w:id="889" w:author="Chen Heller" w:date="2022-09-08T16:02:00Z">
        <w:r w:rsidR="00D826D9" w:rsidDel="00E1425A">
          <w:delText>t</w:delText>
        </w:r>
        <w:r w:rsidR="00D826D9" w:rsidRPr="00342DA7" w:rsidDel="00E1425A">
          <w:rPr>
            <w:rPrChange w:id="890" w:author="Chen Heller" w:date="2022-08-30T13:55:00Z">
              <w:rPr>
                <w:vertAlign w:val="subscript"/>
              </w:rPr>
            </w:rPrChange>
          </w:rPr>
          <w:delText>(</w:delText>
        </w:r>
      </w:del>
      <w:del w:id="891" w:author="Chen Heller" w:date="2022-09-07T17:55:00Z">
        <w:r w:rsidR="00D826D9" w:rsidRPr="00342DA7" w:rsidDel="00540EEF">
          <w:rPr>
            <w:rPrChange w:id="892" w:author="Chen Heller" w:date="2022-08-30T13:55:00Z">
              <w:rPr>
                <w:vertAlign w:val="subscript"/>
              </w:rPr>
            </w:rPrChange>
          </w:rPr>
          <w:delText>25</w:delText>
        </w:r>
      </w:del>
      <w:del w:id="893" w:author="Chen Heller" w:date="2022-09-08T16:02:00Z">
        <w:r w:rsidR="00D826D9" w:rsidRPr="00342DA7" w:rsidDel="00E1425A">
          <w:rPr>
            <w:rPrChange w:id="894" w:author="Chen Heller" w:date="2022-08-30T13:55:00Z">
              <w:rPr>
                <w:vertAlign w:val="subscript"/>
              </w:rPr>
            </w:rPrChange>
          </w:rPr>
          <w:delText>)</w:delText>
        </w:r>
        <w:r w:rsidR="00D826D9" w:rsidDel="00E1425A">
          <w:delText xml:space="preserve"> = -</w:delText>
        </w:r>
      </w:del>
      <w:del w:id="895" w:author="Chen Heller" w:date="2022-09-07T17:53:00Z">
        <w:r w:rsidR="00D826D9" w:rsidDel="003A1311">
          <w:delText>1.78</w:delText>
        </w:r>
      </w:del>
      <w:del w:id="896" w:author="Chen Heller" w:date="2022-09-08T16:02:00Z">
        <w:r w:rsidR="00D826D9" w:rsidDel="00E1425A">
          <w:delText>, p = 0.</w:delText>
        </w:r>
      </w:del>
      <w:del w:id="897" w:author="Chen Heller" w:date="2022-09-07T17:53:00Z">
        <w:r w:rsidR="00D826D9" w:rsidDel="00D32D71">
          <w:delText>08</w:delText>
        </w:r>
      </w:del>
      <w:del w:id="898" w:author="Chen Heller" w:date="2022-09-08T16:02:00Z">
        <w:r w:rsidR="00D826D9" w:rsidDel="00E1425A">
          <w:delText>, 95% CI [</w:delText>
        </w:r>
      </w:del>
      <w:del w:id="899" w:author="Chen Heller" w:date="2022-09-07T17:53:00Z">
        <w:r w:rsidR="00D826D9" w:rsidDel="00D32D71">
          <w:delText>-140.4</w:delText>
        </w:r>
      </w:del>
      <w:del w:id="900" w:author="Chen Heller" w:date="2022-09-08T16:02:00Z">
        <w:r w:rsidR="00D826D9" w:rsidDel="00E1425A">
          <w:delText xml:space="preserve">, </w:delText>
        </w:r>
      </w:del>
      <w:del w:id="901" w:author="Chen Heller" w:date="2022-09-07T17:54:00Z">
        <w:r w:rsidR="00D826D9" w:rsidDel="00D32D71">
          <w:delText>10</w:delText>
        </w:r>
      </w:del>
      <w:del w:id="902"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903" w:author="Chen Heller" w:date="2022-09-07T17:54:00Z">
        <w:r w:rsidR="00D826D9" w:rsidDel="00D32D71">
          <w:delText>57</w:delText>
        </w:r>
      </w:del>
      <w:del w:id="904" w:author="Chen Heller" w:date="2022-09-08T16:02:00Z">
        <w:r w:rsidR="00D826D9" w:rsidDel="00E1425A">
          <w:delText>, SD</w:delText>
        </w:r>
        <w:r w:rsidR="00D826D9" w:rsidDel="00E1425A">
          <w:rPr>
            <w:vertAlign w:val="subscript"/>
          </w:rPr>
          <w:delText>3</w:delText>
        </w:r>
        <w:r w:rsidR="00D826D9" w:rsidDel="00E1425A">
          <w:delText xml:space="preserve"> = </w:delText>
        </w:r>
      </w:del>
      <w:del w:id="905" w:author="Chen Heller" w:date="2022-09-07T17:54:00Z">
        <w:r w:rsidR="00D826D9" w:rsidDel="00D32D71">
          <w:delText>40.7</w:delText>
        </w:r>
      </w:del>
      <w:del w:id="906" w:author="Chen Heller" w:date="2022-09-08T16:02:00Z">
        <w:r w:rsidR="00D826D9" w:rsidDel="00E1425A">
          <w:delText xml:space="preserve">, </w:delText>
        </w:r>
      </w:del>
      <w:del w:id="907" w:author="Chen Heller" w:date="2022-09-08T15:50:00Z">
        <w:r w:rsidR="00D826D9" w:rsidDel="00675C5D">
          <w:delText>M</w:delText>
        </w:r>
        <w:r w:rsidR="00D826D9" w:rsidDel="00675C5D">
          <w:rPr>
            <w:vertAlign w:val="subscript"/>
          </w:rPr>
          <w:delText>2</w:delText>
        </w:r>
        <w:r w:rsidR="00D826D9" w:rsidDel="00675C5D">
          <w:delText xml:space="preserve"> = </w:delText>
        </w:r>
      </w:del>
      <w:del w:id="908" w:author="Chen Heller" w:date="2022-09-07T17:54:00Z">
        <w:r w:rsidR="00D826D9" w:rsidDel="00540EEF">
          <w:delText>18.5</w:delText>
        </w:r>
      </w:del>
      <w:del w:id="909" w:author="Chen Heller" w:date="2022-09-08T15:50:00Z">
        <w:r w:rsidR="00D826D9" w:rsidDel="00675C5D">
          <w:delText>, SD</w:delText>
        </w:r>
        <w:r w:rsidR="00D826D9" w:rsidDel="00675C5D">
          <w:rPr>
            <w:vertAlign w:val="subscript"/>
          </w:rPr>
          <w:delText>2</w:delText>
        </w:r>
        <w:r w:rsidR="00D826D9" w:rsidDel="00675C5D">
          <w:delText xml:space="preserve"> = </w:delText>
        </w:r>
      </w:del>
      <w:del w:id="910" w:author="Chen Heller" w:date="2022-09-07T17:54:00Z">
        <w:r w:rsidR="00D826D9" w:rsidDel="00540EEF">
          <w:delText>18</w:delText>
        </w:r>
      </w:del>
      <w:del w:id="911" w:author="Chen Heller" w:date="2022-09-08T15:50:00Z">
        <w:r w:rsidR="00D826D9" w:rsidDel="00675C5D">
          <w:delText xml:space="preserve">, </w:delText>
        </w:r>
      </w:del>
      <w:del w:id="912" w:author="Chen Heller" w:date="2022-09-08T16:02:00Z">
        <w:r w:rsidR="00D826D9" w:rsidDel="00E1425A">
          <w:delText>t</w:delText>
        </w:r>
        <w:r w:rsidR="00D826D9" w:rsidRPr="00342DA7" w:rsidDel="00E1425A">
          <w:rPr>
            <w:rPrChange w:id="913" w:author="Chen Heller" w:date="2022-08-30T13:56:00Z">
              <w:rPr>
                <w:vertAlign w:val="subscript"/>
              </w:rPr>
            </w:rPrChange>
          </w:rPr>
          <w:delText>(</w:delText>
        </w:r>
      </w:del>
      <w:del w:id="914" w:author="Chen Heller" w:date="2022-09-07T17:55:00Z">
        <w:r w:rsidR="00D826D9" w:rsidRPr="00342DA7" w:rsidDel="00540EEF">
          <w:rPr>
            <w:rPrChange w:id="915" w:author="Chen Heller" w:date="2022-08-30T13:56:00Z">
              <w:rPr>
                <w:vertAlign w:val="subscript"/>
              </w:rPr>
            </w:rPrChange>
          </w:rPr>
          <w:delText>25</w:delText>
        </w:r>
      </w:del>
      <w:del w:id="916" w:author="Chen Heller" w:date="2022-09-08T16:02:00Z">
        <w:r w:rsidR="00D826D9" w:rsidRPr="00342DA7" w:rsidDel="00E1425A">
          <w:rPr>
            <w:rPrChange w:id="917" w:author="Chen Heller" w:date="2022-08-30T13:56:00Z">
              <w:rPr>
                <w:vertAlign w:val="subscript"/>
              </w:rPr>
            </w:rPrChange>
          </w:rPr>
          <w:delText>)</w:delText>
        </w:r>
        <w:r w:rsidR="00D826D9" w:rsidDel="00E1425A">
          <w:delText xml:space="preserve"> = </w:delText>
        </w:r>
      </w:del>
      <w:del w:id="918" w:author="Chen Heller" w:date="2022-09-07T17:55:00Z">
        <w:r w:rsidR="00D826D9" w:rsidDel="00160722">
          <w:delText>3.2</w:delText>
        </w:r>
      </w:del>
      <w:del w:id="919" w:author="Chen Heller" w:date="2022-09-08T16:02:00Z">
        <w:r w:rsidR="00D826D9" w:rsidDel="00E1425A">
          <w:delText>, p = 0.003, 95% CI [</w:delText>
        </w:r>
      </w:del>
      <w:del w:id="920" w:author="Chen Heller" w:date="2022-09-07T17:56:00Z">
        <w:r w:rsidR="00D826D9" w:rsidDel="00160722">
          <w:delText>13.8</w:delText>
        </w:r>
      </w:del>
      <w:del w:id="921" w:author="Chen Heller" w:date="2022-09-08T16:02:00Z">
        <w:r w:rsidR="00D826D9" w:rsidDel="00E1425A">
          <w:delText xml:space="preserve">, </w:delText>
        </w:r>
      </w:del>
      <w:del w:id="922" w:author="Chen Heller" w:date="2022-09-07T17:56:00Z">
        <w:r w:rsidR="00D826D9" w:rsidDel="00160722">
          <w:delText>63.1</w:delText>
        </w:r>
      </w:del>
      <w:del w:id="923" w:author="Chen Heller" w:date="2022-09-08T16:02:00Z">
        <w:r w:rsidR="00D826D9" w:rsidDel="00E1425A">
          <w:delText>])</w:delText>
        </w:r>
      </w:del>
      <w:del w:id="924" w:author="Chen Heller" w:date="2022-08-29T13:16:00Z">
        <w:r w:rsidR="00D826D9" w:rsidDel="00570789">
          <w:delText>,</w:delText>
        </w:r>
      </w:del>
      <w:del w:id="925" w:author="Chen Heller" w:date="2022-09-08T16:03:00Z">
        <w:r w:rsidR="00D826D9" w:rsidDel="00E1425A">
          <w:delText xml:space="preserve"> slow movements (</w:delText>
        </w:r>
      </w:del>
      <w:del w:id="926" w:author="Chen Heller" w:date="2022-09-08T16:02:00Z">
        <w:r w:rsidR="00D826D9" w:rsidDel="00E1425A">
          <w:delText>M</w:delText>
        </w:r>
        <w:r w:rsidR="00D826D9" w:rsidDel="00E1425A">
          <w:rPr>
            <w:vertAlign w:val="subscript"/>
          </w:rPr>
          <w:delText>3</w:delText>
        </w:r>
        <w:r w:rsidR="00D826D9" w:rsidDel="00E1425A">
          <w:delText xml:space="preserve"> = </w:delText>
        </w:r>
      </w:del>
      <w:del w:id="927" w:author="Chen Heller" w:date="2022-09-07T17:56:00Z">
        <w:r w:rsidR="00D826D9" w:rsidDel="00160722">
          <w:delText>77.5</w:delText>
        </w:r>
      </w:del>
      <w:del w:id="928" w:author="Chen Heller" w:date="2022-09-08T16:02:00Z">
        <w:r w:rsidR="00D826D9" w:rsidDel="00E1425A">
          <w:delText>, SD</w:delText>
        </w:r>
        <w:r w:rsidR="00D826D9" w:rsidDel="00E1425A">
          <w:rPr>
            <w:vertAlign w:val="subscript"/>
          </w:rPr>
          <w:delText>3</w:delText>
        </w:r>
        <w:r w:rsidR="00D826D9" w:rsidDel="00E1425A">
          <w:delText xml:space="preserve"> = </w:delText>
        </w:r>
      </w:del>
      <w:del w:id="929" w:author="Chen Heller" w:date="2022-09-07T17:56:00Z">
        <w:r w:rsidR="00D826D9" w:rsidDel="00160722">
          <w:delText>44.3</w:delText>
        </w:r>
      </w:del>
      <w:del w:id="930" w:author="Chen Heller" w:date="2022-09-08T16:02:00Z">
        <w:r w:rsidR="00D826D9" w:rsidDel="00E1425A">
          <w:delText xml:space="preserve">, </w:delText>
        </w:r>
      </w:del>
      <w:del w:id="931" w:author="Chen Heller" w:date="2022-09-08T15:52:00Z">
        <w:r w:rsidR="00D826D9" w:rsidDel="008C7B87">
          <w:delText>M</w:delText>
        </w:r>
        <w:r w:rsidR="00D826D9" w:rsidDel="008C7B87">
          <w:rPr>
            <w:vertAlign w:val="subscript"/>
          </w:rPr>
          <w:delText>2</w:delText>
        </w:r>
        <w:r w:rsidR="00D826D9" w:rsidDel="008C7B87">
          <w:delText xml:space="preserve"> = </w:delText>
        </w:r>
      </w:del>
      <w:del w:id="932" w:author="Chen Heller" w:date="2022-09-07T17:56:00Z">
        <w:r w:rsidR="00D826D9" w:rsidDel="00D415E2">
          <w:lastRenderedPageBreak/>
          <w:delText>60</w:delText>
        </w:r>
      </w:del>
      <w:del w:id="933" w:author="Chen Heller" w:date="2022-09-08T15:52:00Z">
        <w:r w:rsidR="00D826D9" w:rsidDel="008C7B87">
          <w:delText>, SD</w:delText>
        </w:r>
        <w:r w:rsidR="00D826D9" w:rsidDel="008C7B87">
          <w:rPr>
            <w:vertAlign w:val="subscript"/>
          </w:rPr>
          <w:delText>2</w:delText>
        </w:r>
        <w:r w:rsidR="00D826D9" w:rsidDel="008C7B87">
          <w:delText xml:space="preserve"> = </w:delText>
        </w:r>
      </w:del>
      <w:del w:id="934" w:author="Chen Heller" w:date="2022-09-07T17:56:00Z">
        <w:r w:rsidR="00D826D9" w:rsidDel="00D415E2">
          <w:delText>50.4</w:delText>
        </w:r>
      </w:del>
      <w:del w:id="935" w:author="Chen Heller" w:date="2022-09-08T15:52:00Z">
        <w:r w:rsidR="00D826D9" w:rsidDel="008C7B87">
          <w:delText xml:space="preserve">, </w:delText>
        </w:r>
      </w:del>
      <w:del w:id="936" w:author="Chen Heller" w:date="2022-09-08T16:02:00Z">
        <w:r w:rsidR="00D826D9" w:rsidDel="00E1425A">
          <w:delText>t</w:delText>
        </w:r>
        <w:r w:rsidR="00D826D9" w:rsidRPr="00342DA7" w:rsidDel="00E1425A">
          <w:rPr>
            <w:rPrChange w:id="937" w:author="Chen Heller" w:date="2022-08-30T13:56:00Z">
              <w:rPr>
                <w:vertAlign w:val="subscript"/>
              </w:rPr>
            </w:rPrChange>
          </w:rPr>
          <w:delText>(</w:delText>
        </w:r>
      </w:del>
      <w:del w:id="938" w:author="Chen Heller" w:date="2022-09-07T17:57:00Z">
        <w:r w:rsidR="00D826D9" w:rsidRPr="00342DA7" w:rsidDel="00D415E2">
          <w:rPr>
            <w:rPrChange w:id="939" w:author="Chen Heller" w:date="2022-08-30T13:56:00Z">
              <w:rPr>
                <w:vertAlign w:val="subscript"/>
              </w:rPr>
            </w:rPrChange>
          </w:rPr>
          <w:delText>25</w:delText>
        </w:r>
      </w:del>
      <w:del w:id="940" w:author="Chen Heller" w:date="2022-09-08T16:02:00Z">
        <w:r w:rsidR="00D826D9" w:rsidRPr="00342DA7" w:rsidDel="00E1425A">
          <w:rPr>
            <w:rPrChange w:id="941" w:author="Chen Heller" w:date="2022-08-30T13:56:00Z">
              <w:rPr>
                <w:vertAlign w:val="subscript"/>
              </w:rPr>
            </w:rPrChange>
          </w:rPr>
          <w:delText>)</w:delText>
        </w:r>
        <w:r w:rsidR="00D826D9" w:rsidDel="00E1425A">
          <w:delText xml:space="preserve"> = </w:delText>
        </w:r>
      </w:del>
      <w:del w:id="942" w:author="Chen Heller" w:date="2022-09-07T17:57:00Z">
        <w:r w:rsidR="00D826D9" w:rsidDel="00D415E2">
          <w:delText>0.95</w:delText>
        </w:r>
      </w:del>
      <w:del w:id="943" w:author="Chen Heller" w:date="2022-09-08T16:02:00Z">
        <w:r w:rsidR="00D826D9" w:rsidDel="00E1425A">
          <w:delText xml:space="preserve">, p = </w:delText>
        </w:r>
      </w:del>
      <w:del w:id="944" w:author="Chen Heller" w:date="2022-09-07T17:57:00Z">
        <w:r w:rsidR="00D826D9" w:rsidDel="00D415E2">
          <w:delText>0.34</w:delText>
        </w:r>
      </w:del>
      <w:del w:id="945" w:author="Chen Heller" w:date="2022-09-08T16:02:00Z">
        <w:r w:rsidR="00D826D9" w:rsidDel="00E1425A">
          <w:delText>, 95% CI [-</w:delText>
        </w:r>
      </w:del>
      <w:del w:id="946" w:author="Chen Heller" w:date="2022-09-07T17:57:00Z">
        <w:r w:rsidR="00D826D9" w:rsidDel="00D415E2">
          <w:delText>20.3</w:delText>
        </w:r>
      </w:del>
      <w:del w:id="947" w:author="Chen Heller" w:date="2022-09-08T16:02:00Z">
        <w:r w:rsidR="00D826D9" w:rsidDel="00E1425A">
          <w:delText xml:space="preserve">, </w:delText>
        </w:r>
      </w:del>
      <w:del w:id="948" w:author="Chen Heller" w:date="2022-09-07T17:57:00Z">
        <w:r w:rsidR="00D826D9" w:rsidDel="00D415E2">
          <w:delText>55.2</w:delText>
        </w:r>
      </w:del>
      <w:del w:id="949" w:author="Chen Heller" w:date="2022-09-08T16:02:00Z">
        <w:r w:rsidR="00D826D9" w:rsidDel="00E1425A">
          <w:delText>]</w:delText>
        </w:r>
      </w:del>
      <w:del w:id="950"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951" w:author="Chen Heller" w:date="2022-09-07T17:58:00Z">
        <w:r w:rsidR="00D826D9" w:rsidDel="00645A8E">
          <w:delText>54.3</w:delText>
        </w:r>
      </w:del>
      <w:del w:id="952" w:author="Chen Heller" w:date="2022-09-08T16:03:00Z">
        <w:r w:rsidR="00D826D9" w:rsidDel="00E1425A">
          <w:delText>, SD</w:delText>
        </w:r>
        <w:r w:rsidR="00D826D9" w:rsidDel="00E1425A">
          <w:rPr>
            <w:vertAlign w:val="subscript"/>
          </w:rPr>
          <w:delText>3</w:delText>
        </w:r>
        <w:r w:rsidR="00D826D9" w:rsidDel="00E1425A">
          <w:delText xml:space="preserve"> = </w:delText>
        </w:r>
      </w:del>
      <w:del w:id="953" w:author="Chen Heller" w:date="2022-09-07T17:58:00Z">
        <w:r w:rsidR="00D826D9" w:rsidDel="00645A8E">
          <w:delText>50.6</w:delText>
        </w:r>
      </w:del>
      <w:del w:id="954" w:author="Chen Heller" w:date="2022-09-08T16:03:00Z">
        <w:r w:rsidR="00D826D9" w:rsidDel="00E1425A">
          <w:delText xml:space="preserve">, </w:delText>
        </w:r>
      </w:del>
      <w:del w:id="955" w:author="Chen Heller" w:date="2022-09-08T15:52:00Z">
        <w:r w:rsidR="00D826D9" w:rsidDel="008C7B87">
          <w:delText>M</w:delText>
        </w:r>
        <w:r w:rsidR="00D826D9" w:rsidDel="008C7B87">
          <w:rPr>
            <w:vertAlign w:val="subscript"/>
          </w:rPr>
          <w:delText>2</w:delText>
        </w:r>
        <w:r w:rsidR="00D826D9" w:rsidDel="008C7B87">
          <w:delText xml:space="preserve"> = </w:delText>
        </w:r>
      </w:del>
      <w:del w:id="956" w:author="Chen Heller" w:date="2022-09-07T17:58:00Z">
        <w:r w:rsidR="00D826D9" w:rsidDel="00645A8E">
          <w:delText>31.5</w:delText>
        </w:r>
      </w:del>
      <w:del w:id="957" w:author="Chen Heller" w:date="2022-09-08T15:52:00Z">
        <w:r w:rsidR="00D826D9" w:rsidDel="008C7B87">
          <w:delText>, SD</w:delText>
        </w:r>
        <w:r w:rsidR="00D826D9" w:rsidDel="008C7B87">
          <w:rPr>
            <w:vertAlign w:val="subscript"/>
          </w:rPr>
          <w:delText>2</w:delText>
        </w:r>
        <w:r w:rsidR="00D826D9" w:rsidDel="008C7B87">
          <w:delText xml:space="preserve"> = </w:delText>
        </w:r>
      </w:del>
      <w:del w:id="958" w:author="Chen Heller" w:date="2022-09-07T17:58:00Z">
        <w:r w:rsidR="00D826D9" w:rsidDel="00645A8E">
          <w:delText>36.5</w:delText>
        </w:r>
      </w:del>
      <w:del w:id="959" w:author="Chen Heller" w:date="2022-09-08T15:52:00Z">
        <w:r w:rsidR="00D826D9" w:rsidDel="008C7B87">
          <w:delText xml:space="preserve">, </w:delText>
        </w:r>
      </w:del>
      <w:del w:id="960" w:author="Chen Heller" w:date="2022-09-08T16:03:00Z">
        <w:r w:rsidR="00D826D9" w:rsidDel="00E1425A">
          <w:delText>t</w:delText>
        </w:r>
        <w:r w:rsidR="00D826D9" w:rsidRPr="00342DA7" w:rsidDel="00E1425A">
          <w:rPr>
            <w:rPrChange w:id="961" w:author="Chen Heller" w:date="2022-08-30T13:56:00Z">
              <w:rPr>
                <w:vertAlign w:val="subscript"/>
              </w:rPr>
            </w:rPrChange>
          </w:rPr>
          <w:delText>(</w:delText>
        </w:r>
      </w:del>
      <w:del w:id="962" w:author="Chen Heller" w:date="2022-09-07T17:58:00Z">
        <w:r w:rsidR="00D826D9" w:rsidRPr="00342DA7" w:rsidDel="00645A8E">
          <w:rPr>
            <w:rPrChange w:id="963" w:author="Chen Heller" w:date="2022-08-30T13:56:00Z">
              <w:rPr>
                <w:vertAlign w:val="subscript"/>
              </w:rPr>
            </w:rPrChange>
          </w:rPr>
          <w:delText>25</w:delText>
        </w:r>
      </w:del>
      <w:del w:id="964" w:author="Chen Heller" w:date="2022-09-08T16:03:00Z">
        <w:r w:rsidR="00D826D9" w:rsidRPr="00342DA7" w:rsidDel="00E1425A">
          <w:rPr>
            <w:rPrChange w:id="965" w:author="Chen Heller" w:date="2022-08-30T13:56:00Z">
              <w:rPr>
                <w:vertAlign w:val="subscript"/>
              </w:rPr>
            </w:rPrChange>
          </w:rPr>
          <w:delText>)</w:delText>
        </w:r>
        <w:r w:rsidR="00D826D9" w:rsidDel="00E1425A">
          <w:delText xml:space="preserve"> = </w:delText>
        </w:r>
      </w:del>
      <w:del w:id="966" w:author="Chen Heller" w:date="2022-09-07T17:58:00Z">
        <w:r w:rsidR="00D826D9" w:rsidDel="00645A8E">
          <w:delText>1.35</w:delText>
        </w:r>
      </w:del>
      <w:del w:id="967" w:author="Chen Heller" w:date="2022-09-08T16:03:00Z">
        <w:r w:rsidR="00D826D9" w:rsidDel="00E1425A">
          <w:delText xml:space="preserve">, p = </w:delText>
        </w:r>
      </w:del>
      <w:del w:id="968" w:author="Chen Heller" w:date="2022-09-07T17:58:00Z">
        <w:r w:rsidR="00D826D9" w:rsidDel="00FB6AF7">
          <w:delText>0.18</w:delText>
        </w:r>
      </w:del>
      <w:del w:id="969" w:author="Chen Heller" w:date="2022-09-08T16:03:00Z">
        <w:r w:rsidR="00D826D9" w:rsidDel="00E1425A">
          <w:delText>, 95% CI [-</w:delText>
        </w:r>
      </w:del>
      <w:del w:id="970" w:author="Chen Heller" w:date="2022-09-07T17:59:00Z">
        <w:r w:rsidR="00D826D9" w:rsidDel="00FB6AF7">
          <w:delText>11.9</w:delText>
        </w:r>
      </w:del>
      <w:del w:id="971" w:author="Chen Heller" w:date="2022-09-08T16:03:00Z">
        <w:r w:rsidR="00D826D9" w:rsidDel="00E1425A">
          <w:delText xml:space="preserve">, </w:delText>
        </w:r>
      </w:del>
      <w:del w:id="972" w:author="Chen Heller" w:date="2022-09-07T17:59:00Z">
        <w:r w:rsidR="00D826D9" w:rsidDel="00FB6AF7">
          <w:delText>57.6</w:delText>
        </w:r>
      </w:del>
      <w:del w:id="973"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974" w:author="Chen Heller" w:date="2022-09-07T17:59:00Z">
        <w:r w:rsidR="00D826D9" w:rsidDel="00FB6AF7">
          <w:delText>91.2</w:delText>
        </w:r>
      </w:del>
      <w:del w:id="975" w:author="Chen Heller" w:date="2022-09-08T16:03:00Z">
        <w:r w:rsidR="00D826D9" w:rsidDel="00E1425A">
          <w:delText>, SD</w:delText>
        </w:r>
        <w:r w:rsidR="00D826D9" w:rsidDel="00E1425A">
          <w:rPr>
            <w:vertAlign w:val="subscript"/>
          </w:rPr>
          <w:delText>3</w:delText>
        </w:r>
        <w:r w:rsidR="00D826D9" w:rsidDel="00E1425A">
          <w:delText xml:space="preserve"> = </w:delText>
        </w:r>
      </w:del>
      <w:del w:id="976" w:author="Chen Heller" w:date="2022-09-07T17:59:00Z">
        <w:r w:rsidR="00D826D9" w:rsidDel="00FB6AF7">
          <w:delText>57.13</w:delText>
        </w:r>
      </w:del>
      <w:del w:id="977" w:author="Chen Heller" w:date="2022-09-08T16:03:00Z">
        <w:r w:rsidR="00D826D9" w:rsidDel="00E1425A">
          <w:delText xml:space="preserve">, </w:delText>
        </w:r>
      </w:del>
      <w:del w:id="978" w:author="Chen Heller" w:date="2022-09-08T15:52:00Z">
        <w:r w:rsidR="00D826D9" w:rsidDel="008C7B87">
          <w:delText>M</w:delText>
        </w:r>
        <w:r w:rsidR="00D826D9" w:rsidDel="008C7B87">
          <w:rPr>
            <w:vertAlign w:val="subscript"/>
          </w:rPr>
          <w:delText>2</w:delText>
        </w:r>
        <w:r w:rsidR="00D826D9" w:rsidDel="008C7B87">
          <w:delText xml:space="preserve"> = </w:delText>
        </w:r>
      </w:del>
      <w:del w:id="979" w:author="Chen Heller" w:date="2022-09-07T17:59:00Z">
        <w:r w:rsidR="00D826D9" w:rsidDel="00FB6AF7">
          <w:delText>67</w:delText>
        </w:r>
      </w:del>
      <w:del w:id="980" w:author="Chen Heller" w:date="2022-09-08T15:52:00Z">
        <w:r w:rsidR="00D826D9" w:rsidDel="008C7B87">
          <w:delText>, SD</w:delText>
        </w:r>
        <w:r w:rsidR="00D826D9" w:rsidDel="008C7B87">
          <w:rPr>
            <w:vertAlign w:val="subscript"/>
          </w:rPr>
          <w:delText>2</w:delText>
        </w:r>
        <w:r w:rsidR="00D826D9" w:rsidDel="008C7B87">
          <w:delText xml:space="preserve"> = </w:delText>
        </w:r>
      </w:del>
      <w:del w:id="981" w:author="Chen Heller" w:date="2022-09-07T17:59:00Z">
        <w:r w:rsidR="00D826D9" w:rsidDel="00FB6AF7">
          <w:delText>36.1</w:delText>
        </w:r>
      </w:del>
      <w:del w:id="982" w:author="Chen Heller" w:date="2022-09-08T15:52:00Z">
        <w:r w:rsidR="00D826D9" w:rsidDel="008C7B87">
          <w:delText xml:space="preserve">, </w:delText>
        </w:r>
      </w:del>
      <w:del w:id="983" w:author="Chen Heller" w:date="2022-09-08T16:03:00Z">
        <w:r w:rsidR="00D826D9" w:rsidDel="00E1425A">
          <w:delText>t</w:delText>
        </w:r>
        <w:r w:rsidR="00D826D9" w:rsidRPr="00342DA7" w:rsidDel="00E1425A">
          <w:rPr>
            <w:rPrChange w:id="984" w:author="Chen Heller" w:date="2022-08-30T13:56:00Z">
              <w:rPr>
                <w:vertAlign w:val="subscript"/>
              </w:rPr>
            </w:rPrChange>
          </w:rPr>
          <w:delText>(</w:delText>
        </w:r>
      </w:del>
      <w:del w:id="985" w:author="Chen Heller" w:date="2022-09-07T17:59:00Z">
        <w:r w:rsidR="00D826D9" w:rsidRPr="00342DA7" w:rsidDel="008725A0">
          <w:rPr>
            <w:rPrChange w:id="986" w:author="Chen Heller" w:date="2022-08-30T13:56:00Z">
              <w:rPr>
                <w:vertAlign w:val="subscript"/>
              </w:rPr>
            </w:rPrChange>
          </w:rPr>
          <w:delText>25</w:delText>
        </w:r>
      </w:del>
      <w:del w:id="987" w:author="Chen Heller" w:date="2022-09-08T16:03:00Z">
        <w:r w:rsidR="00D826D9" w:rsidRPr="00342DA7" w:rsidDel="00E1425A">
          <w:rPr>
            <w:rPrChange w:id="988" w:author="Chen Heller" w:date="2022-08-30T13:56:00Z">
              <w:rPr>
                <w:vertAlign w:val="subscript"/>
              </w:rPr>
            </w:rPrChange>
          </w:rPr>
          <w:delText>)</w:delText>
        </w:r>
        <w:r w:rsidR="00D826D9" w:rsidDel="00E1425A">
          <w:delText xml:space="preserve"> = </w:delText>
        </w:r>
      </w:del>
      <w:del w:id="989" w:author="Chen Heller" w:date="2022-09-07T18:00:00Z">
        <w:r w:rsidR="00D826D9" w:rsidDel="008725A0">
          <w:delText>1.32</w:delText>
        </w:r>
      </w:del>
      <w:del w:id="990" w:author="Chen Heller" w:date="2022-09-08T16:03:00Z">
        <w:r w:rsidR="00D826D9" w:rsidDel="00E1425A">
          <w:delText xml:space="preserve">, p = </w:delText>
        </w:r>
      </w:del>
      <w:del w:id="991" w:author="Chen Heller" w:date="2022-09-07T18:00:00Z">
        <w:r w:rsidR="00D826D9" w:rsidDel="008725A0">
          <w:delText>0.19</w:delText>
        </w:r>
      </w:del>
      <w:del w:id="992" w:author="Chen Heller" w:date="2022-09-08T16:03:00Z">
        <w:r w:rsidR="00D826D9" w:rsidDel="00E1425A">
          <w:delText>, 95% CI [-</w:delText>
        </w:r>
      </w:del>
      <w:del w:id="993" w:author="Chen Heller" w:date="2022-09-07T18:00:00Z">
        <w:r w:rsidR="00D826D9" w:rsidDel="008725A0">
          <w:delText>13.4</w:delText>
        </w:r>
      </w:del>
      <w:del w:id="994" w:author="Chen Heller" w:date="2022-09-08T16:03:00Z">
        <w:r w:rsidR="00D826D9" w:rsidDel="00E1425A">
          <w:delText xml:space="preserve">, </w:delText>
        </w:r>
      </w:del>
      <w:del w:id="995" w:author="Chen Heller" w:date="2022-09-07T18:00:00Z">
        <w:r w:rsidR="00D826D9" w:rsidDel="008725A0">
          <w:delText>61.7</w:delText>
        </w:r>
      </w:del>
      <w:del w:id="996" w:author="Chen Heller" w:date="2022-09-08T16:03:00Z">
        <w:r w:rsidR="00D826D9" w:rsidDel="00E1425A">
          <w:delText>])</w:delText>
        </w:r>
      </w:del>
      <w:del w:id="997" w:author="Chen Heller" w:date="2022-08-29T13:17:00Z">
        <w:r w:rsidR="00D826D9" w:rsidDel="00A526EC">
          <w:delText xml:space="preserve"> increased</w:delText>
        </w:r>
      </w:del>
      <w:r w:rsidR="00D826D9">
        <w:t>.</w:t>
      </w:r>
    </w:p>
    <w:p w14:paraId="25318FB4" w14:textId="56ECF019" w:rsidR="007C7E8B" w:rsidRDefault="007C7E8B" w:rsidP="006238E0">
      <w:pPr>
        <w:pStyle w:val="NoSpacing"/>
        <w:bidi w:val="0"/>
        <w:rPr>
          <w:ins w:id="998" w:author="Chen Heller" w:date="2022-09-08T08:14:00Z"/>
        </w:rPr>
      </w:pPr>
      <w:ins w:id="999" w:author="Chen Heller" w:date="2022-09-08T08:14:00Z">
        <w:r>
          <w:t>Only good subs:</w:t>
        </w:r>
      </w:ins>
    </w:p>
    <w:p w14:paraId="3DC74FC5" w14:textId="7D3E7275" w:rsidR="00861172" w:rsidRDefault="007C7E8B" w:rsidP="006238E0">
      <w:pPr>
        <w:pStyle w:val="NoSpacing"/>
        <w:bidi w:val="0"/>
      </w:pPr>
      <w:ins w:id="1000" w:author="Chen Heller" w:date="2022-09-08T08:13:00Z">
        <w:r w:rsidRPr="007C7E8B">
          <w:rPr>
            <w:noProof/>
          </w:rPr>
          <w:drawing>
            <wp:inline distT="0" distB="0" distL="0" distR="0" wp14:anchorId="60D360C2" wp14:editId="402B2AD9">
              <wp:extent cx="2950555" cy="2150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774" cy="2152292"/>
                      </a:xfrm>
                      <a:prstGeom prst="rect">
                        <a:avLst/>
                      </a:prstGeom>
                      <a:noFill/>
                      <a:ln>
                        <a:noFill/>
                      </a:ln>
                    </pic:spPr>
                  </pic:pic>
                </a:graphicData>
              </a:graphic>
            </wp:inline>
          </w:drawing>
        </w:r>
      </w:ins>
    </w:p>
    <w:p w14:paraId="606097A7" w14:textId="001D673D" w:rsidR="00D826D9" w:rsidRDefault="00D826D9" w:rsidP="006238E0">
      <w:pPr>
        <w:pStyle w:val="Heading3"/>
      </w:pPr>
      <w:bookmarkStart w:id="1001" w:name="_Toc113803090"/>
      <w:r>
        <w:t>Discussion</w:t>
      </w:r>
      <w:bookmarkEnd w:id="1001"/>
    </w:p>
    <w:p w14:paraId="04CA93E9" w14:textId="32877B3C" w:rsidR="000E0EDB" w:rsidRDefault="00BA3CA8" w:rsidP="00824B02">
      <w:pPr>
        <w:rPr>
          <w:ins w:id="1002" w:author="Chen Heller" w:date="2022-08-29T15:58:00Z"/>
        </w:rPr>
      </w:pPr>
      <w:ins w:id="1003" w:author="Chen Heller" w:date="2022-08-29T15:42:00Z">
        <w:r>
          <w:t xml:space="preserve">Experiment 3 incorporated </w:t>
        </w:r>
      </w:ins>
      <w:ins w:id="1004" w:author="Chen Heller" w:date="2022-08-29T15:47:00Z">
        <w:r w:rsidR="00336EE6">
          <w:t xml:space="preserve">a prolonged practice session </w:t>
        </w:r>
        <w:proofErr w:type="gramStart"/>
        <w:r w:rsidR="00336EE6">
          <w:t>in order to</w:t>
        </w:r>
        <w:proofErr w:type="gramEnd"/>
        <w:r w:rsidR="00336EE6">
          <w:t xml:space="preserve"> decrease the </w:t>
        </w:r>
      </w:ins>
      <w:ins w:id="1005" w:author="Chen Heller" w:date="2022-08-29T16:44:00Z">
        <w:r w:rsidR="007109DD">
          <w:t>number</w:t>
        </w:r>
      </w:ins>
      <w:ins w:id="1006" w:author="Chen Heller" w:date="2022-08-29T15:47:00Z">
        <w:r w:rsidR="00336EE6">
          <w:t xml:space="preserve"> of excluded trials and improve the probability </w:t>
        </w:r>
      </w:ins>
      <w:ins w:id="1007" w:author="Chen Heller" w:date="2022-08-29T15:48:00Z">
        <w:r w:rsidR="00336EE6">
          <w:t xml:space="preserve">of detecting the unconscious effects. The results </w:t>
        </w:r>
      </w:ins>
      <w:moveToRangeStart w:id="1008" w:author="Chen Heller" w:date="2022-08-29T13:28:00Z" w:name="move112672128"/>
      <w:commentRangeStart w:id="1009"/>
      <w:moveTo w:id="1010" w:author="Chen Heller" w:date="2022-08-29T13:28:00Z">
        <w:del w:id="1011" w:author="Chen Heller" w:date="2022-08-29T15:26:00Z">
          <w:r w:rsidR="00E40999" w:rsidDel="00407760">
            <w:delText>Even though the expected decrease in excluded trials did not occur, the results of e</w:delText>
          </w:r>
        </w:del>
        <w:del w:id="1012" w:author="Chen Heller" w:date="2022-08-29T15:48:00Z">
          <w:r w:rsidR="00E40999" w:rsidDel="00336EE6">
            <w:delText xml:space="preserve">xperiment 3 </w:delText>
          </w:r>
        </w:del>
        <w:del w:id="1013" w:author="Chen Heller" w:date="2022-08-29T15:26:00Z">
          <w:r w:rsidR="00E40999" w:rsidDel="00407760">
            <w:delText xml:space="preserve">did </w:delText>
          </w:r>
        </w:del>
        <w:r w:rsidR="00E40999">
          <w:t>demonstrate</w:t>
        </w:r>
      </w:moveTo>
      <w:ins w:id="1014" w:author="Chen Heller" w:date="2022-08-29T15:26:00Z">
        <w:r w:rsidR="00407760">
          <w:t>d</w:t>
        </w:r>
      </w:ins>
      <w:moveTo w:id="1015" w:author="Chen Heller" w:date="2022-08-29T13:28:00Z">
        <w:r w:rsidR="00E40999">
          <w:t xml:space="preserve"> the anticipated congruency effect</w:t>
        </w:r>
      </w:moveTo>
      <w:ins w:id="1016" w:author="Chen Heller" w:date="2022-08-29T15:28:00Z">
        <w:r w:rsidR="005D420E">
          <w:t xml:space="preserve"> </w:t>
        </w:r>
      </w:ins>
      <w:ins w:id="1017" w:author="Chen Heller" w:date="2022-08-29T15:55:00Z">
        <w:r w:rsidR="007D0199">
          <w:t>on the reaching trajectories</w:t>
        </w:r>
      </w:ins>
      <w:ins w:id="1018" w:author="Chen Heller" w:date="2022-08-29T15:56:00Z">
        <w:r w:rsidR="00EC1BFD">
          <w:t xml:space="preserve">, as was evident </w:t>
        </w:r>
      </w:ins>
      <w:ins w:id="1019" w:author="Chen Heller" w:date="2022-09-08T17:49:00Z">
        <w:r w:rsidR="009872FC">
          <w:t>by</w:t>
        </w:r>
      </w:ins>
      <w:ins w:id="1020" w:author="Chen Heller" w:date="2022-08-29T15:56:00Z">
        <w:r w:rsidR="00EC1BFD">
          <w:t xml:space="preserve"> the </w:t>
        </w:r>
      </w:ins>
      <w:moveTo w:id="1021" w:author="Chen Heller" w:date="2022-08-29T13:28:00Z">
        <w:del w:id="1022" w:author="Chen Heller" w:date="2022-08-29T15:55:00Z">
          <w:r w:rsidR="00E40999" w:rsidDel="007D0199">
            <w:delText xml:space="preserve">. </w:delText>
          </w:r>
        </w:del>
        <w:del w:id="1023" w:author="Chen Heller" w:date="2022-08-29T15:56:00Z">
          <w:r w:rsidR="00E40999" w:rsidDel="00EC1BFD">
            <w:delText xml:space="preserve">The conflict between the invisible prime and the target </w:delText>
          </w:r>
        </w:del>
        <w:del w:id="1024" w:author="Chen Heller" w:date="2022-08-29T15:30:00Z">
          <w:r w:rsidR="00E40999" w:rsidDel="0057371E">
            <w:delText xml:space="preserve">was reflected in the trajectory's </w:delText>
          </w:r>
        </w:del>
        <w:r w:rsidR="00E40999">
          <w:t xml:space="preserve">bias towards the incorrect answer in the incongruent trials. This bias </w:t>
        </w:r>
        <w:del w:id="1025" w:author="Chen Heller" w:date="2022-08-29T15:58:00Z">
          <w:r w:rsidR="00E40999" w:rsidDel="007B1390">
            <w:delText xml:space="preserve">was expressed as a </w:delText>
          </w:r>
        </w:del>
      </w:moveTo>
      <w:ins w:id="1026" w:author="Chen Heller" w:date="2022-09-08T17:48:00Z">
        <w:r w:rsidR="001B2C33">
          <w:t>was expressed in</w:t>
        </w:r>
      </w:ins>
      <w:ins w:id="1027" w:author="Chen Heller" w:date="2022-08-29T15:58:00Z">
        <w:r w:rsidR="007B1390">
          <w:t xml:space="preserve"> a </w:t>
        </w:r>
      </w:ins>
      <w:moveTo w:id="1028" w:author="Chen Heller" w:date="2022-08-29T13:28:00Z">
        <w:r w:rsidR="00E40999">
          <w:t xml:space="preserve">decrease in the reach area </w:t>
        </w:r>
        <w:del w:id="1029" w:author="Chen Heller" w:date="2022-09-08T16:10:00Z">
          <w:r w:rsidR="00E40999" w:rsidDel="004A15A9">
            <w:delText xml:space="preserve">and an increase in the traveled distance </w:delText>
          </w:r>
        </w:del>
        <w:r w:rsidR="00E40999">
          <w:t>for incongruent trials.</w:t>
        </w:r>
        <w:del w:id="1030" w:author="Chen Heller" w:date="2022-08-29T15:58:00Z">
          <w:r w:rsidR="00E40999" w:rsidDel="000E0EDB">
            <w:delText xml:space="preserve"> </w:delText>
          </w:r>
        </w:del>
      </w:moveTo>
      <w:ins w:id="1031" w:author="Chen Heller" w:date="2022-08-29T16:05:00Z">
        <w:r w:rsidR="0084046E">
          <w:t xml:space="preserve"> </w:t>
        </w:r>
      </w:ins>
      <w:ins w:id="1032" w:author="Chen Heller" w:date="2022-09-08T17:49:00Z">
        <w:r w:rsidR="009872FC">
          <w:t>The</w:t>
        </w:r>
      </w:ins>
      <w:ins w:id="1033" w:author="Chen Heller" w:date="2022-08-29T16:04:00Z">
        <w:r w:rsidR="00CD7735">
          <w:t xml:space="preserve"> results are in</w:t>
        </w:r>
      </w:ins>
      <w:ins w:id="1034" w:author="Chen Heller" w:date="2022-08-29T16:06:00Z">
        <w:r w:rsidR="0084046E">
          <w:t>-</w:t>
        </w:r>
      </w:ins>
      <w:ins w:id="1035" w:author="Chen Heller" w:date="2022-08-29T16:04:00Z">
        <w:r w:rsidR="00CD7735">
          <w:t xml:space="preserve">line with </w:t>
        </w:r>
      </w:ins>
      <w:ins w:id="1036" w:author="Chen Heller" w:date="2022-08-29T16:05:00Z">
        <w:r w:rsidR="00CD7735">
          <w:t xml:space="preserve">previous papers that </w:t>
        </w:r>
      </w:ins>
      <w:ins w:id="1037" w:author="Chen Heller" w:date="2022-08-29T16:06:00Z">
        <w:r w:rsidR="0084046E">
          <w:t xml:space="preserve">found a larger </w:t>
        </w:r>
      </w:ins>
      <w:ins w:id="1038" w:author="Chen Heller" w:date="2022-08-29T16:05:00Z">
        <w:r w:rsidR="00CD7735">
          <w:t>Area Under the Curve (AUC)</w:t>
        </w:r>
      </w:ins>
      <w:ins w:id="1039" w:author="Chen Heller" w:date="2022-08-29T16:06:00Z">
        <w:r w:rsidR="0084046E">
          <w:t xml:space="preserve"> </w:t>
        </w:r>
      </w:ins>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ins w:id="1040" w:author="Chen Heller" w:date="2022-08-29T16:06:00Z">
        <w:r w:rsidR="0084046E">
          <w:t xml:space="preserve"> for incongruent trials.</w:t>
        </w:r>
      </w:ins>
    </w:p>
    <w:p w14:paraId="593FA07E" w14:textId="36F3D006" w:rsidR="00E40999" w:rsidRDefault="00E40999" w:rsidP="006238E0">
      <w:pPr>
        <w:pStyle w:val="NoSpacing"/>
        <w:bidi w:val="0"/>
        <w:rPr>
          <w:ins w:id="1041" w:author="Chen Heller" w:date="2022-08-29T13:28:00Z"/>
        </w:rPr>
      </w:pPr>
      <w:moveTo w:id="1042" w:author="Chen Heller" w:date="2022-08-29T13:28:00Z">
        <w:del w:id="1043" w:author="Chen Heller" w:date="2022-08-29T16:43:00Z">
          <w:r w:rsidDel="00527920">
            <w:delText>The similar reaction time between the conditions and longer movement duration in the incongruent condition indicated that the conflict was processed during the movement, not before.</w:delText>
          </w:r>
          <w:commentRangeEnd w:id="1009"/>
          <w:r w:rsidDel="00527920">
            <w:rPr>
              <w:rStyle w:val="CommentReference"/>
            </w:rPr>
            <w:commentReference w:id="1009"/>
          </w:r>
        </w:del>
      </w:moveTo>
      <w:moveToRangeEnd w:id="1008"/>
    </w:p>
    <w:p w14:paraId="071F8DE0" w14:textId="7D8F07BA" w:rsidR="00FC3846" w:rsidRDefault="00D826D9" w:rsidP="006238E0">
      <w:del w:id="1044" w:author="Chen Heller" w:date="2022-08-29T16:45:00Z">
        <w:r w:rsidDel="007E5E44">
          <w:delText xml:space="preserve">Experiment </w:delText>
        </w:r>
        <w:r w:rsidR="00E1078C" w:rsidDel="007E5E44">
          <w:delText xml:space="preserve">3 </w:delText>
        </w:r>
        <w:r w:rsidDel="007E5E44">
          <w:delText>incorporated an</w:delText>
        </w:r>
      </w:del>
      <w:del w:id="1045" w:author="Chen Heller" w:date="2022-08-29T16:47:00Z">
        <w:r w:rsidDel="005F5DBF">
          <w:delText xml:space="preserve"> additional practice session </w:delText>
        </w:r>
      </w:del>
      <w:del w:id="1046" w:author="Chen Heller" w:date="2022-08-29T16:45:00Z">
        <w:r w:rsidDel="007E5E44">
          <w:delText xml:space="preserve">that was intended to </w:delText>
        </w:r>
      </w:del>
      <w:del w:id="1047" w:author="Chen Heller" w:date="2022-08-29T16:47:00Z">
        <w:r w:rsidDel="005F5DBF">
          <w:delText>decrease the proportion of excluded trials.</w:delText>
        </w:r>
        <w:r w:rsidRPr="00376C4C" w:rsidDel="005F5DBF">
          <w:delText xml:space="preserve"> </w:delText>
        </w:r>
      </w:del>
      <w:del w:id="1048" w:author="Chen Heller" w:date="2022-09-01T09:32:00Z">
        <w:r w:rsidDel="00865203">
          <w:delText>Interestingly</w:delText>
        </w:r>
      </w:del>
      <w:ins w:id="1049" w:author="Chen Heller" w:date="2022-09-01T09:32:00Z">
        <w:r w:rsidR="00865203">
          <w:t>Surprisingly</w:t>
        </w:r>
      </w:ins>
      <w:r>
        <w:t xml:space="preserve">, </w:t>
      </w:r>
      <w:del w:id="1050" w:author="Chen Heller" w:date="2022-09-01T09:33:00Z">
        <w:r w:rsidDel="00865203">
          <w:delText xml:space="preserve">although </w:delText>
        </w:r>
      </w:del>
      <w:ins w:id="1051" w:author="Chen Heller" w:date="2022-09-01T09:36:00Z">
        <w:r w:rsidR="00F8123B">
          <w:t xml:space="preserve">the </w:t>
        </w:r>
      </w:ins>
      <w:ins w:id="1052" w:author="Chen Heller" w:date="2022-09-01T09:39:00Z">
        <w:r w:rsidR="0058739A">
          <w:t xml:space="preserve">additional practice day in </w:t>
        </w:r>
        <w:r w:rsidR="0058739A">
          <w:lastRenderedPageBreak/>
          <w:t>Experiment 3</w:t>
        </w:r>
      </w:ins>
      <w:ins w:id="1053" w:author="Chen Heller" w:date="2022-09-01T09:40:00Z">
        <w:r w:rsidR="0058739A">
          <w:t xml:space="preserve"> did not</w:t>
        </w:r>
      </w:ins>
      <w:ins w:id="1054" w:author="Chen Heller" w:date="2022-09-08T16:12:00Z">
        <w:r w:rsidR="004917DF">
          <w:t xml:space="preserve"> significantly</w:t>
        </w:r>
      </w:ins>
      <w:ins w:id="1055" w:author="Chen Heller" w:date="2022-09-01T09:40:00Z">
        <w:r w:rsidR="0058739A">
          <w:t xml:space="preserve"> reduce the participants' response time or proportion of </w:t>
        </w:r>
        <w:commentRangeStart w:id="1056"/>
        <w:r w:rsidR="0058739A">
          <w:t>excluded trials</w:t>
        </w:r>
      </w:ins>
      <w:commentRangeEnd w:id="1056"/>
      <w:ins w:id="1057" w:author="Chen Heller" w:date="2022-09-01T09:42:00Z">
        <w:r w:rsidR="00EB2FF8">
          <w:rPr>
            <w:rStyle w:val="CommentReference"/>
          </w:rPr>
          <w:commentReference w:id="1056"/>
        </w:r>
      </w:ins>
      <w:ins w:id="1058" w:author="Chen Heller" w:date="2022-09-01T09:40:00Z">
        <w:r w:rsidR="0058739A">
          <w:t>, and was therefor</w:t>
        </w:r>
      </w:ins>
      <w:ins w:id="1059" w:author="Chen Heller" w:date="2022-09-01T09:41:00Z">
        <w:r w:rsidR="0058739A">
          <w:t>e</w:t>
        </w:r>
      </w:ins>
      <w:ins w:id="1060" w:author="Chen Heller" w:date="2022-09-01T09:40:00Z">
        <w:r w:rsidR="0058739A">
          <w:t xml:space="preserve"> </w:t>
        </w:r>
      </w:ins>
      <w:ins w:id="1061" w:author="Chen Heller" w:date="2022-09-08T16:15:00Z">
        <w:r w:rsidR="00B45E24">
          <w:t>forgone</w:t>
        </w:r>
      </w:ins>
      <w:ins w:id="1062" w:author="Chen Heller" w:date="2022-09-01T09:40:00Z">
        <w:r w:rsidR="0058739A">
          <w:t xml:space="preserve"> in the next experiment.</w:t>
        </w:r>
      </w:ins>
      <w:del w:id="1063" w:author="Chen Heller" w:date="2022-09-01T09:42:00Z">
        <w:r w:rsidDel="00EB2FF8">
          <w:delText xml:space="preserve">the overall number of excluded trials did </w:delText>
        </w:r>
      </w:del>
      <w:del w:id="1064" w:author="Chen Heller" w:date="2022-09-01T09:33:00Z">
        <w:r w:rsidDel="00C07894">
          <w:delText>not change</w:delText>
        </w:r>
      </w:del>
      <w:del w:id="1065"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066" w:author="Chen Heller" w:date="2022-08-29T16:51:00Z">
        <w:r w:rsidR="00E1078C" w:rsidDel="00C274CC">
          <w:delText>Since</w:delText>
        </w:r>
        <w:r w:rsidDel="00C274CC">
          <w:delText xml:space="preserve"> l</w:delText>
        </w:r>
      </w:del>
      <w:del w:id="1067" w:author="Chen Heller" w:date="2022-09-01T09:42:00Z">
        <w:r w:rsidDel="00EB2FF8">
          <w:delText xml:space="preserve">ate responses were the most prominent cause for </w:delText>
        </w:r>
      </w:del>
      <w:del w:id="1068" w:author="Chen Heller" w:date="2022-08-29T16:53:00Z">
        <w:r w:rsidDel="005A2198">
          <w:delText xml:space="preserve">failure </w:delText>
        </w:r>
      </w:del>
      <w:del w:id="1069"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del>
      <w:del w:id="1070" w:author="Chen Heller" w:date="2022-08-29T11:02:00Z">
        <w:r w:rsidDel="00C87C9B">
          <w:delText xml:space="preserve">, </w:delText>
        </w:r>
        <w:r w:rsidDel="00B05406">
          <w:delText xml:space="preserve">causing them to respond too quickly and have </w:delText>
        </w:r>
      </w:del>
      <w:del w:id="1071" w:author="Chen Heller" w:date="2022-09-01T09:42:00Z">
        <w:r w:rsidDel="00EB2FF8">
          <w:delText xml:space="preserve">short trajectories. </w:delText>
        </w:r>
      </w:del>
      <w:del w:id="1072" w:author="Chen Heller" w:date="2022-08-29T11:03:00Z">
        <w:r w:rsidDel="00B05406">
          <w:delText>If these hasty responses were executed before adequate processing of the target was done, they were</w:delText>
        </w:r>
      </w:del>
      <w:del w:id="1073" w:author="Chen Heller" w:date="2022-09-01T09:42:00Z">
        <w:r w:rsidDel="00EB2FF8">
          <w:delText xml:space="preserve"> </w:delText>
        </w:r>
      </w:del>
      <w:del w:id="1074" w:author="Chen Heller" w:date="2022-08-29T11:03:00Z">
        <w:r w:rsidDel="00BE1670">
          <w:delText>more likely to result in an</w:delText>
        </w:r>
      </w:del>
      <w:del w:id="1075" w:author="Chen Heller" w:date="2022-09-01T09:42:00Z">
        <w:r w:rsidDel="00EB2FF8">
          <w:delText xml:space="preserve"> incorrect answer. </w:delText>
        </w:r>
      </w:del>
      <w:del w:id="1076" w:author="Chen Heller" w:date="2022-08-29T11:03:00Z">
        <w:r w:rsidDel="00BE1670">
          <w:delText>Consequently</w:delText>
        </w:r>
      </w:del>
      <w:del w:id="1077" w:author="Chen Heller" w:date="2022-09-01T09:42:00Z">
        <w:r w:rsidDel="00EB2FF8">
          <w:delText xml:space="preserve">, the probability for corrective movements </w:delText>
        </w:r>
      </w:del>
      <w:del w:id="1078" w:author="Chen Heller" w:date="2022-08-29T11:06:00Z">
        <w:r w:rsidDel="00C33D1E">
          <w:delText>increased</w:delText>
        </w:r>
      </w:del>
      <w:del w:id="1079"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24297495" w:rsidR="002B4328" w:rsidRDefault="00D826D9" w:rsidP="006238E0">
      <w:moveFromRangeStart w:id="1080" w:author="Chen Heller" w:date="2022-08-29T13:28:00Z" w:name="move112672128"/>
      <w:moveFrom w:id="1081"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080"/>
    </w:p>
    <w:p w14:paraId="1176DED7" w14:textId="19913BE4" w:rsidR="00ED60E1" w:rsidRDefault="00ED60E1" w:rsidP="006238E0">
      <w:pPr>
        <w:pStyle w:val="Heading2"/>
      </w:pPr>
      <w:bookmarkStart w:id="1082" w:name="_Toc113803091"/>
      <w:r>
        <w:t>Exp 4</w:t>
      </w:r>
      <w:bookmarkEnd w:id="1082"/>
    </w:p>
    <w:p w14:paraId="3D3FAF54" w14:textId="4AEFB00E" w:rsidR="00D826D9" w:rsidRDefault="00D826D9" w:rsidP="00285237">
      <w:r>
        <w:t xml:space="preserve">The </w:t>
      </w:r>
      <w:r w:rsidR="00FC3846">
        <w:t xml:space="preserve">last experiment included in this thesis was a preregistered one </w:t>
      </w:r>
      <w:r w:rsidR="006D2FC7">
        <w:t>[</w:t>
      </w:r>
      <w:commentRangeStart w:id="1083"/>
      <w:r w:rsidR="006D2FC7">
        <w:t>ref</w:t>
      </w:r>
      <w:commentRangeEnd w:id="1083"/>
      <w:r w:rsidR="006D2FC7">
        <w:rPr>
          <w:rStyle w:val="CommentReference"/>
        </w:rPr>
        <w:commentReference w:id="1083"/>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w:t>
      </w:r>
      <w:r w:rsidR="006E3515">
        <w:fldChar w:fldCharType="begin"/>
      </w:r>
      <w:r w:rsidR="00285237">
        <w:instrText xml:space="preserve"> ADDIN ZOTERO_ITEM CSL_CITATION {"citationID":"UVTKBdl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del w:id="1084" w:author="Chen Heller" w:date="2022-08-30T12:49:00Z">
        <w:r w:rsidR="0035029B" w:rsidDel="003F65E8">
          <w:delText xml:space="preserve">… </w:delText>
        </w:r>
      </w:del>
      <w:ins w:id="1085" w:author="Chen Heller" w:date="2022-08-30T12:49:00Z">
        <w:r w:rsidR="003F65E8">
          <w:t xml:space="preserve"> replace</w:t>
        </w:r>
      </w:ins>
      <w:ins w:id="1086" w:author="Chen Heller" w:date="2022-08-30T13:05:00Z">
        <w:r w:rsidR="00335088">
          <w:t>d</w:t>
        </w:r>
      </w:ins>
      <w:ins w:id="1087" w:author="Chen Heller" w:date="2022-08-30T12:49:00Z">
        <w:r w:rsidR="003F65E8">
          <w:t xml:space="preserve"> the mouse </w:t>
        </w:r>
      </w:ins>
      <w:ins w:id="1088" w:author="Chen Heller" w:date="2022-08-30T12:58:00Z">
        <w:r w:rsidR="008921B2">
          <w:t xml:space="preserve">response </w:t>
        </w:r>
      </w:ins>
      <w:ins w:id="1089" w:author="Chen Heller" w:date="2022-08-30T12:49:00Z">
        <w:r w:rsidR="003F65E8">
          <w:t xml:space="preserve">with a more </w:t>
        </w:r>
      </w:ins>
      <w:ins w:id="1090" w:author="Chen Heller" w:date="2022-08-30T12:57:00Z">
        <w:r w:rsidR="008921B2">
          <w:t>intuitive</w:t>
        </w:r>
      </w:ins>
      <w:ins w:id="1091" w:author="Chen Heller" w:date="2022-08-30T12:50:00Z">
        <w:r w:rsidR="003F65E8">
          <w:t xml:space="preserve"> </w:t>
        </w:r>
      </w:ins>
      <w:ins w:id="1092" w:author="Chen Heller" w:date="2022-08-30T12:58:00Z">
        <w:r w:rsidR="008921B2">
          <w:t xml:space="preserve">and less </w:t>
        </w:r>
        <w:r w:rsidR="007E08AD">
          <w:t>effortful</w:t>
        </w:r>
        <w:r w:rsidR="008921B2">
          <w:t xml:space="preserve"> reaching response </w:t>
        </w:r>
      </w:ins>
      <w:ins w:id="1093" w:author="Chen Heller" w:date="2022-08-30T13:05:00Z">
        <w:r w:rsidR="00335088">
          <w:t xml:space="preserve">which does not constrain free movement. </w:t>
        </w:r>
      </w:ins>
      <w:ins w:id="1094" w:author="Chen Heller" w:date="2022-08-30T13:10:00Z">
        <w:r w:rsidR="00901A79">
          <w:t>Additionally,</w:t>
        </w:r>
      </w:ins>
      <w:ins w:id="1095" w:author="Chen Heller" w:date="2022-08-30T13:05:00Z">
        <w:r w:rsidR="00335088">
          <w:t xml:space="preserve"> I </w:t>
        </w:r>
      </w:ins>
      <w:ins w:id="1096" w:author="Chen Heller" w:date="2022-08-30T12:50:00Z">
        <w:r w:rsidR="002566AD">
          <w:t>improve</w:t>
        </w:r>
      </w:ins>
      <w:ins w:id="1097" w:author="Chen Heller" w:date="2022-08-30T13:05:00Z">
        <w:r w:rsidR="00335088">
          <w:t>d</w:t>
        </w:r>
      </w:ins>
      <w:ins w:id="1098" w:author="Chen Heller" w:date="2022-08-30T12:50:00Z">
        <w:r w:rsidR="002566AD">
          <w:t xml:space="preserve"> the validity of the unconscious </w:t>
        </w:r>
      </w:ins>
      <w:ins w:id="1099" w:author="Chen Heller" w:date="2022-09-10T08:06:00Z">
        <w:r w:rsidR="005D7980">
          <w:t>results</w:t>
        </w:r>
      </w:ins>
      <w:ins w:id="1100" w:author="Chen Heller" w:date="2022-08-30T12:50:00Z">
        <w:r w:rsidR="002566AD">
          <w:t xml:space="preserve"> by appl</w:t>
        </w:r>
      </w:ins>
      <w:ins w:id="1101" w:author="Chen Heller" w:date="2022-08-30T12:51:00Z">
        <w:r w:rsidR="002566AD">
          <w:t>yi</w:t>
        </w:r>
      </w:ins>
      <w:ins w:id="1102" w:author="Chen Heller" w:date="2022-08-30T12:50:00Z">
        <w:r w:rsidR="002566AD">
          <w:t>ng a rigorous awareness</w:t>
        </w:r>
      </w:ins>
      <w:ins w:id="1103" w:author="Chen Heller" w:date="2022-09-10T08:07:00Z">
        <w:r w:rsidR="005D7980">
          <w:t xml:space="preserve"> detection procedure </w:t>
        </w:r>
      </w:ins>
      <w:ins w:id="1104" w:author="Chen Heller" w:date="2022-08-30T12:51:00Z">
        <w:r w:rsidR="002566AD">
          <w:t xml:space="preserve">that includes both </w:t>
        </w:r>
      </w:ins>
      <w:ins w:id="1105" w:author="Chen Heller" w:date="2022-08-30T13:07:00Z">
        <w:r w:rsidR="00B93159">
          <w:t xml:space="preserve">an objective </w:t>
        </w:r>
        <w:r w:rsidR="00596EDB">
          <w:t xml:space="preserve">awareness </w:t>
        </w:r>
        <w:r w:rsidR="00B93159">
          <w:t>measure (prime 2-forced-choice recognition)</w:t>
        </w:r>
        <w:r w:rsidR="00596EDB">
          <w:t xml:space="preserve"> and </w:t>
        </w:r>
      </w:ins>
      <w:ins w:id="1106" w:author="Chen Heller" w:date="2022-08-30T12:51:00Z">
        <w:r w:rsidR="002566AD">
          <w:t xml:space="preserve">a </w:t>
        </w:r>
      </w:ins>
      <w:ins w:id="1107" w:author="Chen Heller" w:date="2022-08-30T12:54:00Z">
        <w:r w:rsidR="00C073DB">
          <w:t xml:space="preserve">subjective </w:t>
        </w:r>
      </w:ins>
      <w:ins w:id="1108" w:author="Chen Heller" w:date="2022-08-30T12:51:00Z">
        <w:r w:rsidR="002566AD">
          <w:t xml:space="preserve">trial by trial </w:t>
        </w:r>
      </w:ins>
      <w:ins w:id="1109" w:author="Chen Heller" w:date="2022-08-30T13:06:00Z">
        <w:r w:rsidR="00B93159">
          <w:t>awareness measure (</w:t>
        </w:r>
      </w:ins>
      <w:ins w:id="1110" w:author="Chen Heller" w:date="2022-08-30T12:54:00Z">
        <w:r w:rsidR="00C073DB">
          <w:t>PAS</w:t>
        </w:r>
      </w:ins>
      <w:ins w:id="1111" w:author="Chen Heller" w:date="2022-08-30T13:06:00Z">
        <w:r w:rsidR="00B93159">
          <w:t>)</w:t>
        </w:r>
      </w:ins>
      <w:ins w:id="1112" w:author="Chen Heller" w:date="2022-08-30T13:07:00Z">
        <w:r w:rsidR="00596EDB">
          <w:t xml:space="preserve">. </w:t>
        </w:r>
      </w:ins>
      <w:ins w:id="1113" w:author="Chen Heller" w:date="2022-09-10T08:07:00Z">
        <w:r w:rsidR="005D7980">
          <w:t>Contrastingly to Xiao et al [ref]</w:t>
        </w:r>
      </w:ins>
      <w:ins w:id="1114" w:author="Chen Heller" w:date="2022-09-10T08:08:00Z">
        <w:r w:rsidR="00AA7D91">
          <w:t xml:space="preserve"> which </w:t>
        </w:r>
      </w:ins>
      <w:ins w:id="1115" w:author="Chen Heller" w:date="2022-09-10T08:10:00Z">
        <w:r w:rsidR="00B65CCC">
          <w:t xml:space="preserve">used an </w:t>
        </w:r>
      </w:ins>
      <w:ins w:id="1116" w:author="Chen Heller" w:date="2022-09-10T08:08:00Z">
        <w:r w:rsidR="00AA7D91">
          <w:t xml:space="preserve">awareness </w:t>
        </w:r>
      </w:ins>
      <w:ins w:id="1117" w:author="Chen Heller" w:date="2022-09-10T08:10:00Z">
        <w:r w:rsidR="00B65CCC">
          <w:t xml:space="preserve">measure </w:t>
        </w:r>
      </w:ins>
      <w:ins w:id="1118" w:author="Chen Heller" w:date="2022-09-10T08:08:00Z">
        <w:r w:rsidR="00AA7D91">
          <w:t>on a separate block</w:t>
        </w:r>
      </w:ins>
      <w:ins w:id="1119" w:author="Chen Heller" w:date="2022-09-10T08:07:00Z">
        <w:r w:rsidR="005D7980">
          <w:t>,</w:t>
        </w:r>
      </w:ins>
      <w:ins w:id="1120" w:author="Chen Heller" w:date="2022-09-10T08:08:00Z">
        <w:r w:rsidR="005D7980">
          <w:t xml:space="preserve"> </w:t>
        </w:r>
        <w:r w:rsidR="00AA7D91">
          <w:t>awareness in my experiment was</w:t>
        </w:r>
        <w:r w:rsidR="005D7980">
          <w:t xml:space="preserve"> </w:t>
        </w:r>
      </w:ins>
      <w:ins w:id="1121" w:author="Chen Heller" w:date="2022-09-10T08:10:00Z">
        <w:r w:rsidR="00B65CCC">
          <w:t>estimated</w:t>
        </w:r>
      </w:ins>
      <w:ins w:id="1122" w:author="Chen Heller" w:date="2022-09-10T08:08:00Z">
        <w:r w:rsidR="005D7980">
          <w:t xml:space="preserve"> </w:t>
        </w:r>
      </w:ins>
      <w:ins w:id="1123" w:author="Chen Heller" w:date="2022-08-30T13:08:00Z">
        <w:r w:rsidR="00596EDB">
          <w:t xml:space="preserve">on the trials </w:t>
        </w:r>
      </w:ins>
      <w:ins w:id="1124" w:author="Chen Heller" w:date="2022-09-10T08:09:00Z">
        <w:r w:rsidR="0098458E">
          <w:t xml:space="preserve">of </w:t>
        </w:r>
      </w:ins>
      <w:ins w:id="1125" w:author="Chen Heller" w:date="2022-08-30T13:11:00Z">
        <w:r w:rsidR="00026588">
          <w:t xml:space="preserve">the </w:t>
        </w:r>
      </w:ins>
      <w:ins w:id="1126" w:author="Chen Heller" w:date="2022-08-30T13:08:00Z">
        <w:r w:rsidR="00596EDB">
          <w:t>main task</w:t>
        </w:r>
      </w:ins>
      <w:r w:rsidR="00C77E69">
        <w:t xml:space="preserve">. </w:t>
      </w:r>
      <w:r>
        <w:t xml:space="preserve">Since experiment </w:t>
      </w:r>
      <w:del w:id="1127" w:author="Chen Heller" w:date="2022-09-10T08:11:00Z">
        <w:r w:rsidR="0035029B" w:rsidDel="00B65CCC">
          <w:rPr>
            <w:rFonts w:hint="cs"/>
            <w:rtl/>
          </w:rPr>
          <w:delText>3</w:delText>
        </w:r>
        <w:r w:rsidR="0035029B" w:rsidDel="00B65CCC">
          <w:delText xml:space="preserve"> </w:delText>
        </w:r>
      </w:del>
      <w:ins w:id="1128" w:author="Chen Heller" w:date="2022-09-10T08:11:00Z">
        <w:r w:rsidR="00B65CCC">
          <w:t xml:space="preserve">3 </w:t>
        </w:r>
      </w:ins>
      <w:r>
        <w:t xml:space="preserve">have shown that additional practice does not improve the number of valid trials, a separate training day was not included in experiment </w:t>
      </w:r>
      <w:del w:id="1129" w:author="Chen Heller" w:date="2022-09-10T08:11:00Z">
        <w:r w:rsidR="0035029B" w:rsidDel="00B65CCC">
          <w:rPr>
            <w:rFonts w:hint="cs"/>
            <w:rtl/>
          </w:rPr>
          <w:delText>4</w:delText>
        </w:r>
      </w:del>
      <w:ins w:id="1130" w:author="Chen Heller" w:date="2022-09-10T08:11:00Z">
        <w:r w:rsidR="00B65CCC">
          <w:t>4</w:t>
        </w:r>
      </w:ins>
      <w:r w:rsidR="0035029B">
        <w:t xml:space="preserve">, </w:t>
      </w:r>
      <w:r>
        <w:t xml:space="preserve">and only one practice block was used for each </w:t>
      </w:r>
      <w:r w:rsidR="0035029B">
        <w:t>session</w:t>
      </w:r>
      <w:r>
        <w:t xml:space="preserve">. </w:t>
      </w:r>
      <w:r w:rsidR="0035029B">
        <w:t xml:space="preserve">To prevent fatigue, each session </w:t>
      </w:r>
      <w:r w:rsidR="0035029B">
        <w:lastRenderedPageBreak/>
        <w:t xml:space="preserve">included half </w:t>
      </w:r>
      <w:r>
        <w:t xml:space="preserve">the number of trials </w:t>
      </w:r>
      <w:r w:rsidR="0035029B">
        <w:t>(after testing that the effect found in Exp. 3 is found also when half the trials are used)</w:t>
      </w:r>
      <w:r>
        <w:t xml:space="preserve">. In accordance with previous findings </w:t>
      </w:r>
      <w:del w:id="1131" w:author="Chen Heller" w:date="2022-08-29T11:07:00Z">
        <w:r w:rsidDel="009F470F">
          <w:delText xml:space="preserve">[ref to Xiao, but see ref to dehaene] </w:delText>
        </w:r>
      </w:del>
      <w:del w:id="1132" w:author="Chen Heller" w:date="2022-09-10T08:14:00Z">
        <w:r w:rsidDel="00C46CA3">
          <w:delText xml:space="preserve">we </w:delText>
        </w:r>
      </w:del>
      <w:ins w:id="1133" w:author="Chen Heller" w:date="2022-09-10T08:14:00Z">
        <w:r w:rsidR="00C46CA3">
          <w:t xml:space="preserve">I </w:t>
        </w:r>
      </w:ins>
      <w:r>
        <w:t>expect</w:t>
      </w:r>
      <w:ins w:id="1134" w:author="Chen Heller" w:date="2022-08-29T11:07:00Z">
        <w:r w:rsidR="009F470F">
          <w:t>ed</w:t>
        </w:r>
      </w:ins>
      <w:r>
        <w:t xml:space="preserve"> </w:t>
      </w:r>
      <w:del w:id="1135" w:author="Chen Heller" w:date="2022-08-29T11:07:00Z">
        <w:r w:rsidDel="009F470F">
          <w:delText xml:space="preserve">that </w:delText>
        </w:r>
      </w:del>
      <w:r>
        <w:t xml:space="preserve">the </w:t>
      </w:r>
      <w:r w:rsidR="0035029B">
        <w:t xml:space="preserve">effect found in </w:t>
      </w:r>
      <w:ins w:id="1136" w:author="Chen Heller" w:date="2022-09-10T08:15:00Z">
        <w:r w:rsidR="004F066D">
          <w:t xml:space="preserve">the </w:t>
        </w:r>
      </w:ins>
      <w:r w:rsidR="0035029B">
        <w:t xml:space="preserve">motion tracking </w:t>
      </w:r>
      <w:ins w:id="1137"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ins w:id="1138" w:author="Chen Heller" w:date="2022-08-29T11:08:00Z">
        <w:r w:rsidR="009F470F">
          <w:t xml:space="preserve"> [ref to Xiao, but see ref to </w:t>
        </w:r>
        <w:proofErr w:type="spellStart"/>
        <w:r w:rsidR="00EB4AD4">
          <w:t>D</w:t>
        </w:r>
        <w:r w:rsidR="009F470F">
          <w:t>ehaene</w:t>
        </w:r>
        <w:proofErr w:type="spellEnd"/>
        <w:r w:rsidR="009F470F">
          <w:t xml:space="preserve"> were a large effect was found using a keyboard]</w:t>
        </w:r>
      </w:ins>
      <w:r>
        <w:t>.</w:t>
      </w:r>
    </w:p>
    <w:p w14:paraId="4F35F08C" w14:textId="1E5D7171" w:rsidR="00D826D9" w:rsidRDefault="00D826D9" w:rsidP="006238E0">
      <w:pPr>
        <w:pStyle w:val="Heading3"/>
      </w:pPr>
      <w:bookmarkStart w:id="1139" w:name="_Toc113803092"/>
      <w:r>
        <w:t>Methods</w:t>
      </w:r>
      <w:bookmarkEnd w:id="1139"/>
    </w:p>
    <w:p w14:paraId="635A0C30" w14:textId="77777777" w:rsidR="00D826D9" w:rsidRDefault="00D826D9" w:rsidP="006238E0">
      <w:pPr>
        <w:pStyle w:val="Heading4"/>
      </w:pPr>
      <w:bookmarkStart w:id="1140" w:name="_Toc113803093"/>
      <w:r>
        <w:t>Participants</w:t>
      </w:r>
      <w:bookmarkEnd w:id="1140"/>
    </w:p>
    <w:p w14:paraId="10928BC5" w14:textId="15E2BA83" w:rsidR="00D826D9" w:rsidRDefault="004543AF" w:rsidP="006238E0">
      <w:pPr>
        <w:rPr>
          <w:rtl/>
        </w:rPr>
      </w:pPr>
      <w:ins w:id="1141" w:author="Chen Heller" w:date="2022-08-30T13:14:00Z">
        <w:r>
          <w:t xml:space="preserve">The recruitment procedure and criterions were identical to those of Experiment 1. 30 participants </w:t>
        </w:r>
      </w:ins>
      <w:ins w:id="1142" w:author="Chen Heller" w:date="2022-09-05T14:28:00Z">
        <w:r w:rsidR="00EB6DE4">
          <w:t>(</w:t>
        </w:r>
      </w:ins>
      <w:ins w:id="1143" w:author="Chen Heller" w:date="2022-09-05T14:29:00Z">
        <w:r w:rsidR="00FF20F9">
          <w:t>17</w:t>
        </w:r>
      </w:ins>
      <w:ins w:id="1144" w:author="Chen Heller" w:date="2022-09-05T14:28:00Z">
        <w:r w:rsidR="00EB6DE4">
          <w:t xml:space="preserve"> female</w:t>
        </w:r>
      </w:ins>
      <w:ins w:id="1145" w:author="Chen Heller" w:date="2022-09-05T14:29:00Z">
        <w:r w:rsidR="00FF20F9">
          <w:t>s</w:t>
        </w:r>
      </w:ins>
      <w:ins w:id="1146" w:author="Chen Heller" w:date="2022-09-05T14:28:00Z">
        <w:r w:rsidR="00EB6DE4">
          <w:t xml:space="preserve">) </w:t>
        </w:r>
      </w:ins>
      <w:ins w:id="1147" w:author="Chen Heller" w:date="2022-08-30T13:14:00Z">
        <w:r>
          <w:t xml:space="preserve">were recruited (age: M = </w:t>
        </w:r>
      </w:ins>
      <w:ins w:id="1148" w:author="Chen Heller" w:date="2022-09-05T14:27:00Z">
        <w:r w:rsidR="00EB6DE4">
          <w:t>26.9</w:t>
        </w:r>
      </w:ins>
      <w:ins w:id="1149" w:author="Chen Heller" w:date="2022-08-30T13:14:00Z">
        <w:r>
          <w:t xml:space="preserve">, SD = </w:t>
        </w:r>
      </w:ins>
      <w:ins w:id="1150" w:author="Chen Heller" w:date="2022-09-05T14:27:00Z">
        <w:r w:rsidR="00EB6DE4">
          <w:t>3.66</w:t>
        </w:r>
      </w:ins>
      <w:ins w:id="1151" w:author="Chen Heller" w:date="2022-08-30T13:14:00Z">
        <w:r>
          <w:t>) and additional 1</w:t>
        </w:r>
      </w:ins>
      <w:ins w:id="1152" w:author="Chen Heller" w:date="2022-08-30T15:51:00Z">
        <w:r w:rsidR="000E32D8">
          <w:t>5</w:t>
        </w:r>
      </w:ins>
      <w:ins w:id="1153" w:author="Chen Heller" w:date="2022-08-30T13:14:00Z">
        <w:r>
          <w:t xml:space="preserve"> participants were excluded. Five of them were excluded because they had significantly less than 70% correct answers in the target classification task according to a binomial test. </w:t>
        </w:r>
      </w:ins>
      <w:ins w:id="1154" w:author="Chen Heller" w:date="2022-08-30T15:50:00Z">
        <w:r w:rsidR="00460A6A">
          <w:t>Seven</w:t>
        </w:r>
      </w:ins>
      <w:ins w:id="1155" w:author="Chen Heller" w:date="2022-08-30T13:14:00Z">
        <w:r>
          <w:t xml:space="preserve"> participants were excluded since they had less </w:t>
        </w:r>
      </w:ins>
      <w:ins w:id="1156" w:author="Chen Heller" w:date="2022-09-10T08:15:00Z">
        <w:r w:rsidR="004F066D">
          <w:t>than</w:t>
        </w:r>
      </w:ins>
      <w:ins w:id="1157" w:author="Chen Heller" w:date="2022-08-30T13:14:00Z">
        <w:r>
          <w:t xml:space="preserve"> 25 valid trials in each condition. </w:t>
        </w:r>
      </w:ins>
      <w:ins w:id="1158" w:author="Chen Heller" w:date="2022-08-30T15:40:00Z">
        <w:r w:rsidR="00934069">
          <w:t>Three</w:t>
        </w:r>
      </w:ins>
      <w:ins w:id="1159"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160" w:author="Chen Heller" w:date="2022-08-30T15:38:00Z">
        <w:r w:rsidR="00C66BC3">
          <w:t>one</w:t>
        </w:r>
      </w:ins>
      <w:ins w:id="1161" w:author="Chen Heller" w:date="2022-08-30T13:14:00Z">
        <w:r>
          <w:t xml:space="preserve"> more </w:t>
        </w:r>
        <w:proofErr w:type="gramStart"/>
        <w:r>
          <w:t>quit</w:t>
        </w:r>
        <w:proofErr w:type="gramEnd"/>
        <w:r>
          <w:t xml:space="preserve"> before completing the experiment</w:t>
        </w:r>
      </w:ins>
      <w:ins w:id="1162" w:author="Chen Heller" w:date="2022-08-30T13:15:00Z">
        <w:r>
          <w:t xml:space="preserve">. </w:t>
        </w:r>
      </w:ins>
      <w:del w:id="1163" w:author="Chen Heller" w:date="2022-08-30T13:15:00Z">
        <w:r w:rsidR="00D826D9" w:rsidDel="00C859DE">
          <w:delText>T</w:delText>
        </w:r>
        <w:r w:rsidR="00EA0563" w:rsidDel="00C859DE">
          <w:delText xml:space="preserve">his </w:delText>
        </w:r>
      </w:del>
      <w:ins w:id="1164"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165" w:author="Chen Heller" w:date="2022-09-10T08:17:00Z">
        <w:r w:rsidR="00A1537D">
          <w:t xml:space="preserve">of the </w:t>
        </w:r>
      </w:ins>
      <w:r w:rsidR="00D826D9">
        <w:t>effect</w:t>
      </w:r>
      <w:ins w:id="1166" w:author="Chen Heller" w:date="2022-09-10T08:17:00Z">
        <w:r w:rsidR="00A1537D">
          <w:t>s</w:t>
        </w:r>
      </w:ins>
      <w:r w:rsidR="00D826D9">
        <w:t xml:space="preserve"> in experiment </w:t>
      </w:r>
      <w:del w:id="1167" w:author="Chen Heller" w:date="2022-09-05T14:29:00Z">
        <w:r w:rsidR="00EA0563" w:rsidDel="002A67DA">
          <w:rPr>
            <w:rFonts w:hint="cs"/>
            <w:rtl/>
          </w:rPr>
          <w:delText>2</w:delText>
        </w:r>
        <w:r w:rsidR="00EA0563" w:rsidDel="002A67DA">
          <w:delText xml:space="preserve"> </w:delText>
        </w:r>
      </w:del>
      <w:ins w:id="1168" w:author="Chen Heller" w:date="2022-09-05T14:29:00Z">
        <w:r w:rsidR="002A67DA">
          <w:t xml:space="preserve">2 </w:t>
        </w:r>
      </w:ins>
      <w:r w:rsidR="00D826D9">
        <w:t xml:space="preserve">and </w:t>
      </w:r>
      <w:del w:id="1169" w:author="Chen Heller" w:date="2022-09-05T14:29:00Z">
        <w:r w:rsidR="00EA0563" w:rsidDel="002A67DA">
          <w:rPr>
            <w:rFonts w:hint="cs"/>
            <w:rtl/>
          </w:rPr>
          <w:delText>3</w:delText>
        </w:r>
      </w:del>
      <w:ins w:id="1170" w:author="Chen Heller" w:date="2022-09-05T14:29:00Z">
        <w:r w:rsidR="002A67DA">
          <w:t>3</w:t>
        </w:r>
      </w:ins>
      <w:r w:rsidR="00EA0563">
        <w:t xml:space="preserve">, </w:t>
      </w:r>
      <w:r w:rsidR="00D826D9">
        <w:t xml:space="preserve">when using only half of the trials in each experiment. </w:t>
      </w:r>
      <w:commentRangeStart w:id="1171"/>
      <w:commentRangeStart w:id="1172"/>
      <w:r w:rsidR="00D826D9" w:rsidRPr="006852A2">
        <w:t xml:space="preserve">The average effect size was 0.88 (Cohen's </w:t>
      </w:r>
      <w:proofErr w:type="spellStart"/>
      <w:r w:rsidR="00D826D9" w:rsidRPr="006852A2">
        <w:t>d</w:t>
      </w:r>
      <w:r w:rsidR="00D826D9" w:rsidRPr="00626236">
        <w:rPr>
          <w:vertAlign w:val="subscript"/>
          <w:rPrChange w:id="1173" w:author="Chen Heller" w:date="2022-09-05T14:29:00Z">
            <w:rPr/>
          </w:rPrChange>
        </w:rPr>
        <w:t>z</w:t>
      </w:r>
      <w:proofErr w:type="spellEnd"/>
      <w:r w:rsidR="00D826D9" w:rsidRPr="006852A2">
        <w:t>)</w:t>
      </w:r>
      <w:commentRangeEnd w:id="1171"/>
      <w:r w:rsidR="00EC5DF0">
        <w:rPr>
          <w:rStyle w:val="CommentReference"/>
        </w:rPr>
        <w:commentReference w:id="1171"/>
      </w:r>
      <w:commentRangeEnd w:id="1172"/>
      <w:r w:rsidR="00944AF4">
        <w:rPr>
          <w:rStyle w:val="CommentReference"/>
        </w:rPr>
        <w:commentReference w:id="1172"/>
      </w:r>
      <w:r w:rsidR="00D826D9" w:rsidRPr="006852A2">
        <w:t xml:space="preserve">. </w:t>
      </w:r>
      <w:del w:id="1174" w:author="Chen Heller" w:date="2022-09-10T08:14:00Z">
        <w:r w:rsidR="00D826D9" w:rsidRPr="006852A2" w:rsidDel="00C46CA3">
          <w:delText>We</w:delText>
        </w:r>
      </w:del>
      <w:ins w:id="1175" w:author="Chen Heller" w:date="2022-09-10T08:14:00Z">
        <w:r w:rsidR="00C46CA3">
          <w:t>I</w:t>
        </w:r>
      </w:ins>
      <w:r w:rsidR="00D826D9" w:rsidRPr="006852A2">
        <w:t xml:space="preserve"> estimated the keyboard task's effect size to be around 30% smaller (</w:t>
      </w:r>
      <w:ins w:id="1176"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del w:id="1177" w:author="Chen Heller" w:date="2022-09-05T14:30:00Z">
        <w:r w:rsidR="00D826D9" w:rsidRPr="006852A2" w:rsidDel="00626236">
          <w:delText>Cohen's dz</w:delText>
        </w:r>
      </w:del>
      <w:r w:rsidR="00D826D9" w:rsidRPr="006852A2">
        <w:t xml:space="preserve"> = 0.61), in line with </w:t>
      </w:r>
      <w:del w:id="1178" w:author="Chen Heller" w:date="2022-09-10T09:08:00Z">
        <w:r w:rsidR="00D826D9" w:rsidRPr="006852A2" w:rsidDel="00333DEB">
          <w:delText>our</w:delText>
        </w:r>
      </w:del>
      <w:ins w:id="1179" w:author="Chen Heller" w:date="2022-09-10T09:08:00Z">
        <w:r w:rsidR="00333DEB">
          <w:t>my</w:t>
        </w:r>
      </w:ins>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0.05</w:t>
      </w:r>
      <w:r w:rsidR="00EA0563">
        <w:t>,</w:t>
      </w:r>
      <w:r w:rsidR="00D826D9" w:rsidRPr="006852A2">
        <w:t xml:space="preserve"> a sample of 30 participants </w:t>
      </w:r>
      <w:r w:rsidR="00D826D9">
        <w:t xml:space="preserve">was </w:t>
      </w:r>
      <w:r w:rsidR="00D826D9" w:rsidRPr="006852A2">
        <w:t xml:space="preserve">needed, based on G*Power </w:t>
      </w:r>
      <w:r w:rsidR="00D826D9">
        <w:t xml:space="preserve">[ref to </w:t>
      </w:r>
      <w:proofErr w:type="spellStart"/>
      <w:r w:rsidR="00D826D9">
        <w:t>GP</w:t>
      </w:r>
      <w:r w:rsidR="00646143">
        <w:t>o</w:t>
      </w:r>
      <w:r w:rsidR="00D826D9">
        <w:t>wer</w:t>
      </w:r>
      <w:proofErr w:type="spellEnd"/>
      <w:r w:rsidR="00D826D9">
        <w:t>].</w:t>
      </w:r>
      <w:del w:id="1180" w:author="Chen Heller" w:date="2022-08-30T13:14:00Z">
        <w:r w:rsidR="00D826D9" w:rsidDel="004543AF">
          <w:delText xml:space="preserve"> </w:delText>
        </w:r>
      </w:del>
      <w:del w:id="1181" w:author="Chen Heller" w:date="2022-08-29T11:11:00Z">
        <w:r w:rsidR="00646143" w:rsidDel="002C5295">
          <w:delText xml:space="preserve">Three additional </w:delText>
        </w:r>
      </w:del>
      <w:del w:id="1182"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183" w:author="Chen Heller" w:date="2022-08-29T11:10:00Z">
        <w:r w:rsidR="00646143" w:rsidDel="004310F9">
          <w:delText>an</w:delText>
        </w:r>
        <w:r w:rsidR="00D826D9" w:rsidDel="004310F9">
          <w:delText xml:space="preserve">other because she </w:delText>
        </w:r>
      </w:del>
      <w:del w:id="1184" w:author="Chen Heller" w:date="2022-08-30T13:14:00Z">
        <w:r w:rsidR="00D826D9" w:rsidDel="004543AF">
          <w:delText xml:space="preserve">quit before completing the </w:delText>
        </w:r>
      </w:del>
      <w:del w:id="1185" w:author="Chen Heller" w:date="2022-08-29T11:10:00Z">
        <w:r w:rsidR="00D826D9" w:rsidDel="004310F9">
          <w:delText>training</w:delText>
        </w:r>
      </w:del>
      <w:r w:rsidR="00D826D9">
        <w:t>.</w:t>
      </w:r>
    </w:p>
    <w:p w14:paraId="5FC1E55D" w14:textId="6E2C75F8" w:rsidR="00D826D9" w:rsidRDefault="00D826D9" w:rsidP="006238E0">
      <w:pPr>
        <w:pStyle w:val="Heading3"/>
      </w:pPr>
      <w:bookmarkStart w:id="1186" w:name="_Toc113803094"/>
      <w:r>
        <w:t>Stimuli</w:t>
      </w:r>
      <w:r w:rsidR="00521037">
        <w:t xml:space="preserve">, Apparatus and </w:t>
      </w:r>
      <w:r>
        <w:t>Procedure</w:t>
      </w:r>
      <w:bookmarkEnd w:id="1186"/>
    </w:p>
    <w:p w14:paraId="2C88FD2C" w14:textId="51269AE0" w:rsidR="00D826D9" w:rsidRPr="00892F96" w:rsidRDefault="00521037" w:rsidP="006238E0">
      <w:r>
        <w:t xml:space="preserve">The methods were identical to those used in Experiment 3, besides the following changes: first, </w:t>
      </w:r>
      <w:ins w:id="1187" w:author="Chen Heller" w:date="2022-08-30T13:22:00Z">
        <w:r w:rsidR="000A4571">
          <w:t xml:space="preserve">the separate practice day was omitted and instead </w:t>
        </w:r>
      </w:ins>
      <w:del w:id="1188"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189" w:author="Chen Heller" w:date="2022-08-30T13:19:00Z">
        <w:r w:rsidR="00560506">
          <w:t xml:space="preserve"> </w:t>
        </w:r>
      </w:ins>
      <w:ins w:id="1190" w:author="Chen Heller" w:date="2022-08-30T13:22:00Z">
        <w:r w:rsidR="000A4571">
          <w:t xml:space="preserve">were </w:t>
        </w:r>
      </w:ins>
      <w:ins w:id="1191" w:author="Chen Heller" w:date="2022-08-30T13:19:00Z">
        <w:r w:rsidR="00560506">
          <w:t>conducted on t</w:t>
        </w:r>
      </w:ins>
      <w:ins w:id="1192" w:author="Chen Heller" w:date="2022-08-30T13:20:00Z">
        <w:r w:rsidR="00560506">
          <w:t>he same day</w:t>
        </w:r>
      </w:ins>
      <w:r>
        <w:t xml:space="preserve">, one for </w:t>
      </w:r>
      <w:del w:id="1193"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w:t>
      </w:r>
      <w:r w:rsidR="00D826D9">
        <w:lastRenderedPageBreak/>
        <w:t xml:space="preserve">run consecutively, </w:t>
      </w:r>
      <w:r w:rsidR="00E326FF">
        <w:t xml:space="preserve">with </w:t>
      </w:r>
      <w:r w:rsidR="00D826D9">
        <w:t xml:space="preserve">the order counterbalanced between </w:t>
      </w:r>
      <w:del w:id="1194" w:author="Chen Heller" w:date="2022-09-08T14:31:00Z">
        <w:r w:rsidR="00D826D9" w:rsidDel="00135A50">
          <w:delText>subjects</w:delText>
        </w:r>
      </w:del>
      <w:ins w:id="1195"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196"/>
      <w:del w:id="1197"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196"/>
      <w:r w:rsidR="00DD6996">
        <w:rPr>
          <w:rStyle w:val="CommentReference"/>
        </w:rPr>
        <w:commentReference w:id="1196"/>
      </w:r>
      <w:del w:id="1198"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199" w:author="Chen Heller" w:date="2022-09-10T08:26:00Z">
        <w:r w:rsidR="00450658">
          <w:t xml:space="preserve">to make sure participants touch the screen </w:t>
        </w:r>
      </w:ins>
      <w:r w:rsidR="00D826D9">
        <w:t>movement ended when the finger was 0.7cm away from the screen (on the Z axis)</w:t>
      </w:r>
      <w:del w:id="1200" w:author="Chen Heller" w:date="2022-09-10T08:26:00Z">
        <w:r w:rsidR="00D826D9" w:rsidDel="00450658">
          <w:delText xml:space="preserve"> </w:delText>
        </w:r>
      </w:del>
      <w:ins w:id="1201" w:author="Chen Heller" w:date="2022-09-10T08:24:00Z">
        <w:r w:rsidR="0032042D">
          <w:t xml:space="preserve">, </w:t>
        </w:r>
      </w:ins>
      <w:r w:rsidR="00D826D9">
        <w:t xml:space="preserve">and </w:t>
      </w:r>
      <w:ins w:id="1202" w:author="Chen Heller" w:date="2022-09-10T08:26:00Z">
        <w:r w:rsidR="00450658">
          <w:t xml:space="preserve">to avoid interrupting the participant's movement </w:t>
        </w:r>
      </w:ins>
      <w:r w:rsidR="00D826D9">
        <w:t xml:space="preserve">the "Too slow" feedback was given after </w:t>
      </w:r>
      <w:del w:id="1203" w:author="Chen Heller" w:date="2022-09-10T08:26:00Z">
        <w:r w:rsidR="00D826D9" w:rsidDel="00450658">
          <w:delText xml:space="preserve">a </w:delText>
        </w:r>
      </w:del>
      <w:ins w:id="1204"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205"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206" w:author="Chen Heller" w:date="2022-08-30T13:26:00Z">
        <w:r w:rsidR="00EF5E42">
          <w:t xml:space="preserve">in the prime recognition task </w:t>
        </w:r>
      </w:ins>
      <w:r w:rsidR="00D826D9">
        <w:t>was given in an identical fashion to the target classification task, within a seven second response window.</w:t>
      </w:r>
      <w:del w:id="1207"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56F33B56" w:rsidR="00D826D9" w:rsidRDefault="00D826D9" w:rsidP="006238E0">
      <w:pPr>
        <w:pStyle w:val="Heading3"/>
      </w:pPr>
      <w:bookmarkStart w:id="1208" w:name="_Toc113803095"/>
      <w:r>
        <w:t>Exclusion criteria</w:t>
      </w:r>
      <w:bookmarkEnd w:id="1208"/>
    </w:p>
    <w:p w14:paraId="312384C8" w14:textId="5123BE44" w:rsidR="00D826D9" w:rsidRDefault="00D826D9" w:rsidP="006238E0">
      <w:r>
        <w:t xml:space="preserve">The exclusion criteria in the reaching session </w:t>
      </w:r>
      <w:r w:rsidR="003B3AF4">
        <w:t xml:space="preserve">were </w:t>
      </w:r>
      <w:r>
        <w:t>identical to that 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209" w:name="_Toc113803096"/>
      <w:r>
        <w:t>Results</w:t>
      </w:r>
      <w:bookmarkEnd w:id="1209"/>
    </w:p>
    <w:p w14:paraId="438C6938" w14:textId="130B4583" w:rsidR="00DB7DD5" w:rsidRDefault="00BA4221" w:rsidP="006238E0">
      <w:pPr>
        <w:rPr>
          <w:ins w:id="1210" w:author="Chen Heller" w:date="2022-09-04T11:06:00Z"/>
          <w:rtl/>
        </w:rPr>
      </w:pPr>
      <w:ins w:id="1211" w:author="Chen Heller" w:date="2022-08-30T16:32:00Z">
        <w:r>
          <w:t>Prime visibility:</w:t>
        </w:r>
      </w:ins>
      <w:ins w:id="1212" w:author="Chen Heller" w:date="2022-08-31T12:33:00Z">
        <w:r w:rsidR="00012635">
          <w:t xml:space="preserve"> </w:t>
        </w:r>
      </w:ins>
      <w:ins w:id="1213" w:author="Chen Heller" w:date="2022-08-30T16:32:00Z">
        <w:r>
          <w:t>overall</w:t>
        </w:r>
      </w:ins>
      <w:ins w:id="1214" w:author="Chen Heller" w:date="2022-08-31T12:31:00Z">
        <w:r w:rsidR="00BF4777">
          <w:t xml:space="preserve">, </w:t>
        </w:r>
      </w:ins>
      <w:ins w:id="1215" w:author="Chen Heller" w:date="2022-08-31T12:04:00Z">
        <w:r w:rsidR="001F6E52">
          <w:t>9</w:t>
        </w:r>
      </w:ins>
      <w:ins w:id="1216" w:author="Chen Heller" w:date="2022-09-08T09:04:00Z">
        <w:r w:rsidR="004E2179">
          <w:t>4</w:t>
        </w:r>
      </w:ins>
      <w:ins w:id="1217" w:author="Chen Heller" w:date="2022-08-31T12:04:00Z">
        <w:r w:rsidR="001F6E52">
          <w:t>.</w:t>
        </w:r>
      </w:ins>
      <w:ins w:id="1218" w:author="Chen Heller" w:date="2022-09-08T09:04:00Z">
        <w:r w:rsidR="004E2179">
          <w:t>41</w:t>
        </w:r>
      </w:ins>
      <w:ins w:id="1219" w:author="Chen Heller" w:date="2022-08-30T16:32:00Z">
        <w:r>
          <w:t xml:space="preserve">% of the trials </w:t>
        </w:r>
      </w:ins>
      <w:ins w:id="1220" w:author="Chen Heller" w:date="2022-08-31T12:33:00Z">
        <w:r w:rsidR="00012635">
          <w:t xml:space="preserve">in the reaching session </w:t>
        </w:r>
      </w:ins>
      <w:ins w:id="1221" w:author="Chen Heller" w:date="2022-08-30T16:32:00Z">
        <w:r>
          <w:t xml:space="preserve">were rated as visibility 1, </w:t>
        </w:r>
      </w:ins>
      <w:ins w:id="1222" w:author="Chen Heller" w:date="2022-09-08T09:04:00Z">
        <w:r w:rsidR="004E2179">
          <w:t>4.79</w:t>
        </w:r>
      </w:ins>
      <w:ins w:id="1223" w:author="Chen Heller" w:date="2022-08-30T16:32:00Z">
        <w:r>
          <w:t xml:space="preserve">% as visibility 2, </w:t>
        </w:r>
      </w:ins>
      <w:ins w:id="1224" w:author="Chen Heller" w:date="2022-08-31T12:04:00Z">
        <w:r w:rsidR="001F6E52">
          <w:t>0.</w:t>
        </w:r>
      </w:ins>
      <w:ins w:id="1225" w:author="Chen Heller" w:date="2022-09-08T09:04:00Z">
        <w:r w:rsidR="004E2179">
          <w:t>63</w:t>
        </w:r>
      </w:ins>
      <w:ins w:id="1226" w:author="Chen Heller" w:date="2022-08-30T16:32:00Z">
        <w:r>
          <w:t xml:space="preserve">% as visibility 3 and </w:t>
        </w:r>
      </w:ins>
      <w:ins w:id="1227" w:author="Chen Heller" w:date="2022-08-31T12:04:00Z">
        <w:r w:rsidR="001F6E52">
          <w:t>0.1</w:t>
        </w:r>
      </w:ins>
      <w:ins w:id="1228" w:author="Chen Heller" w:date="2022-09-08T09:04:00Z">
        <w:r w:rsidR="004E2179">
          <w:t>5</w:t>
        </w:r>
      </w:ins>
      <w:ins w:id="1229" w:author="Chen Heller" w:date="2022-08-30T16:32:00Z">
        <w:r>
          <w:t>% as visibility 4</w:t>
        </w:r>
      </w:ins>
      <w:ins w:id="1230" w:author="Chen Heller" w:date="2022-08-31T12:34:00Z">
        <w:r w:rsidR="00012635">
          <w:t xml:space="preserve">, while in the keyboard session </w:t>
        </w:r>
      </w:ins>
      <w:ins w:id="1231" w:author="Chen Heller" w:date="2022-09-08T09:04:00Z">
        <w:r w:rsidR="004E2179">
          <w:t>92.12</w:t>
        </w:r>
      </w:ins>
      <w:ins w:id="1232" w:author="Chen Heller" w:date="2022-08-31T12:34:00Z">
        <w:r w:rsidR="00012635">
          <w:t>% of were rated as visibility 1, 7.</w:t>
        </w:r>
      </w:ins>
      <w:ins w:id="1233" w:author="Chen Heller" w:date="2022-09-08T09:05:00Z">
        <w:r w:rsidR="004E2179">
          <w:t>04</w:t>
        </w:r>
      </w:ins>
      <w:ins w:id="1234" w:author="Chen Heller" w:date="2022-08-31T12:34:00Z">
        <w:r w:rsidR="00012635">
          <w:t>% as visibility 2, 0.</w:t>
        </w:r>
      </w:ins>
      <w:ins w:id="1235" w:author="Chen Heller" w:date="2022-09-08T09:05:00Z">
        <w:r w:rsidR="004733D7">
          <w:t>70</w:t>
        </w:r>
      </w:ins>
      <w:ins w:id="1236" w:author="Chen Heller" w:date="2022-08-31T12:34:00Z">
        <w:r w:rsidR="00012635">
          <w:t>% as visibility 3 and 0.12% as visibility 4.</w:t>
        </w:r>
      </w:ins>
      <w:ins w:id="1237" w:author="Chen Heller" w:date="2022-08-30T16:32:00Z">
        <w:r>
          <w:t xml:space="preserve"> </w:t>
        </w:r>
      </w:ins>
      <w:ins w:id="1238" w:author="Chen Heller" w:date="2022-08-29T11:13:00Z">
        <w:r w:rsidR="00F01249">
          <w:t>When participants rated the prime as invisible, they were not better than chance at recognizing it,</w:t>
        </w:r>
      </w:ins>
      <w:ins w:id="1239" w:author="Chen Heller" w:date="2022-08-31T12:34:00Z">
        <w:r w:rsidR="00E4208B">
          <w:t xml:space="preserve"> both in the reaching session (</w:t>
        </w:r>
      </w:ins>
      <w:ins w:id="1240" w:author="Chen Heller" w:date="2022-08-29T11:13:00Z">
        <w:r w:rsidR="00F01249">
          <w:t>M = 50.</w:t>
        </w:r>
      </w:ins>
      <w:ins w:id="1241" w:author="Chen Heller" w:date="2022-08-31T12:08:00Z">
        <w:r w:rsidR="00830FF6">
          <w:t>82</w:t>
        </w:r>
      </w:ins>
      <w:ins w:id="1242" w:author="Chen Heller" w:date="2022-08-29T11:13:00Z">
        <w:r w:rsidR="00F01249">
          <w:t>%, SD = 4.3</w:t>
        </w:r>
      </w:ins>
      <w:ins w:id="1243" w:author="Chen Heller" w:date="2022-08-31T12:08:00Z">
        <w:r w:rsidR="00830FF6">
          <w:t>2</w:t>
        </w:r>
      </w:ins>
      <w:ins w:id="1244" w:author="Chen Heller" w:date="2022-08-29T11:13:00Z">
        <w:r w:rsidR="00F01249">
          <w:t xml:space="preserve">, </w:t>
        </w:r>
        <w:proofErr w:type="gramStart"/>
        <w:r w:rsidR="00F01249">
          <w:t>t</w:t>
        </w:r>
        <w:r w:rsidR="00F01249" w:rsidRPr="00342DA7">
          <w:rPr>
            <w:rPrChange w:id="1245" w:author="Chen Heller" w:date="2022-08-30T13:56:00Z">
              <w:rPr>
                <w:vertAlign w:val="subscript"/>
              </w:rPr>
            </w:rPrChange>
          </w:rPr>
          <w:t>(</w:t>
        </w:r>
        <w:proofErr w:type="gramEnd"/>
        <w:r w:rsidR="00F01249" w:rsidRPr="00342DA7">
          <w:rPr>
            <w:rPrChange w:id="1246" w:author="Chen Heller" w:date="2022-08-30T13:56:00Z">
              <w:rPr>
                <w:vertAlign w:val="subscript"/>
              </w:rPr>
            </w:rPrChange>
          </w:rPr>
          <w:t>29)</w:t>
        </w:r>
        <w:r w:rsidR="00F01249">
          <w:t xml:space="preserve"> = 1.</w:t>
        </w:r>
      </w:ins>
      <w:ins w:id="1247" w:author="Chen Heller" w:date="2022-08-31T12:08:00Z">
        <w:r w:rsidR="00830FF6">
          <w:t>03</w:t>
        </w:r>
      </w:ins>
      <w:ins w:id="1248" w:author="Chen Heller" w:date="2022-08-29T11:13:00Z">
        <w:r w:rsidR="00F01249">
          <w:t>, p = 0.3</w:t>
        </w:r>
      </w:ins>
      <w:ins w:id="1249" w:author="Chen Heller" w:date="2022-08-31T12:08:00Z">
        <w:r w:rsidR="008059C1">
          <w:t>1</w:t>
        </w:r>
      </w:ins>
      <w:ins w:id="1250" w:author="Chen Heller" w:date="2022-08-29T11:13:00Z">
        <w:r w:rsidR="00F01249">
          <w:t xml:space="preserve">, 95% </w:t>
        </w:r>
        <w:r w:rsidR="00F01249">
          <w:lastRenderedPageBreak/>
          <w:t>CI = [49.</w:t>
        </w:r>
      </w:ins>
      <w:ins w:id="1251" w:author="Chen Heller" w:date="2022-08-31T12:08:00Z">
        <w:r w:rsidR="008059C1">
          <w:t>20</w:t>
        </w:r>
      </w:ins>
      <w:ins w:id="1252" w:author="Chen Heller" w:date="2022-08-29T11:13:00Z">
        <w:r w:rsidR="00F01249">
          <w:t>, 52.</w:t>
        </w:r>
      </w:ins>
      <w:ins w:id="1253" w:author="Chen Heller" w:date="2022-08-31T12:08:00Z">
        <w:r w:rsidR="008059C1">
          <w:t>43</w:t>
        </w:r>
      </w:ins>
      <w:ins w:id="1254" w:author="Chen Heller" w:date="2022-08-29T11:13:00Z">
        <w:r w:rsidR="00F01249">
          <w:t>]</w:t>
        </w:r>
      </w:ins>
      <w:ins w:id="1255" w:author="Chen Heller" w:date="2022-08-31T12:34:00Z">
        <w:r w:rsidR="00E4208B">
          <w:t>) and the keyboard session (</w:t>
        </w:r>
      </w:ins>
      <w:ins w:id="1256" w:author="Chen Heller" w:date="2022-08-31T11:44:00Z">
        <w:r w:rsidR="00DB7DD5">
          <w:t>M = 50.</w:t>
        </w:r>
      </w:ins>
      <w:ins w:id="1257" w:author="Chen Heller" w:date="2022-08-31T12:06:00Z">
        <w:r w:rsidR="00B114F3">
          <w:t>22</w:t>
        </w:r>
      </w:ins>
      <w:ins w:id="1258" w:author="Chen Heller" w:date="2022-08-31T11:44:00Z">
        <w:r w:rsidR="00DB7DD5">
          <w:t>%, SD = 4.</w:t>
        </w:r>
      </w:ins>
      <w:ins w:id="1259" w:author="Chen Heller" w:date="2022-08-31T12:07:00Z">
        <w:r w:rsidR="00B114F3">
          <w:t>55</w:t>
        </w:r>
      </w:ins>
      <w:ins w:id="1260" w:author="Chen Heller" w:date="2022-08-31T11:44:00Z">
        <w:r w:rsidR="00DB7DD5">
          <w:t>, t</w:t>
        </w:r>
        <w:r w:rsidR="00DB7DD5" w:rsidRPr="00615A99">
          <w:t>(29)</w:t>
        </w:r>
        <w:r w:rsidR="00DB7DD5">
          <w:t xml:space="preserve"> = </w:t>
        </w:r>
      </w:ins>
      <w:ins w:id="1261" w:author="Chen Heller" w:date="2022-08-31T12:07:00Z">
        <w:r w:rsidR="00B114F3">
          <w:t>0.26</w:t>
        </w:r>
      </w:ins>
      <w:ins w:id="1262" w:author="Chen Heller" w:date="2022-08-31T11:44:00Z">
        <w:r w:rsidR="00DB7DD5">
          <w:t>, p = 0.</w:t>
        </w:r>
      </w:ins>
      <w:ins w:id="1263" w:author="Chen Heller" w:date="2022-08-31T12:07:00Z">
        <w:r w:rsidR="00830FF6">
          <w:t>790</w:t>
        </w:r>
      </w:ins>
      <w:ins w:id="1264" w:author="Chen Heller" w:date="2022-08-31T11:44:00Z">
        <w:r w:rsidR="00DB7DD5">
          <w:t>, 95% CI = [</w:t>
        </w:r>
      </w:ins>
      <w:ins w:id="1265" w:author="Chen Heller" w:date="2022-08-31T12:07:00Z">
        <w:r w:rsidR="00830FF6">
          <w:t>48.52</w:t>
        </w:r>
      </w:ins>
      <w:ins w:id="1266" w:author="Chen Heller" w:date="2022-08-31T11:44:00Z">
        <w:r w:rsidR="00DB7DD5">
          <w:t>, 5</w:t>
        </w:r>
      </w:ins>
      <w:ins w:id="1267" w:author="Chen Heller" w:date="2022-08-31T12:07:00Z">
        <w:r w:rsidR="00830FF6">
          <w:t>1</w:t>
        </w:r>
      </w:ins>
      <w:ins w:id="1268" w:author="Chen Heller" w:date="2022-08-31T11:44:00Z">
        <w:r w:rsidR="00DB7DD5">
          <w:t>.</w:t>
        </w:r>
      </w:ins>
      <w:ins w:id="1269" w:author="Chen Heller" w:date="2022-08-31T12:07:00Z">
        <w:r w:rsidR="00830FF6">
          <w:t>92</w:t>
        </w:r>
      </w:ins>
      <w:ins w:id="1270" w:author="Chen Heller" w:date="2022-08-31T11:44:00Z">
        <w:r w:rsidR="00DB7DD5">
          <w:t>]</w:t>
        </w:r>
      </w:ins>
      <w:ins w:id="1271" w:author="Chen Heller" w:date="2022-08-31T12:35:00Z">
        <w:r w:rsidR="00E4208B">
          <w:t>)</w:t>
        </w:r>
      </w:ins>
      <w:ins w:id="1272" w:author="Chen Heller" w:date="2022-08-31T11:44:00Z">
        <w:r w:rsidR="00DB7DD5">
          <w:t>.</w:t>
        </w:r>
      </w:ins>
      <w:ins w:id="1273" w:author="Chen Heller" w:date="2022-09-05T14:32:00Z">
        <w:r w:rsidR="008116EA" w:rsidRPr="008116EA">
          <w:t xml:space="preserve"> </w:t>
        </w:r>
        <w:r w:rsidR="008116EA">
          <w:t>Thus, both the subjective and the objective measures confirm that masking was effective in rendering the stimuli invisible.</w:t>
        </w:r>
      </w:ins>
    </w:p>
    <w:p w14:paraId="08CFEDFD" w14:textId="77777777" w:rsidR="00934D68" w:rsidRDefault="00934D68" w:rsidP="006238E0">
      <w:pPr>
        <w:pStyle w:val="NoSpacing"/>
        <w:bidi w:val="0"/>
        <w:rPr>
          <w:ins w:id="1274" w:author="Chen Heller" w:date="2022-08-31T11:44:00Z"/>
        </w:rPr>
      </w:pPr>
    </w:p>
    <w:p w14:paraId="46B86DF8" w14:textId="7614CDC7" w:rsidR="003B6DD9" w:rsidRDefault="00652B7D" w:rsidP="00F756C3">
      <w:pPr>
        <w:rPr>
          <w:ins w:id="1275" w:author="Chen Heller" w:date="2022-09-04T12:07:00Z"/>
        </w:rPr>
      </w:pPr>
      <w:ins w:id="1276" w:author="Chen Heller" w:date="2022-08-31T11:43:00Z">
        <w:r>
          <w:t xml:space="preserve">Congruency effect: </w:t>
        </w:r>
      </w:ins>
      <w:ins w:id="1277" w:author="Chen Heller" w:date="2022-09-04T11:08:00Z">
        <w:r w:rsidR="00A264EA">
          <w:t xml:space="preserve">All </w:t>
        </w:r>
      </w:ins>
      <w:ins w:id="1278" w:author="Chen Heller" w:date="2022-09-04T17:52:00Z">
        <w:r w:rsidR="0045341F">
          <w:t xml:space="preserve">the </w:t>
        </w:r>
      </w:ins>
      <w:ins w:id="1279" w:author="Chen Heller" w:date="2022-09-10T08:53:00Z">
        <w:r w:rsidR="00542968">
          <w:t>comparisons</w:t>
        </w:r>
      </w:ins>
      <w:ins w:id="1280" w:author="Chen Heller" w:date="2022-09-04T17:52:00Z">
        <w:r w:rsidR="0045341F">
          <w:t xml:space="preserve"> contrasting between the </w:t>
        </w:r>
      </w:ins>
      <w:ins w:id="1281" w:author="Chen Heller" w:date="2022-09-10T08:53:00Z">
        <w:r w:rsidR="00542968">
          <w:t>congruent</w:t>
        </w:r>
      </w:ins>
      <w:ins w:id="1282" w:author="Chen Heller" w:date="2022-09-04T17:52:00Z">
        <w:r w:rsidR="0045341F">
          <w:t xml:space="preserve"> and </w:t>
        </w:r>
      </w:ins>
      <w:ins w:id="1283" w:author="Chen Heller" w:date="2022-09-10T08:53:00Z">
        <w:r w:rsidR="00542968">
          <w:t>incongruent</w:t>
        </w:r>
      </w:ins>
      <w:ins w:id="1284" w:author="Chen Heller" w:date="2022-09-04T17:52:00Z">
        <w:r w:rsidR="0045341F">
          <w:t xml:space="preserve"> conditions were </w:t>
        </w:r>
      </w:ins>
      <w:ins w:id="1285" w:author="Chen Heller" w:date="2022-09-04T11:08:00Z">
        <w:r w:rsidR="00A264EA">
          <w:t xml:space="preserve">corrected for multiple comparison </w:t>
        </w:r>
      </w:ins>
      <w:ins w:id="1286" w:author="Chen Heller" w:date="2022-09-04T17:51:00Z">
        <w:r w:rsidR="00502C41">
          <w:t xml:space="preserve">with a procedure identical to that used in </w:t>
        </w:r>
      </w:ins>
      <w:ins w:id="1287" w:author="Chen Heller" w:date="2022-09-04T11:08:00Z">
        <w:r w:rsidR="00A264EA">
          <w:t xml:space="preserve">Exp. 1. </w:t>
        </w:r>
      </w:ins>
      <w:ins w:id="1288" w:author="Chen Heller" w:date="2022-09-02T13:41:00Z">
        <w:r w:rsidR="007F6BCE">
          <w:t>Since reach area</w:t>
        </w:r>
      </w:ins>
      <w:ins w:id="1289" w:author="Chen Heller" w:date="2022-09-02T13:42:00Z">
        <w:r w:rsidR="007F6BCE">
          <w:t xml:space="preserve">'s residuals did not distribute normally, </w:t>
        </w:r>
      </w:ins>
      <w:ins w:id="1290" w:author="Chen Heller" w:date="2022-09-04T11:06:00Z">
        <w:r w:rsidR="00934D68">
          <w:t xml:space="preserve">I used a </w:t>
        </w:r>
      </w:ins>
      <w:ins w:id="1291" w:author="Chen Heller" w:date="2022-09-02T13:42:00Z">
        <w:r w:rsidR="005304B6">
          <w:t>permutation test</w:t>
        </w:r>
      </w:ins>
      <w:ins w:id="1292" w:author="Chen Heller" w:date="2022-09-04T11:06:00Z">
        <w:r w:rsidR="00934D68">
          <w:t xml:space="preserve"> to estimate its </w:t>
        </w:r>
      </w:ins>
      <w:ins w:id="1293" w:author="Chen Heller" w:date="2022-09-04T12:04:00Z">
        <w:r w:rsidR="00AA0A1B">
          <w:t>p-value</w:t>
        </w:r>
      </w:ins>
      <w:ins w:id="1294" w:author="Chen Heller" w:date="2022-09-02T13:42:00Z">
        <w:r w:rsidR="005304B6">
          <w:t xml:space="preserve">. </w:t>
        </w:r>
      </w:ins>
      <w:ins w:id="1295" w:author="Chen Heller" w:date="2022-08-29T11:13:00Z">
        <w:r w:rsidR="00F01249">
          <w:t>A congruency effect was found in both measures, as was evident by the smaller reach area (</w:t>
        </w:r>
        <w:proofErr w:type="spellStart"/>
        <w:r w:rsidR="00F01249">
          <w:t>M</w:t>
        </w:r>
        <w:r w:rsidR="00F01249">
          <w:rPr>
            <w:vertAlign w:val="subscript"/>
          </w:rPr>
          <w:t>con</w:t>
        </w:r>
        <w:proofErr w:type="spellEnd"/>
        <w:r w:rsidR="00F01249">
          <w:t xml:space="preserve"> = </w:t>
        </w:r>
      </w:ins>
      <w:ins w:id="1296" w:author="Chen Heller" w:date="2022-09-08T09:07:00Z">
        <w:r w:rsidR="00E0705B">
          <w:t>2.09</w:t>
        </w:r>
      </w:ins>
      <w:ins w:id="1297"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298" w:author="Chen Heller" w:date="2022-09-08T09:07:00Z">
        <w:r w:rsidR="00E0705B">
          <w:t>0.51</w:t>
        </w:r>
      </w:ins>
      <w:ins w:id="1299"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300" w:author="Chen Heller" w:date="2022-09-08T09:07:00Z">
        <w:r w:rsidR="00E0705B">
          <w:t>1.74</w:t>
        </w:r>
      </w:ins>
      <w:ins w:id="1301"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302" w:author="Chen Heller" w:date="2022-09-08T09:07:00Z">
        <w:r w:rsidR="00E0705B">
          <w:t>0.49</w:t>
        </w:r>
      </w:ins>
      <w:ins w:id="1303" w:author="Chen Heller" w:date="2022-08-29T11:13:00Z">
        <w:r w:rsidR="00F01249">
          <w:t xml:space="preserve">, p </w:t>
        </w:r>
      </w:ins>
      <w:ins w:id="1304" w:author="Chen Heller" w:date="2022-09-05T10:50:00Z">
        <w:r w:rsidR="00E21850">
          <w:t>&lt;</w:t>
        </w:r>
      </w:ins>
      <w:ins w:id="1305" w:author="Chen Heller" w:date="2022-08-29T11:13:00Z">
        <w:r w:rsidR="00F01249">
          <w:t xml:space="preserve"> 0.00</w:t>
        </w:r>
      </w:ins>
      <w:ins w:id="1306" w:author="Chen Heller" w:date="2022-09-04T12:04:00Z">
        <w:r w:rsidR="00B86BD4">
          <w:t>1</w:t>
        </w:r>
      </w:ins>
      <w:ins w:id="1307" w:author="Chen Heller" w:date="2022-08-29T11:13:00Z">
        <w:r w:rsidR="00F01249">
          <w:t>, 95% CI [</w:t>
        </w:r>
      </w:ins>
      <w:ins w:id="1308" w:author="Chen Heller" w:date="2022-09-08T09:10:00Z">
        <w:r w:rsidR="003A4FC0">
          <w:t>0.16</w:t>
        </w:r>
      </w:ins>
      <w:ins w:id="1309" w:author="Chen Heller" w:date="2022-08-29T11:13:00Z">
        <w:r w:rsidR="00F01249">
          <w:t xml:space="preserve">, </w:t>
        </w:r>
      </w:ins>
      <w:ins w:id="1310" w:author="Chen Heller" w:date="2022-09-08T09:10:00Z">
        <w:r w:rsidR="003A4FC0">
          <w:t>0.52</w:t>
        </w:r>
      </w:ins>
      <w:ins w:id="1311" w:author="Chen Heller" w:date="2022-08-29T11:13:00Z">
        <w:r w:rsidR="00F01249">
          <w:t>]) and slower keyboard-RT (</w:t>
        </w:r>
        <w:proofErr w:type="spellStart"/>
        <w:r w:rsidR="00F01249">
          <w:t>M</w:t>
        </w:r>
        <w:r w:rsidR="00F01249">
          <w:rPr>
            <w:vertAlign w:val="subscript"/>
          </w:rPr>
          <w:t>con</w:t>
        </w:r>
        <w:proofErr w:type="spellEnd"/>
        <w:r w:rsidR="00F01249">
          <w:t xml:space="preserve"> = </w:t>
        </w:r>
      </w:ins>
      <w:ins w:id="1312" w:author="Chen Heller" w:date="2022-09-08T09:11:00Z">
        <w:r w:rsidR="00FB47B2">
          <w:t>525.53</w:t>
        </w:r>
      </w:ins>
      <w:ins w:id="1313" w:author="Chen Heller" w:date="2022-08-29T11:13:00Z">
        <w:r w:rsidR="00F01249">
          <w:t xml:space="preserve">ms, </w:t>
        </w:r>
        <w:proofErr w:type="spellStart"/>
        <w:r w:rsidR="00F01249">
          <w:t>SD</w:t>
        </w:r>
        <w:r w:rsidR="00F01249">
          <w:rPr>
            <w:vertAlign w:val="subscript"/>
          </w:rPr>
          <w:t>con</w:t>
        </w:r>
        <w:proofErr w:type="spellEnd"/>
        <w:r w:rsidR="00F01249">
          <w:t xml:space="preserve"> = 35.</w:t>
        </w:r>
      </w:ins>
      <w:ins w:id="1314" w:author="Chen Heller" w:date="2022-09-08T09:11:00Z">
        <w:r w:rsidR="00FB47B2">
          <w:t>76</w:t>
        </w:r>
      </w:ins>
      <w:ins w:id="1315" w:author="Chen Heller" w:date="2022-08-29T11:13:00Z">
        <w:r w:rsidR="00F01249">
          <w:t xml:space="preserve">, </w:t>
        </w:r>
        <w:proofErr w:type="spellStart"/>
        <w:r w:rsidR="00F01249">
          <w:t>M</w:t>
        </w:r>
        <w:r w:rsidR="00F01249">
          <w:rPr>
            <w:vertAlign w:val="subscript"/>
          </w:rPr>
          <w:t>incon</w:t>
        </w:r>
        <w:proofErr w:type="spellEnd"/>
        <w:r w:rsidR="00F01249">
          <w:t xml:space="preserve"> = 545.</w:t>
        </w:r>
      </w:ins>
      <w:ins w:id="1316" w:author="Chen Heller" w:date="2022-09-08T09:11:00Z">
        <w:r w:rsidR="00FB47B2">
          <w:t>46</w:t>
        </w:r>
      </w:ins>
      <w:ins w:id="1317" w:author="Chen Heller" w:date="2022-08-29T11:13:00Z">
        <w:r w:rsidR="00F01249">
          <w:t xml:space="preserve">ms, </w:t>
        </w:r>
        <w:proofErr w:type="spellStart"/>
        <w:r w:rsidR="00F01249">
          <w:t>SD</w:t>
        </w:r>
        <w:r w:rsidR="00F01249">
          <w:rPr>
            <w:vertAlign w:val="subscript"/>
          </w:rPr>
          <w:t>incon</w:t>
        </w:r>
        <w:proofErr w:type="spellEnd"/>
        <w:r w:rsidR="00F01249">
          <w:t xml:space="preserve"> = 32.</w:t>
        </w:r>
      </w:ins>
      <w:ins w:id="1318" w:author="Chen Heller" w:date="2022-09-08T09:11:00Z">
        <w:r w:rsidR="00FB47B2">
          <w:t>87</w:t>
        </w:r>
      </w:ins>
      <w:ins w:id="1319" w:author="Chen Heller" w:date="2022-08-29T11:13:00Z">
        <w:r w:rsidR="00F01249">
          <w:t>, t</w:t>
        </w:r>
      </w:ins>
      <w:ins w:id="1320" w:author="Chen Heller" w:date="2022-08-30T13:57:00Z">
        <w:r w:rsidR="00342DA7" w:rsidRPr="00632924">
          <w:t>(29)</w:t>
        </w:r>
      </w:ins>
      <w:ins w:id="1321" w:author="Chen Heller" w:date="2022-08-29T11:13:00Z">
        <w:r w:rsidR="00F01249">
          <w:t xml:space="preserve"> = -6.</w:t>
        </w:r>
      </w:ins>
      <w:ins w:id="1322" w:author="Chen Heller" w:date="2022-09-08T09:12:00Z">
        <w:r w:rsidR="00CC047D">
          <w:t>42</w:t>
        </w:r>
      </w:ins>
      <w:ins w:id="1323" w:author="Chen Heller" w:date="2022-08-29T11:13:00Z">
        <w:r w:rsidR="00F01249">
          <w:t xml:space="preserve">, p </w:t>
        </w:r>
      </w:ins>
      <w:ins w:id="1324" w:author="Chen Heller" w:date="2022-09-04T17:48:00Z">
        <w:r w:rsidR="007704FA">
          <w:t>&lt; 0.001</w:t>
        </w:r>
      </w:ins>
      <w:ins w:id="1325" w:author="Chen Heller" w:date="2022-08-29T11:13:00Z">
        <w:r w:rsidR="00F01249">
          <w:t>, 95% CI [-26.</w:t>
        </w:r>
      </w:ins>
      <w:ins w:id="1326" w:author="Chen Heller" w:date="2022-09-08T09:12:00Z">
        <w:r w:rsidR="00FB47B2">
          <w:t>27</w:t>
        </w:r>
      </w:ins>
      <w:ins w:id="1327" w:author="Chen Heller" w:date="2022-08-29T11:13:00Z">
        <w:r w:rsidR="00F01249">
          <w:t>, -</w:t>
        </w:r>
      </w:ins>
      <w:ins w:id="1328" w:author="Chen Heller" w:date="2022-09-08T09:12:00Z">
        <w:r w:rsidR="00FB47B2">
          <w:t>13.58</w:t>
        </w:r>
      </w:ins>
      <w:ins w:id="1329" w:author="Chen Heller" w:date="2022-08-29T11:13:00Z">
        <w:r w:rsidR="00F01249">
          <w:t xml:space="preserve">], </w:t>
        </w:r>
      </w:ins>
      <w:ins w:id="1330"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ins w:id="1331" w:author="Chen Heller" w:date="2022-08-29T11:13:00Z">
        <w:r w:rsidR="00F01249">
          <w:t xml:space="preserve"> = -1.</w:t>
        </w:r>
      </w:ins>
      <w:ins w:id="1332" w:author="Chen Heller" w:date="2022-09-08T09:13:00Z">
        <w:r w:rsidR="00CC047D">
          <w:t>17</w:t>
        </w:r>
      </w:ins>
      <w:ins w:id="1333" w:author="Chen Heller" w:date="2022-08-29T11:13:00Z">
        <w:r w:rsidR="00F01249">
          <w:t>) in the incongruent condition.</w:t>
        </w:r>
      </w:ins>
      <w:ins w:id="1334" w:author="Chen Heller" w:date="2022-09-04T12:07:00Z">
        <w:r w:rsidR="003B6DD9">
          <w:t xml:space="preserve"> </w:t>
        </w:r>
      </w:ins>
      <w:ins w:id="1335" w:author="Chen Heller" w:date="2022-09-04T12:11:00Z">
        <w:r w:rsidR="00C0770D">
          <w:t xml:space="preserve">I used </w:t>
        </w:r>
      </w:ins>
      <w:commentRangeStart w:id="1336"/>
      <w:ins w:id="1337" w:author="Chen Heller" w:date="2022-09-04T12:17:00Z">
        <w:r w:rsidR="00816F47">
          <w:t>rank-biserial correlation</w:t>
        </w:r>
      </w:ins>
      <w:commentRangeEnd w:id="1336"/>
      <w:ins w:id="1338" w:author="Chen Heller" w:date="2022-09-04T12:20:00Z">
        <w:r w:rsidR="00F517ED">
          <w:rPr>
            <w:rStyle w:val="CommentReference"/>
          </w:rPr>
          <w:commentReference w:id="1336"/>
        </w:r>
      </w:ins>
      <w:ins w:id="1339" w:author="Chen Heller" w:date="2022-09-04T12:11:00Z">
        <w:r w:rsidR="00C0770D">
          <w:t xml:space="preserve"> </w:t>
        </w:r>
      </w:ins>
      <w:ins w:id="1340" w:author="Chen Heller" w:date="2022-09-04T12:10:00Z">
        <w:r w:rsidR="00C0770D">
          <w:t>[</w:t>
        </w:r>
        <w:commentRangeStart w:id="1341"/>
        <w:r w:rsidR="00C0770D">
          <w:t xml:space="preserve">ref to </w:t>
        </w:r>
        <w:proofErr w:type="spellStart"/>
        <w:r w:rsidR="00C0770D">
          <w:t>Mattan's</w:t>
        </w:r>
        <w:proofErr w:type="spellEnd"/>
        <w:r w:rsidR="00C0770D">
          <w:t xml:space="preserve"> package</w:t>
        </w:r>
      </w:ins>
      <w:commentRangeEnd w:id="1341"/>
      <w:ins w:id="1342" w:author="Chen Heller" w:date="2022-09-04T12:11:00Z">
        <w:r w:rsidR="00C0770D">
          <w:rPr>
            <w:rStyle w:val="CommentReference"/>
          </w:rPr>
          <w:commentReference w:id="1341"/>
        </w:r>
      </w:ins>
      <w:ins w:id="1343" w:author="Chen Heller" w:date="2022-09-04T12:10:00Z">
        <w:r w:rsidR="00C0770D">
          <w:t>]</w:t>
        </w:r>
      </w:ins>
      <w:ins w:id="1344" w:author="Chen Heller" w:date="2022-09-04T12:11:00Z">
        <w:r w:rsidR="00C0770D">
          <w:t xml:space="preserve"> </w:t>
        </w:r>
      </w:ins>
      <w:r w:rsidR="00F756C3">
        <w:fldChar w:fldCharType="begin"/>
      </w:r>
      <w:r w:rsidR="00F756C3">
        <w:instrText xml:space="preserve"> ADDIN ZOTERO_ITEM CSL_CITATION {"citationID":"aIXke7Zt","properties":{"formattedCitation":"(Kerby, 2014)","plainCitation":"(Kerby, 2014)","noteIndex":0},"citationItems":[{"id":766,"uris":["http://zotero.org/users/8275165/items/MC97DK3Q"],"itemData":{"id":766,"type":"article-journal","abstract":"Although teaching effect sizes is important, many statistics texts omit the topic for the Mann-Whitney U test and the Wilcoxon signed-rank test. To address this omission, this paper introduces the simple difference formula. The formula states that the correlation equals the simple difference between the proportion of favorable and unfavorable evidence; in symbols this is r = f ? u. For the Mann-Whitney U, the evidence consists of pairs. For the signed-rank test, the evidence consists of rank sums. Also, the formula applies to the Binomial Effect Size Display. The formula r = f ? u means that a correlation r can yield a prediction so that the proportion correct is f and the proportion incorrect is u.","container-title":"Comprehensive Psychology","DOI":"10.2466/11.IT.3.1","ISSN":"2165-2228","journalAbbreviation":"Comprehensive Psychology","note":"publisher: SAGE Publications Inc","page":"11.IT.3.1","source":"SAGE Journals","title":"The Simple Difference Formula: An Approach to Teaching Nonparametric Correlation","title-short":"The Simple Difference Formula","volume":"3","author":[{"family":"Kerby","given":"Dave S."}],"issued":{"date-parts":[["2014",1,1]]}}}],"schema":"https://github.com/citation-style-language/schema/raw/master/csl-citation.json"} </w:instrText>
      </w:r>
      <w:r w:rsidR="00F756C3">
        <w:fldChar w:fldCharType="separate"/>
      </w:r>
      <w:r w:rsidR="00F756C3" w:rsidRPr="00F756C3">
        <w:rPr>
          <w:rFonts w:ascii="Times New Roman" w:hAnsi="Times New Roman" w:cs="Times New Roman"/>
        </w:rPr>
        <w:t>(Kerby, 2014)</w:t>
      </w:r>
      <w:r w:rsidR="00F756C3">
        <w:fldChar w:fldCharType="end"/>
      </w:r>
      <w:ins w:id="1345" w:author="Chen Heller" w:date="2022-09-04T12:17:00Z">
        <w:r w:rsidR="00816F47">
          <w:t xml:space="preserve"> </w:t>
        </w:r>
      </w:ins>
      <w:ins w:id="1346" w:author="Chen Heller" w:date="2022-09-10T08:54:00Z">
        <w:r w:rsidR="00542968">
          <w:t xml:space="preserve">to </w:t>
        </w:r>
      </w:ins>
      <w:ins w:id="1347" w:author="Chen Heller" w:date="2022-09-04T12:11:00Z">
        <w:r w:rsidR="00C0770D">
          <w:t xml:space="preserve">compare the effect size between the </w:t>
        </w:r>
      </w:ins>
      <w:ins w:id="1348" w:author="Chen Heller" w:date="2022-09-04T12:12:00Z">
        <w:r w:rsidR="00C0770D">
          <w:t>reaching area (</w:t>
        </w:r>
        <w:r w:rsidR="00305977">
          <w:t>rank b</w:t>
        </w:r>
      </w:ins>
      <w:ins w:id="1349" w:author="Chen Heller" w:date="2022-09-04T12:13:00Z">
        <w:r w:rsidR="00305977">
          <w:t>iserial = 0.68, 95% CI [</w:t>
        </w:r>
        <w:r w:rsidR="00C067FC">
          <w:t>0.39, 0.84</w:t>
        </w:r>
        <w:r w:rsidR="00305977">
          <w:t>]</w:t>
        </w:r>
      </w:ins>
      <w:ins w:id="1350" w:author="Chen Heller" w:date="2022-09-04T12:12:00Z">
        <w:r w:rsidR="00C0770D">
          <w:t>) and the keyboard</w:t>
        </w:r>
      </w:ins>
      <w:ins w:id="1351" w:author="Chen Heller" w:date="2022-09-04T12:13:00Z">
        <w:r w:rsidR="00C067FC">
          <w:t xml:space="preserve"> </w:t>
        </w:r>
      </w:ins>
      <w:ins w:id="1352" w:author="Chen Heller" w:date="2022-09-04T12:12:00Z">
        <w:r w:rsidR="00C0770D">
          <w:t>(</w:t>
        </w:r>
      </w:ins>
      <w:ins w:id="1353" w:author="Chen Heller" w:date="2022-09-04T12:13:00Z">
        <w:r w:rsidR="00C067FC">
          <w:t xml:space="preserve">rank biserial = </w:t>
        </w:r>
      </w:ins>
      <w:ins w:id="1354" w:author="Chen Heller" w:date="2022-09-08T09:13:00Z">
        <w:r w:rsidR="0085100F">
          <w:t>-</w:t>
        </w:r>
      </w:ins>
      <w:ins w:id="1355" w:author="Chen Heller" w:date="2022-09-04T12:14:00Z">
        <w:r w:rsidR="00C067FC">
          <w:t>0.91, 95% CI [</w:t>
        </w:r>
      </w:ins>
      <w:ins w:id="1356" w:author="Chen Heller" w:date="2022-09-08T09:13:00Z">
        <w:r w:rsidR="0085100F">
          <w:t>-0.96</w:t>
        </w:r>
      </w:ins>
      <w:ins w:id="1357" w:author="Chen Heller" w:date="2022-09-04T12:14:00Z">
        <w:r w:rsidR="00C067FC">
          <w:t xml:space="preserve">, </w:t>
        </w:r>
      </w:ins>
      <w:ins w:id="1358" w:author="Chen Heller" w:date="2022-09-08T09:13:00Z">
        <w:r w:rsidR="0085100F">
          <w:t>-0.80</w:t>
        </w:r>
      </w:ins>
      <w:ins w:id="1359" w:author="Chen Heller" w:date="2022-09-04T12:14:00Z">
        <w:r w:rsidR="00C067FC">
          <w:t>]</w:t>
        </w:r>
      </w:ins>
      <w:ins w:id="1360" w:author="Chen Heller" w:date="2022-09-04T12:12:00Z">
        <w:r w:rsidR="00C0770D">
          <w:t>) and found out that the keyboard effect was larger.</w:t>
        </w:r>
      </w:ins>
    </w:p>
    <w:p w14:paraId="19157548" w14:textId="22788626" w:rsidR="003B6DD9" w:rsidRDefault="00F01249" w:rsidP="006238E0">
      <w:pPr>
        <w:rPr>
          <w:ins w:id="1361" w:author="Chen Heller" w:date="2022-09-04T12:07:00Z"/>
        </w:rPr>
      </w:pPr>
      <w:ins w:id="1362" w:author="Chen Heller" w:date="2022-08-29T11:13:00Z">
        <w:r>
          <w:t xml:space="preserve"> A bias towards the incorrect answer in incongruent trials was evident in the trajectory from 1</w:t>
        </w:r>
      </w:ins>
      <w:ins w:id="1363" w:author="Chen Heller" w:date="2022-09-08T16:47:00Z">
        <w:r w:rsidR="00B26836">
          <w:t>7</w:t>
        </w:r>
      </w:ins>
      <w:ins w:id="1364" w:author="Chen Heller" w:date="2022-08-29T11:13:00Z">
        <w:r>
          <w:t>5</w:t>
        </w:r>
      </w:ins>
      <w:ins w:id="1365" w:author="Chen Heller" w:date="2022-09-08T09:14:00Z">
        <w:r w:rsidR="0085100F">
          <w:t>.</w:t>
        </w:r>
      </w:ins>
      <w:ins w:id="1366" w:author="Chen Heller" w:date="2022-09-08T16:47:00Z">
        <w:r w:rsidR="00B26836">
          <w:t>66</w:t>
        </w:r>
      </w:ins>
      <w:ins w:id="1367" w:author="Chen Heller" w:date="2022-08-29T11:13:00Z">
        <w:r>
          <w:t>ms to 39</w:t>
        </w:r>
      </w:ins>
      <w:ins w:id="1368" w:author="Chen Heller" w:date="2022-09-08T16:47:00Z">
        <w:r w:rsidR="00B26836">
          <w:t>0</w:t>
        </w:r>
      </w:ins>
      <w:ins w:id="1369" w:author="Chen Heller" w:date="2022-09-08T09:14:00Z">
        <w:r w:rsidR="0085100F">
          <w:t>.</w:t>
        </w:r>
      </w:ins>
      <w:ins w:id="1370" w:author="Chen Heller" w:date="2022-09-08T16:47:00Z">
        <w:r w:rsidR="00B26836">
          <w:t>88</w:t>
        </w:r>
      </w:ins>
      <w:ins w:id="1371" w:author="Chen Heller" w:date="2022-08-29T11:13:00Z">
        <w:r>
          <w:t>ms post target onset (</w:t>
        </w:r>
      </w:ins>
      <w:ins w:id="1372" w:author="Chen Heller" w:date="2022-09-08T16:47:00Z">
        <w:r w:rsidR="00B26836">
          <w:t>24</w:t>
        </w:r>
      </w:ins>
      <w:ins w:id="1373" w:author="Chen Heller" w:date="2022-08-29T11:13:00Z">
        <w:r>
          <w:t>-</w:t>
        </w:r>
      </w:ins>
      <w:ins w:id="1374" w:author="Chen Heller" w:date="2022-09-08T16:47:00Z">
        <w:r w:rsidR="00B26836">
          <w:t>94</w:t>
        </w:r>
      </w:ins>
      <w:ins w:id="1375" w:author="Chen Heller" w:date="2022-09-08T16:48:00Z">
        <w:r w:rsidR="00B26836">
          <w:t>% path</w:t>
        </w:r>
      </w:ins>
      <w:ins w:id="1376" w:author="Chen Heller" w:date="2022-08-29T11:13:00Z">
        <w:r>
          <w:t>) as was found using a permutation and clustering procedure [ref to trajectory fig with clustering result].</w:t>
        </w:r>
      </w:ins>
    </w:p>
    <w:p w14:paraId="04C6B520" w14:textId="0CEC7983" w:rsidR="003B6DD9" w:rsidRDefault="00F01249" w:rsidP="006238E0">
      <w:pPr>
        <w:rPr>
          <w:ins w:id="1377" w:author="Chen Heller" w:date="2022-09-04T12:07:00Z"/>
        </w:rPr>
      </w:pPr>
      <w:ins w:id="1378" w:author="Chen Heller" w:date="2022-08-29T11:13:00Z">
        <w:r>
          <w:t xml:space="preserve">The bias resulted in </w:t>
        </w:r>
      </w:ins>
      <w:ins w:id="1379" w:author="Chen Heller" w:date="2022-09-10T08:55:00Z">
        <w:r w:rsidR="00285F78">
          <w:t xml:space="preserve">an </w:t>
        </w:r>
      </w:ins>
      <w:ins w:id="1380" w:author="Chen Heller" w:date="2022-08-29T11:13:00Z">
        <w:r>
          <w:t>extended traveled distance (</w:t>
        </w:r>
        <w:proofErr w:type="spellStart"/>
        <w:r>
          <w:t>M</w:t>
        </w:r>
        <w:r>
          <w:rPr>
            <w:vertAlign w:val="subscript"/>
          </w:rPr>
          <w:t>con</w:t>
        </w:r>
        <w:proofErr w:type="spellEnd"/>
        <w:r>
          <w:t xml:space="preserve"> = </w:t>
        </w:r>
      </w:ins>
      <w:ins w:id="1381" w:author="Chen Heller" w:date="2022-09-08T09:15:00Z">
        <w:r w:rsidR="00090482">
          <w:t>38.20</w:t>
        </w:r>
      </w:ins>
      <w:ins w:id="1382" w:author="Chen Heller" w:date="2022-08-29T11:13:00Z">
        <w:r>
          <w:t xml:space="preserve">, </w:t>
        </w:r>
        <w:proofErr w:type="spellStart"/>
        <w:r>
          <w:t>SD</w:t>
        </w:r>
        <w:r>
          <w:rPr>
            <w:vertAlign w:val="subscript"/>
          </w:rPr>
          <w:t>con</w:t>
        </w:r>
        <w:proofErr w:type="spellEnd"/>
        <w:r>
          <w:t xml:space="preserve"> = </w:t>
        </w:r>
      </w:ins>
      <w:ins w:id="1383" w:author="Chen Heller" w:date="2022-09-08T09:15:00Z">
        <w:r w:rsidR="00090482">
          <w:t>1.44</w:t>
        </w:r>
      </w:ins>
      <w:ins w:id="1384" w:author="Chen Heller" w:date="2022-08-29T11:13:00Z">
        <w:r>
          <w:t xml:space="preserve">, </w:t>
        </w:r>
        <w:proofErr w:type="spellStart"/>
        <w:r>
          <w:t>M</w:t>
        </w:r>
        <w:r>
          <w:rPr>
            <w:vertAlign w:val="subscript"/>
          </w:rPr>
          <w:t>incon</w:t>
        </w:r>
        <w:proofErr w:type="spellEnd"/>
        <w:r>
          <w:t xml:space="preserve"> = </w:t>
        </w:r>
      </w:ins>
      <w:ins w:id="1385" w:author="Chen Heller" w:date="2022-09-08T09:15:00Z">
        <w:r w:rsidR="00090482">
          <w:t>39.09</w:t>
        </w:r>
      </w:ins>
      <w:ins w:id="1386" w:author="Chen Heller" w:date="2022-08-29T11:13:00Z">
        <w:r>
          <w:t xml:space="preserve">, </w:t>
        </w:r>
        <w:proofErr w:type="spellStart"/>
        <w:r>
          <w:t>SD</w:t>
        </w:r>
        <w:r>
          <w:rPr>
            <w:vertAlign w:val="subscript"/>
          </w:rPr>
          <w:t>incon</w:t>
        </w:r>
        <w:proofErr w:type="spellEnd"/>
        <w:r>
          <w:t xml:space="preserve"> = </w:t>
        </w:r>
      </w:ins>
      <w:ins w:id="1387" w:author="Chen Heller" w:date="2022-09-08T09:15:00Z">
        <w:r w:rsidR="00090482">
          <w:t>1.67</w:t>
        </w:r>
      </w:ins>
      <w:ins w:id="1388" w:author="Chen Heller" w:date="2022-08-29T11:13:00Z">
        <w:r>
          <w:t>, t</w:t>
        </w:r>
      </w:ins>
      <w:ins w:id="1389" w:author="Chen Heller" w:date="2022-08-30T13:57:00Z">
        <w:r w:rsidR="00342DA7" w:rsidRPr="00632924">
          <w:t>(29)</w:t>
        </w:r>
      </w:ins>
      <w:ins w:id="1390" w:author="Chen Heller" w:date="2022-08-29T11:13:00Z">
        <w:r>
          <w:t xml:space="preserve"> = -5</w:t>
        </w:r>
      </w:ins>
      <w:ins w:id="1391" w:author="Chen Heller" w:date="2022-09-08T09:15:00Z">
        <w:r w:rsidR="00AA5A37">
          <w:t>.19</w:t>
        </w:r>
      </w:ins>
      <w:ins w:id="1392" w:author="Chen Heller" w:date="2022-08-29T11:13:00Z">
        <w:r>
          <w:t xml:space="preserve">, p </w:t>
        </w:r>
      </w:ins>
      <w:ins w:id="1393" w:author="Chen Heller" w:date="2022-09-04T17:48:00Z">
        <w:r w:rsidR="00BD5703">
          <w:t>&lt; 0.001</w:t>
        </w:r>
      </w:ins>
      <w:ins w:id="1394" w:author="Chen Heller" w:date="2022-08-29T11:13:00Z">
        <w:r>
          <w:t>, 95% CI [-</w:t>
        </w:r>
      </w:ins>
      <w:ins w:id="1395" w:author="Chen Heller" w:date="2022-09-08T09:16:00Z">
        <w:r w:rsidR="00AA5A37">
          <w:t>1.25</w:t>
        </w:r>
      </w:ins>
      <w:ins w:id="1396" w:author="Chen Heller" w:date="2022-08-29T11:13:00Z">
        <w:r>
          <w:t>, -0.</w:t>
        </w:r>
      </w:ins>
      <w:ins w:id="1397" w:author="Chen Heller" w:date="2022-09-08T09:16:00Z">
        <w:r w:rsidR="00AA5A37">
          <w:t>54</w:t>
        </w:r>
      </w:ins>
      <w:ins w:id="1398" w:author="Chen Heller" w:date="2022-08-29T11:13:00Z">
        <w:r>
          <w:t xml:space="preserve">], Cohen's </w:t>
        </w:r>
        <w:proofErr w:type="spellStart"/>
        <w:r>
          <w:t>d</w:t>
        </w:r>
        <w:r>
          <w:rPr>
            <w:vertAlign w:val="subscript"/>
          </w:rPr>
          <w:t>z</w:t>
        </w:r>
        <w:proofErr w:type="spellEnd"/>
        <w:r>
          <w:t xml:space="preserve"> = -0.9</w:t>
        </w:r>
      </w:ins>
      <w:ins w:id="1399" w:author="Chen Heller" w:date="2022-09-08T09:16:00Z">
        <w:r w:rsidR="00AA5A37">
          <w:t>4</w:t>
        </w:r>
      </w:ins>
      <w:ins w:id="1400" w:author="Chen Heller" w:date="2022-08-29T11:13:00Z">
        <w:r>
          <w:t xml:space="preserve">) and </w:t>
        </w:r>
      </w:ins>
      <w:ins w:id="1401" w:author="Chen Heller" w:date="2022-09-10T08:55:00Z">
        <w:r w:rsidR="00285F78">
          <w:t xml:space="preserve">a </w:t>
        </w:r>
      </w:ins>
      <w:ins w:id="1402" w:author="Chen Heller" w:date="2022-08-29T11:13:00Z">
        <w:r>
          <w:t>prolonged movement duration (</w:t>
        </w:r>
        <w:proofErr w:type="spellStart"/>
        <w:r>
          <w:t>M</w:t>
        </w:r>
        <w:r>
          <w:rPr>
            <w:vertAlign w:val="subscript"/>
          </w:rPr>
          <w:t>con</w:t>
        </w:r>
        <w:proofErr w:type="spellEnd"/>
        <w:r>
          <w:t xml:space="preserve"> = 41</w:t>
        </w:r>
      </w:ins>
      <w:ins w:id="1403" w:author="Chen Heller" w:date="2022-09-08T09:16:00Z">
        <w:r w:rsidR="00665CA4">
          <w:t>5</w:t>
        </w:r>
      </w:ins>
      <w:ins w:id="1404" w:author="Chen Heller" w:date="2022-08-29T11:13:00Z">
        <w:r>
          <w:t>.</w:t>
        </w:r>
      </w:ins>
      <w:ins w:id="1405" w:author="Chen Heller" w:date="2022-09-08T09:16:00Z">
        <w:r w:rsidR="00665CA4">
          <w:t>88</w:t>
        </w:r>
      </w:ins>
      <w:ins w:id="1406" w:author="Chen Heller" w:date="2022-08-29T11:13:00Z">
        <w:r>
          <w:t xml:space="preserve">ms, </w:t>
        </w:r>
        <w:proofErr w:type="spellStart"/>
        <w:r>
          <w:t>SD</w:t>
        </w:r>
        <w:r>
          <w:rPr>
            <w:vertAlign w:val="subscript"/>
          </w:rPr>
          <w:t>con</w:t>
        </w:r>
        <w:proofErr w:type="spellEnd"/>
        <w:r>
          <w:t xml:space="preserve"> = 29.</w:t>
        </w:r>
      </w:ins>
      <w:ins w:id="1407" w:author="Chen Heller" w:date="2022-09-08T09:16:00Z">
        <w:r w:rsidR="00665CA4">
          <w:t>76</w:t>
        </w:r>
      </w:ins>
      <w:ins w:id="1408" w:author="Chen Heller" w:date="2022-08-29T11:13:00Z">
        <w:r>
          <w:t xml:space="preserve">, </w:t>
        </w:r>
        <w:proofErr w:type="spellStart"/>
        <w:r>
          <w:t>M</w:t>
        </w:r>
        <w:r>
          <w:rPr>
            <w:vertAlign w:val="subscript"/>
          </w:rPr>
          <w:t>incon</w:t>
        </w:r>
        <w:proofErr w:type="spellEnd"/>
        <w:r>
          <w:t xml:space="preserve"> = 4</w:t>
        </w:r>
      </w:ins>
      <w:ins w:id="1409" w:author="Chen Heller" w:date="2022-09-08T09:17:00Z">
        <w:r w:rsidR="00665CA4">
          <w:t>29</w:t>
        </w:r>
      </w:ins>
      <w:ins w:id="1410" w:author="Chen Heller" w:date="2022-08-29T11:13:00Z">
        <w:r>
          <w:t xml:space="preserve">ms, </w:t>
        </w:r>
        <w:proofErr w:type="spellStart"/>
        <w:r>
          <w:t>SD</w:t>
        </w:r>
        <w:r>
          <w:rPr>
            <w:vertAlign w:val="subscript"/>
          </w:rPr>
          <w:t>incon</w:t>
        </w:r>
        <w:proofErr w:type="spellEnd"/>
        <w:r>
          <w:t xml:space="preserve"> = 28.</w:t>
        </w:r>
      </w:ins>
      <w:ins w:id="1411" w:author="Chen Heller" w:date="2022-09-08T09:17:00Z">
        <w:r w:rsidR="00665CA4">
          <w:t>32</w:t>
        </w:r>
      </w:ins>
      <w:ins w:id="1412" w:author="Chen Heller" w:date="2022-08-29T11:13:00Z">
        <w:r>
          <w:t>, t</w:t>
        </w:r>
      </w:ins>
      <w:ins w:id="1413" w:author="Chen Heller" w:date="2022-08-30T13:57:00Z">
        <w:r w:rsidR="00342DA7" w:rsidRPr="00632924">
          <w:t>(29)</w:t>
        </w:r>
      </w:ins>
      <w:ins w:id="1414" w:author="Chen Heller" w:date="2022-08-29T11:13:00Z">
        <w:r>
          <w:t xml:space="preserve"> = -6.</w:t>
        </w:r>
      </w:ins>
      <w:ins w:id="1415" w:author="Chen Heller" w:date="2022-09-08T09:17:00Z">
        <w:r w:rsidR="00665CA4">
          <w:t>40</w:t>
        </w:r>
      </w:ins>
      <w:ins w:id="1416" w:author="Chen Heller" w:date="2022-08-29T11:13:00Z">
        <w:r>
          <w:t xml:space="preserve">, p </w:t>
        </w:r>
      </w:ins>
      <w:ins w:id="1417" w:author="Chen Heller" w:date="2022-09-04T17:48:00Z">
        <w:r w:rsidR="004A638A">
          <w:t>&lt; 0.001</w:t>
        </w:r>
      </w:ins>
      <w:ins w:id="1418" w:author="Chen Heller" w:date="2022-08-29T11:13:00Z">
        <w:r>
          <w:t>, 95% CI [-17.</w:t>
        </w:r>
      </w:ins>
      <w:ins w:id="1419" w:author="Chen Heller" w:date="2022-09-08T09:17:00Z">
        <w:r w:rsidR="00665CA4">
          <w:t>32</w:t>
        </w:r>
      </w:ins>
      <w:ins w:id="1420" w:author="Chen Heller" w:date="2022-08-29T11:13:00Z">
        <w:r>
          <w:t>, -</w:t>
        </w:r>
      </w:ins>
      <w:ins w:id="1421" w:author="Chen Heller" w:date="2022-09-08T09:17:00Z">
        <w:r w:rsidR="00665CA4">
          <w:t>8.93</w:t>
        </w:r>
      </w:ins>
      <w:ins w:id="1422" w:author="Chen Heller" w:date="2022-08-29T11:13:00Z">
        <w:r>
          <w:t xml:space="preserve">], Cohen's </w:t>
        </w:r>
        <w:proofErr w:type="spellStart"/>
        <w:r>
          <w:t>d</w:t>
        </w:r>
        <w:r>
          <w:rPr>
            <w:vertAlign w:val="subscript"/>
          </w:rPr>
          <w:t>z</w:t>
        </w:r>
        <w:proofErr w:type="spellEnd"/>
        <w:r>
          <w:t xml:space="preserve"> = -1.</w:t>
        </w:r>
      </w:ins>
      <w:ins w:id="1423" w:author="Chen Heller" w:date="2022-09-08T09:17:00Z">
        <w:r w:rsidR="000122BA">
          <w:t>16</w:t>
        </w:r>
      </w:ins>
      <w:ins w:id="1424" w:author="Chen Heller" w:date="2022-08-29T11:13:00Z">
        <w:r>
          <w:t>) in incongruent trials. Contrastingly, reaction time (</w:t>
        </w:r>
        <w:proofErr w:type="spellStart"/>
        <w:r>
          <w:t>M</w:t>
        </w:r>
        <w:r>
          <w:rPr>
            <w:vertAlign w:val="subscript"/>
          </w:rPr>
          <w:t>con</w:t>
        </w:r>
        <w:proofErr w:type="spellEnd"/>
        <w:r>
          <w:t xml:space="preserve"> = 17</w:t>
        </w:r>
      </w:ins>
      <w:ins w:id="1425" w:author="Chen Heller" w:date="2022-09-08T09:18:00Z">
        <w:r w:rsidR="009339FA">
          <w:t>1</w:t>
        </w:r>
      </w:ins>
      <w:ins w:id="1426" w:author="Chen Heller" w:date="2022-08-29T11:13:00Z">
        <w:r>
          <w:t>.</w:t>
        </w:r>
      </w:ins>
      <w:ins w:id="1427" w:author="Chen Heller" w:date="2022-09-08T09:18:00Z">
        <w:r w:rsidR="009339FA">
          <w:t>29</w:t>
        </w:r>
      </w:ins>
      <w:ins w:id="1428" w:author="Chen Heller" w:date="2022-08-29T11:13:00Z">
        <w:r>
          <w:t xml:space="preserve">ms, </w:t>
        </w:r>
        <w:proofErr w:type="spellStart"/>
        <w:r>
          <w:t>SD</w:t>
        </w:r>
        <w:r>
          <w:rPr>
            <w:vertAlign w:val="subscript"/>
          </w:rPr>
          <w:t>con</w:t>
        </w:r>
        <w:proofErr w:type="spellEnd"/>
        <w:r>
          <w:t xml:space="preserve"> = </w:t>
        </w:r>
      </w:ins>
      <w:ins w:id="1429" w:author="Chen Heller" w:date="2022-09-08T09:18:00Z">
        <w:r w:rsidR="009339FA">
          <w:t>22.42</w:t>
        </w:r>
      </w:ins>
      <w:ins w:id="1430" w:author="Chen Heller" w:date="2022-08-29T11:13:00Z">
        <w:r>
          <w:t xml:space="preserve">, </w:t>
        </w:r>
        <w:proofErr w:type="spellStart"/>
        <w:r>
          <w:t>M</w:t>
        </w:r>
        <w:r>
          <w:rPr>
            <w:vertAlign w:val="subscript"/>
          </w:rPr>
          <w:t>incon</w:t>
        </w:r>
        <w:proofErr w:type="spellEnd"/>
        <w:r>
          <w:t xml:space="preserve"> = 173.</w:t>
        </w:r>
      </w:ins>
      <w:ins w:id="1431" w:author="Chen Heller" w:date="2022-09-08T09:18:00Z">
        <w:r w:rsidR="009339FA">
          <w:t>06</w:t>
        </w:r>
      </w:ins>
      <w:ins w:id="1432" w:author="Chen Heller" w:date="2022-08-29T11:13:00Z">
        <w:r>
          <w:t xml:space="preserve">, </w:t>
        </w:r>
        <w:proofErr w:type="spellStart"/>
        <w:r>
          <w:t>SD</w:t>
        </w:r>
        <w:r>
          <w:rPr>
            <w:vertAlign w:val="subscript"/>
          </w:rPr>
          <w:t>incon</w:t>
        </w:r>
        <w:proofErr w:type="spellEnd"/>
        <w:r>
          <w:t xml:space="preserve"> = </w:t>
        </w:r>
      </w:ins>
      <w:ins w:id="1433" w:author="Chen Heller" w:date="2022-09-08T09:18:00Z">
        <w:r w:rsidR="009339FA">
          <w:t>23.95</w:t>
        </w:r>
      </w:ins>
      <w:ins w:id="1434" w:author="Chen Heller" w:date="2022-08-29T11:13:00Z">
        <w:r>
          <w:t>, t</w:t>
        </w:r>
      </w:ins>
      <w:ins w:id="1435" w:author="Chen Heller" w:date="2022-08-30T13:57:00Z">
        <w:r w:rsidR="00342DA7" w:rsidRPr="00632924">
          <w:t>(29)</w:t>
        </w:r>
      </w:ins>
      <w:ins w:id="1436" w:author="Chen Heller" w:date="2022-08-29T11:13:00Z">
        <w:r>
          <w:t xml:space="preserve"> = </w:t>
        </w:r>
      </w:ins>
      <w:ins w:id="1437" w:author="Chen Heller" w:date="2022-09-08T09:18:00Z">
        <w:r w:rsidR="009339FA">
          <w:t>-1.01</w:t>
        </w:r>
      </w:ins>
      <w:ins w:id="1438" w:author="Chen Heller" w:date="2022-08-29T11:13:00Z">
        <w:r>
          <w:t>, p = 0.</w:t>
        </w:r>
      </w:ins>
      <w:ins w:id="1439" w:author="Chen Heller" w:date="2022-09-04T17:49:00Z">
        <w:r w:rsidR="004818C9">
          <w:t>318</w:t>
        </w:r>
      </w:ins>
      <w:ins w:id="1440" w:author="Chen Heller" w:date="2022-08-29T11:13:00Z">
        <w:r>
          <w:t>, 95% CI [</w:t>
        </w:r>
      </w:ins>
      <w:ins w:id="1441" w:author="Chen Heller" w:date="2022-09-08T09:19:00Z">
        <w:r w:rsidR="00924F8B">
          <w:t>-5.31</w:t>
        </w:r>
      </w:ins>
      <w:ins w:id="1442" w:author="Chen Heller" w:date="2022-08-29T11:13:00Z">
        <w:r>
          <w:t xml:space="preserve">, </w:t>
        </w:r>
      </w:ins>
      <w:ins w:id="1443" w:author="Chen Heller" w:date="2022-09-08T09:19:00Z">
        <w:r w:rsidR="00924F8B">
          <w:t>1.79</w:t>
        </w:r>
      </w:ins>
      <w:ins w:id="1444" w:author="Chen Heller" w:date="2022-08-29T11:13:00Z">
        <w:r>
          <w:t>]) and the number of changes of mind (</w:t>
        </w:r>
        <w:proofErr w:type="spellStart"/>
        <w:r>
          <w:t>M</w:t>
        </w:r>
        <w:r>
          <w:rPr>
            <w:vertAlign w:val="subscript"/>
          </w:rPr>
          <w:t>con</w:t>
        </w:r>
        <w:proofErr w:type="spellEnd"/>
        <w:r>
          <w:t xml:space="preserve"> = 0.24, </w:t>
        </w:r>
        <w:proofErr w:type="spellStart"/>
        <w:r>
          <w:t>SD</w:t>
        </w:r>
        <w:r>
          <w:rPr>
            <w:vertAlign w:val="subscript"/>
          </w:rPr>
          <w:t>con</w:t>
        </w:r>
        <w:proofErr w:type="spellEnd"/>
        <w:r>
          <w:t xml:space="preserve"> = 0.12, </w:t>
        </w:r>
        <w:proofErr w:type="spellStart"/>
        <w:r>
          <w:t>M</w:t>
        </w:r>
        <w:r>
          <w:rPr>
            <w:vertAlign w:val="subscript"/>
          </w:rPr>
          <w:t>incon</w:t>
        </w:r>
        <w:proofErr w:type="spellEnd"/>
        <w:r>
          <w:t xml:space="preserve"> = 0.22, </w:t>
        </w:r>
        <w:proofErr w:type="spellStart"/>
        <w:r>
          <w:t>SD</w:t>
        </w:r>
        <w:r>
          <w:rPr>
            <w:vertAlign w:val="subscript"/>
          </w:rPr>
          <w:t>incon</w:t>
        </w:r>
        <w:proofErr w:type="spellEnd"/>
        <w:r>
          <w:t xml:space="preserve"> = 0.</w:t>
        </w:r>
      </w:ins>
      <w:ins w:id="1445" w:author="Chen Heller" w:date="2022-09-08T09:19:00Z">
        <w:r w:rsidR="00DC51F0">
          <w:t>1</w:t>
        </w:r>
      </w:ins>
      <w:ins w:id="1446" w:author="Chen Heller" w:date="2022-08-29T11:13:00Z">
        <w:r>
          <w:t>1, t</w:t>
        </w:r>
      </w:ins>
      <w:ins w:id="1447" w:author="Chen Heller" w:date="2022-08-30T13:57:00Z">
        <w:r w:rsidR="00342DA7" w:rsidRPr="00632924">
          <w:t>(29)</w:t>
        </w:r>
      </w:ins>
      <w:ins w:id="1448" w:author="Chen Heller" w:date="2022-08-29T11:13:00Z">
        <w:r>
          <w:t xml:space="preserve"> = 1.</w:t>
        </w:r>
      </w:ins>
      <w:ins w:id="1449" w:author="Chen Heller" w:date="2022-09-08T09:19:00Z">
        <w:r w:rsidR="00DC51F0">
          <w:t>06</w:t>
        </w:r>
      </w:ins>
      <w:ins w:id="1450" w:author="Chen Heller" w:date="2022-08-29T11:13:00Z">
        <w:r>
          <w:t>, p = 0.</w:t>
        </w:r>
      </w:ins>
      <w:ins w:id="1451" w:author="Chen Heller" w:date="2022-09-04T17:49:00Z">
        <w:r w:rsidR="004818C9">
          <w:t>318</w:t>
        </w:r>
      </w:ins>
      <w:ins w:id="1452" w:author="Chen Heller" w:date="2022-08-29T11:13:00Z">
        <w:r>
          <w:t>, 95% CI [-0.0</w:t>
        </w:r>
      </w:ins>
      <w:ins w:id="1453" w:author="Chen Heller" w:date="2022-09-08T09:20:00Z">
        <w:r w:rsidR="00243720">
          <w:t>2</w:t>
        </w:r>
      </w:ins>
      <w:ins w:id="1454" w:author="Chen Heller" w:date="2022-08-29T11:13:00Z">
        <w:r>
          <w:t xml:space="preserve">, 0.06]) </w:t>
        </w:r>
      </w:ins>
      <w:ins w:id="1455" w:author="Chen Heller" w:date="2022-09-10T08:56:00Z">
        <w:r w:rsidR="00404743">
          <w:t xml:space="preserve">in the reaching session </w:t>
        </w:r>
      </w:ins>
      <w:ins w:id="1456" w:author="Chen Heller" w:date="2022-08-29T11:13:00Z">
        <w:r>
          <w:t>did not differ between the conditions.</w:t>
        </w:r>
      </w:ins>
    </w:p>
    <w:p w14:paraId="1C709955" w14:textId="14B60BEF" w:rsidR="006119BA" w:rsidRPr="00F01249" w:rsidRDefault="00F01249" w:rsidP="006238E0">
      <w:ins w:id="1457" w:author="Chen Heller" w:date="2022-08-29T11:13:00Z">
        <w:r>
          <w:t xml:space="preserve">As predicted by </w:t>
        </w:r>
      </w:ins>
      <w:ins w:id="1458" w:author="Chen Heller" w:date="2022-09-10T08:57:00Z">
        <w:r w:rsidR="00367B60">
          <w:t xml:space="preserve">Exp </w:t>
        </w:r>
        <w:r w:rsidR="00EB57B5">
          <w:t xml:space="preserve">2. and Exp 3. </w:t>
        </w:r>
      </w:ins>
      <w:ins w:id="1459" w:author="Chen Heller" w:date="2022-08-29T11:13:00Z">
        <w:r>
          <w:t>the number of excluded trials</w:t>
        </w:r>
      </w:ins>
      <w:ins w:id="1460" w:author="Chen Heller" w:date="2022-08-30T13:58:00Z">
        <w:r w:rsidR="001F3AF5">
          <w:t xml:space="preserve"> </w:t>
        </w:r>
      </w:ins>
      <w:ins w:id="1461" w:author="Chen Heller" w:date="2022-08-29T11:13:00Z">
        <w:r>
          <w:t>in the reaching task was high and</w:t>
        </w:r>
      </w:ins>
      <w:ins w:id="1462" w:author="Chen Heller" w:date="2022-09-10T08:57:00Z">
        <w:r w:rsidR="00367B60">
          <w:t xml:space="preserve"> in fact</w:t>
        </w:r>
      </w:ins>
      <w:ins w:id="1463" w:author="Chen Heller" w:date="2022-08-29T11:13:00Z">
        <w:r>
          <w:t xml:space="preserve"> exceeded that of the keyboard task (</w:t>
        </w:r>
        <w:proofErr w:type="spellStart"/>
        <w:r>
          <w:t>M</w:t>
        </w:r>
        <w:r>
          <w:rPr>
            <w:vertAlign w:val="subscript"/>
          </w:rPr>
          <w:t>reach</w:t>
        </w:r>
        <w:proofErr w:type="spellEnd"/>
        <w:r>
          <w:t xml:space="preserve"> = </w:t>
        </w:r>
      </w:ins>
      <w:ins w:id="1464" w:author="Chen Heller" w:date="2022-09-08T09:21:00Z">
        <w:r w:rsidR="00E24AF9">
          <w:t>128.76</w:t>
        </w:r>
      </w:ins>
      <w:ins w:id="1465" w:author="Chen Heller" w:date="2022-08-29T11:13:00Z">
        <w:r>
          <w:t xml:space="preserve">, </w:t>
        </w:r>
        <w:proofErr w:type="spellStart"/>
        <w:r>
          <w:t>SD</w:t>
        </w:r>
        <w:r>
          <w:rPr>
            <w:vertAlign w:val="subscript"/>
          </w:rPr>
          <w:t>reach</w:t>
        </w:r>
        <w:proofErr w:type="spellEnd"/>
        <w:r>
          <w:t xml:space="preserve"> = </w:t>
        </w:r>
      </w:ins>
      <w:ins w:id="1466" w:author="Chen Heller" w:date="2022-09-08T09:21:00Z">
        <w:r w:rsidR="00E24AF9">
          <w:t>35.52</w:t>
        </w:r>
      </w:ins>
      <w:ins w:id="1467" w:author="Chen Heller" w:date="2022-08-29T11:13:00Z">
        <w:r>
          <w:t xml:space="preserve">, </w:t>
        </w:r>
        <w:proofErr w:type="spellStart"/>
        <w:r>
          <w:t>M</w:t>
        </w:r>
        <w:r>
          <w:rPr>
            <w:vertAlign w:val="subscript"/>
          </w:rPr>
          <w:t>keyboard</w:t>
        </w:r>
        <w:proofErr w:type="spellEnd"/>
        <w:r>
          <w:t xml:space="preserve"> = 5</w:t>
        </w:r>
      </w:ins>
      <w:ins w:id="1468" w:author="Chen Heller" w:date="2022-09-08T09:21:00Z">
        <w:r w:rsidR="00E24AF9">
          <w:t>0</w:t>
        </w:r>
      </w:ins>
      <w:ins w:id="1469" w:author="Chen Heller" w:date="2022-08-29T11:13:00Z">
        <w:r>
          <w:t xml:space="preserve">.2, </w:t>
        </w:r>
        <w:proofErr w:type="spellStart"/>
        <w:r>
          <w:t>SD</w:t>
        </w:r>
        <w:r>
          <w:rPr>
            <w:vertAlign w:val="subscript"/>
          </w:rPr>
          <w:t>keyboard</w:t>
        </w:r>
        <w:proofErr w:type="spellEnd"/>
        <w:r>
          <w:t xml:space="preserve"> = </w:t>
        </w:r>
      </w:ins>
      <w:ins w:id="1470" w:author="Chen Heller" w:date="2022-09-08T09:21:00Z">
        <w:r w:rsidR="00E24AF9">
          <w:t>14.47</w:t>
        </w:r>
      </w:ins>
      <w:ins w:id="1471" w:author="Chen Heller" w:date="2022-08-29T11:13:00Z">
        <w:r>
          <w:t xml:space="preserve">, </w:t>
        </w:r>
        <w:proofErr w:type="gramStart"/>
        <w:r>
          <w:t>t</w:t>
        </w:r>
        <w:r w:rsidRPr="008C7284">
          <w:rPr>
            <w:rPrChange w:id="1472" w:author="Chen Heller" w:date="2022-08-30T13:57:00Z">
              <w:rPr>
                <w:vertAlign w:val="subscript"/>
              </w:rPr>
            </w:rPrChange>
          </w:rPr>
          <w:t>(</w:t>
        </w:r>
      </w:ins>
      <w:proofErr w:type="gramEnd"/>
      <w:ins w:id="1473" w:author="Chen Heller" w:date="2022-09-08T09:22:00Z">
        <w:r w:rsidR="00FC47E3">
          <w:t>29</w:t>
        </w:r>
      </w:ins>
      <w:ins w:id="1474" w:author="Chen Heller" w:date="2022-08-29T11:13:00Z">
        <w:r w:rsidRPr="008C7284">
          <w:rPr>
            <w:rPrChange w:id="1475" w:author="Chen Heller" w:date="2022-08-30T13:57:00Z">
              <w:rPr>
                <w:vertAlign w:val="subscript"/>
              </w:rPr>
            </w:rPrChange>
          </w:rPr>
          <w:t>)</w:t>
        </w:r>
        <w:r>
          <w:t xml:space="preserve"> = </w:t>
        </w:r>
      </w:ins>
      <w:ins w:id="1476" w:author="Chen Heller" w:date="2022-09-08T09:22:00Z">
        <w:r w:rsidR="00FC47E3">
          <w:t>12.70</w:t>
        </w:r>
      </w:ins>
      <w:ins w:id="1477" w:author="Chen Heller" w:date="2022-08-29T11:13:00Z">
        <w:r>
          <w:t xml:space="preserve">, p </w:t>
        </w:r>
      </w:ins>
      <w:ins w:id="1478" w:author="Chen Heller" w:date="2022-09-08T09:22:00Z">
        <w:r w:rsidR="00FC47E3">
          <w:t>&lt;</w:t>
        </w:r>
      </w:ins>
      <w:ins w:id="1479" w:author="Chen Heller" w:date="2022-08-29T11:13:00Z">
        <w:r>
          <w:t xml:space="preserve"> 0</w:t>
        </w:r>
      </w:ins>
      <w:ins w:id="1480" w:author="Chen Heller" w:date="2022-09-08T09:22:00Z">
        <w:r w:rsidR="00FC47E3">
          <w:t>.001</w:t>
        </w:r>
      </w:ins>
      <w:ins w:id="1481" w:author="Chen Heller" w:date="2022-08-29T11:13:00Z">
        <w:r>
          <w:t>, 95% CI [6</w:t>
        </w:r>
      </w:ins>
      <w:ins w:id="1482" w:author="Chen Heller" w:date="2022-09-08T09:22:00Z">
        <w:r w:rsidR="00FC47E3">
          <w:t>5</w:t>
        </w:r>
      </w:ins>
      <w:ins w:id="1483" w:author="Chen Heller" w:date="2022-08-29T11:13:00Z">
        <w:r>
          <w:t>.</w:t>
        </w:r>
      </w:ins>
      <w:ins w:id="1484" w:author="Chen Heller" w:date="2022-09-08T09:22:00Z">
        <w:r w:rsidR="00FC47E3">
          <w:t>91</w:t>
        </w:r>
      </w:ins>
      <w:ins w:id="1485" w:author="Chen Heller" w:date="2022-08-29T11:13:00Z">
        <w:r>
          <w:t xml:space="preserve">, </w:t>
        </w:r>
      </w:ins>
      <w:ins w:id="1486" w:author="Chen Heller" w:date="2022-09-08T09:22:00Z">
        <w:r w:rsidR="00FC47E3">
          <w:t>91.21</w:t>
        </w:r>
      </w:ins>
      <w:ins w:id="1487" w:author="Chen Heller" w:date="2022-08-29T11:13:00Z">
        <w:r>
          <w:t xml:space="preserve">], Cohen's </w:t>
        </w:r>
        <w:proofErr w:type="spellStart"/>
        <w:r>
          <w:t>d</w:t>
        </w:r>
        <w:r>
          <w:rPr>
            <w:vertAlign w:val="subscript"/>
          </w:rPr>
          <w:t>z</w:t>
        </w:r>
        <w:proofErr w:type="spellEnd"/>
        <w:r>
          <w:t xml:space="preserve"> = 2.3</w:t>
        </w:r>
      </w:ins>
      <w:ins w:id="1488" w:author="Chen Heller" w:date="2022-09-08T09:23:00Z">
        <w:r w:rsidR="00FC47E3">
          <w:t>1</w:t>
        </w:r>
      </w:ins>
      <w:ins w:id="1489" w:author="Chen Heller" w:date="2022-08-29T11:13:00Z">
        <w:r>
          <w:t>)</w:t>
        </w:r>
      </w:ins>
      <w:ins w:id="1490" w:author="Chen Heller" w:date="2022-09-10T08:57:00Z">
        <w:r w:rsidR="00EB57B5">
          <w:t>.</w:t>
        </w:r>
      </w:ins>
      <w:ins w:id="1491" w:author="Chen Heller" w:date="2022-08-29T11:13:00Z">
        <w:r>
          <w:t xml:space="preserve"> </w:t>
        </w:r>
      </w:ins>
      <w:ins w:id="1492" w:author="Chen Heller" w:date="2022-09-10T08:57:00Z">
        <w:r w:rsidR="00EB57B5">
          <w:t>F</w:t>
        </w:r>
      </w:ins>
      <w:ins w:id="1493" w:author="Chen Heller" w:date="2022-08-29T11:13:00Z">
        <w:r>
          <w:t xml:space="preserve">urther inspection </w:t>
        </w:r>
      </w:ins>
      <w:ins w:id="1494" w:author="Chen Heller" w:date="2022-09-10T08:58:00Z">
        <w:r w:rsidR="00EB57B5">
          <w:t xml:space="preserve">however </w:t>
        </w:r>
      </w:ins>
      <w:ins w:id="1495" w:author="Chen Heller" w:date="2022-08-29T11:13:00Z">
        <w:r>
          <w:t>reveal</w:t>
        </w:r>
      </w:ins>
      <w:ins w:id="1496" w:author="Chen Heller" w:date="2022-09-10T08:58:00Z">
        <w:r w:rsidR="00EB57B5">
          <w:t>ed</w:t>
        </w:r>
      </w:ins>
      <w:ins w:id="1497" w:author="Chen Heller" w:date="2022-08-29T11:13:00Z">
        <w:r>
          <w:t xml:space="preserve"> this was true for late responses (</w:t>
        </w:r>
        <w:proofErr w:type="spellStart"/>
        <w:r>
          <w:t>M</w:t>
        </w:r>
        <w:r>
          <w:rPr>
            <w:vertAlign w:val="subscript"/>
          </w:rPr>
          <w:t>reach</w:t>
        </w:r>
        <w:proofErr w:type="spellEnd"/>
        <w:r>
          <w:t xml:space="preserve"> = 32.</w:t>
        </w:r>
      </w:ins>
      <w:ins w:id="1498" w:author="Chen Heller" w:date="2022-09-08T09:25:00Z">
        <w:r w:rsidR="001979E7">
          <w:t>0</w:t>
        </w:r>
      </w:ins>
      <w:ins w:id="1499" w:author="Chen Heller" w:date="2022-08-29T11:13:00Z">
        <w:r>
          <w:t xml:space="preserve">6, </w:t>
        </w:r>
        <w:proofErr w:type="spellStart"/>
        <w:r>
          <w:t>SD</w:t>
        </w:r>
        <w:r>
          <w:rPr>
            <w:vertAlign w:val="subscript"/>
          </w:rPr>
          <w:t>reach</w:t>
        </w:r>
        <w:proofErr w:type="spellEnd"/>
        <w:r>
          <w:t xml:space="preserve"> = </w:t>
        </w:r>
      </w:ins>
      <w:ins w:id="1500" w:author="Chen Heller" w:date="2022-09-08T09:25:00Z">
        <w:r w:rsidR="001979E7">
          <w:t>19.24</w:t>
        </w:r>
      </w:ins>
      <w:ins w:id="1501" w:author="Chen Heller" w:date="2022-08-29T11:13:00Z">
        <w:r>
          <w:t xml:space="preserve">, </w:t>
        </w:r>
        <w:proofErr w:type="spellStart"/>
        <w:r>
          <w:t>M</w:t>
        </w:r>
        <w:r>
          <w:rPr>
            <w:vertAlign w:val="subscript"/>
          </w:rPr>
          <w:t>keyboard</w:t>
        </w:r>
        <w:proofErr w:type="spellEnd"/>
        <w:r>
          <w:t xml:space="preserve"> = 1</w:t>
        </w:r>
      </w:ins>
      <w:ins w:id="1502" w:author="Chen Heller" w:date="2022-09-08T09:25:00Z">
        <w:r w:rsidR="001979E7">
          <w:t>4.06</w:t>
        </w:r>
      </w:ins>
      <w:ins w:id="1503" w:author="Chen Heller" w:date="2022-08-29T11:13:00Z">
        <w:r>
          <w:t xml:space="preserve">, </w:t>
        </w:r>
        <w:proofErr w:type="spellStart"/>
        <w:r>
          <w:t>SD</w:t>
        </w:r>
        <w:r>
          <w:rPr>
            <w:vertAlign w:val="subscript"/>
          </w:rPr>
          <w:t>keyboard</w:t>
        </w:r>
        <w:proofErr w:type="spellEnd"/>
        <w:r>
          <w:t xml:space="preserve"> = 1</w:t>
        </w:r>
      </w:ins>
      <w:ins w:id="1504" w:author="Chen Heller" w:date="2022-09-08T09:25:00Z">
        <w:r w:rsidR="001979E7">
          <w:t>0.33</w:t>
        </w:r>
      </w:ins>
      <w:ins w:id="1505" w:author="Chen Heller" w:date="2022-08-29T11:13:00Z">
        <w:r>
          <w:t>, t</w:t>
        </w:r>
        <w:r w:rsidRPr="001F3AF5">
          <w:rPr>
            <w:rPrChange w:id="1506" w:author="Chen Heller" w:date="2022-08-30T13:58:00Z">
              <w:rPr>
                <w:vertAlign w:val="subscript"/>
              </w:rPr>
            </w:rPrChange>
          </w:rPr>
          <w:t>(</w:t>
        </w:r>
      </w:ins>
      <w:ins w:id="1507" w:author="Chen Heller" w:date="2022-09-08T09:25:00Z">
        <w:r w:rsidR="001979E7">
          <w:t>29</w:t>
        </w:r>
      </w:ins>
      <w:ins w:id="1508" w:author="Chen Heller" w:date="2022-08-29T11:13:00Z">
        <w:r w:rsidRPr="001F3AF5">
          <w:rPr>
            <w:rPrChange w:id="1509" w:author="Chen Heller" w:date="2022-08-30T13:58:00Z">
              <w:rPr>
                <w:vertAlign w:val="subscript"/>
              </w:rPr>
            </w:rPrChange>
          </w:rPr>
          <w:t>)</w:t>
        </w:r>
        <w:r>
          <w:t xml:space="preserve"> = 4</w:t>
        </w:r>
      </w:ins>
      <w:ins w:id="1510" w:author="Chen Heller" w:date="2022-09-08T09:25:00Z">
        <w:r w:rsidR="001979E7">
          <w:t>.71</w:t>
        </w:r>
      </w:ins>
      <w:ins w:id="1511" w:author="Chen Heller" w:date="2022-08-29T11:13:00Z">
        <w:r>
          <w:t xml:space="preserve">, p </w:t>
        </w:r>
      </w:ins>
      <w:ins w:id="1512" w:author="Chen Heller" w:date="2022-08-30T15:27:00Z">
        <w:r w:rsidR="0052374D">
          <w:t>&lt; 0.001</w:t>
        </w:r>
      </w:ins>
      <w:ins w:id="1513" w:author="Chen Heller" w:date="2022-08-29T11:13:00Z">
        <w:r>
          <w:t>, 95% CI [</w:t>
        </w:r>
      </w:ins>
      <w:ins w:id="1514" w:author="Chen Heller" w:date="2022-09-08T09:25:00Z">
        <w:r w:rsidR="001979E7">
          <w:t>10.19</w:t>
        </w:r>
      </w:ins>
      <w:ins w:id="1515" w:author="Chen Heller" w:date="2022-08-29T11:13:00Z">
        <w:r>
          <w:t>, 2</w:t>
        </w:r>
      </w:ins>
      <w:ins w:id="1516" w:author="Chen Heller" w:date="2022-09-08T09:26:00Z">
        <w:r w:rsidR="001979E7">
          <w:t>5</w:t>
        </w:r>
      </w:ins>
      <w:ins w:id="1517" w:author="Chen Heller" w:date="2022-08-29T11:13:00Z">
        <w:r>
          <w:t>.</w:t>
        </w:r>
      </w:ins>
      <w:ins w:id="1518" w:author="Chen Heller" w:date="2022-09-08T09:26:00Z">
        <w:r w:rsidR="001979E7">
          <w:t>80</w:t>
        </w:r>
      </w:ins>
      <w:ins w:id="1519" w:author="Chen Heller" w:date="2022-08-29T11:13:00Z">
        <w:r>
          <w:t xml:space="preserve">], Cohen's </w:t>
        </w:r>
        <w:proofErr w:type="spellStart"/>
        <w:r>
          <w:t>d</w:t>
        </w:r>
        <w:r>
          <w:rPr>
            <w:vertAlign w:val="subscript"/>
          </w:rPr>
          <w:t>z</w:t>
        </w:r>
        <w:proofErr w:type="spellEnd"/>
        <w:r>
          <w:t xml:space="preserve"> = 0.</w:t>
        </w:r>
      </w:ins>
      <w:ins w:id="1520" w:author="Chen Heller" w:date="2022-09-08T09:26:00Z">
        <w:r w:rsidR="001979E7">
          <w:t>86</w:t>
        </w:r>
      </w:ins>
      <w:ins w:id="1521" w:author="Chen Heller" w:date="2022-08-29T11:13:00Z">
        <w:r>
          <w:t>)</w:t>
        </w:r>
      </w:ins>
      <w:ins w:id="1522" w:author="Chen Heller" w:date="2022-09-10T08:58:00Z">
        <w:r w:rsidR="003A5BBB">
          <w:t xml:space="preserve"> and</w:t>
        </w:r>
      </w:ins>
      <w:ins w:id="1523" w:author="Chen Heller" w:date="2022-08-29T11:13:00Z">
        <w:r>
          <w:t xml:space="preserve"> early responses (</w:t>
        </w:r>
        <w:proofErr w:type="spellStart"/>
        <w:r>
          <w:t>M</w:t>
        </w:r>
        <w:r>
          <w:rPr>
            <w:vertAlign w:val="subscript"/>
          </w:rPr>
          <w:t>reach</w:t>
        </w:r>
        <w:proofErr w:type="spellEnd"/>
        <w:r>
          <w:t xml:space="preserve"> = </w:t>
        </w:r>
      </w:ins>
      <w:ins w:id="1524" w:author="Chen Heller" w:date="2022-09-08T09:27:00Z">
        <w:r w:rsidR="00B06F06">
          <w:t>23.26</w:t>
        </w:r>
      </w:ins>
      <w:ins w:id="1525" w:author="Chen Heller" w:date="2022-08-29T11:13:00Z">
        <w:r>
          <w:t xml:space="preserve">, </w:t>
        </w:r>
        <w:proofErr w:type="spellStart"/>
        <w:r>
          <w:t>SD</w:t>
        </w:r>
        <w:r>
          <w:rPr>
            <w:vertAlign w:val="subscript"/>
          </w:rPr>
          <w:t>reach</w:t>
        </w:r>
        <w:proofErr w:type="spellEnd"/>
        <w:r>
          <w:t xml:space="preserve"> = </w:t>
        </w:r>
      </w:ins>
      <w:ins w:id="1526" w:author="Chen Heller" w:date="2022-09-08T09:27:00Z">
        <w:r w:rsidR="00B06F06">
          <w:t>19.79</w:t>
        </w:r>
      </w:ins>
      <w:ins w:id="1527" w:author="Chen Heller" w:date="2022-08-29T11:13:00Z">
        <w:r>
          <w:t xml:space="preserve">, </w:t>
        </w:r>
        <w:proofErr w:type="spellStart"/>
        <w:r>
          <w:t>M</w:t>
        </w:r>
        <w:r>
          <w:rPr>
            <w:vertAlign w:val="subscript"/>
          </w:rPr>
          <w:t>keyboard</w:t>
        </w:r>
        <w:proofErr w:type="spellEnd"/>
        <w:r>
          <w:t xml:space="preserve"> = </w:t>
        </w:r>
      </w:ins>
      <w:ins w:id="1528" w:author="Chen Heller" w:date="2022-09-08T09:28:00Z">
        <w:r w:rsidR="00466CE8">
          <w:t>0</w:t>
        </w:r>
      </w:ins>
      <w:ins w:id="1529" w:author="Chen Heller" w:date="2022-08-29T11:13:00Z">
        <w:r>
          <w:t xml:space="preserve">, </w:t>
        </w:r>
        <w:proofErr w:type="spellStart"/>
        <w:r>
          <w:t>SD</w:t>
        </w:r>
        <w:r>
          <w:rPr>
            <w:vertAlign w:val="subscript"/>
          </w:rPr>
          <w:t>keyboard</w:t>
        </w:r>
        <w:proofErr w:type="spellEnd"/>
        <w:r>
          <w:t xml:space="preserve"> = </w:t>
        </w:r>
      </w:ins>
      <w:ins w:id="1530" w:author="Chen Heller" w:date="2022-09-08T09:28:00Z">
        <w:r w:rsidR="00466CE8">
          <w:t>0</w:t>
        </w:r>
      </w:ins>
      <w:ins w:id="1531" w:author="Chen Heller" w:date="2022-08-29T11:13:00Z">
        <w:r>
          <w:t>, t</w:t>
        </w:r>
        <w:r w:rsidRPr="001F3AF5">
          <w:rPr>
            <w:rPrChange w:id="1532" w:author="Chen Heller" w:date="2022-08-30T13:58:00Z">
              <w:rPr>
                <w:vertAlign w:val="subscript"/>
              </w:rPr>
            </w:rPrChange>
          </w:rPr>
          <w:t>(</w:t>
        </w:r>
      </w:ins>
      <w:ins w:id="1533" w:author="Chen Heller" w:date="2022-09-08T09:28:00Z">
        <w:r w:rsidR="008257B9">
          <w:t>29</w:t>
        </w:r>
      </w:ins>
      <w:ins w:id="1534" w:author="Chen Heller" w:date="2022-08-29T11:13:00Z">
        <w:r w:rsidRPr="001F3AF5">
          <w:rPr>
            <w:rPrChange w:id="1535" w:author="Chen Heller" w:date="2022-08-30T13:58:00Z">
              <w:rPr>
                <w:vertAlign w:val="subscript"/>
              </w:rPr>
            </w:rPrChange>
          </w:rPr>
          <w:t>)</w:t>
        </w:r>
        <w:r>
          <w:t xml:space="preserve"> </w:t>
        </w:r>
        <w:r>
          <w:lastRenderedPageBreak/>
          <w:t xml:space="preserve">= </w:t>
        </w:r>
      </w:ins>
      <w:ins w:id="1536" w:author="Chen Heller" w:date="2022-09-08T09:28:00Z">
        <w:r w:rsidR="008257B9">
          <w:t>6.43</w:t>
        </w:r>
      </w:ins>
      <w:ins w:id="1537" w:author="Chen Heller" w:date="2022-08-29T11:13:00Z">
        <w:r>
          <w:t xml:space="preserve">, p </w:t>
        </w:r>
      </w:ins>
      <w:ins w:id="1538" w:author="Chen Heller" w:date="2022-09-08T09:28:00Z">
        <w:r w:rsidR="008257B9">
          <w:t>&lt; 0.001</w:t>
        </w:r>
      </w:ins>
      <w:ins w:id="1539" w:author="Chen Heller" w:date="2022-08-29T11:13:00Z">
        <w:r>
          <w:t xml:space="preserve"> , 95% CI [1</w:t>
        </w:r>
      </w:ins>
      <w:ins w:id="1540" w:author="Chen Heller" w:date="2022-09-08T09:29:00Z">
        <w:r w:rsidR="00BB5023">
          <w:t>5.87</w:t>
        </w:r>
      </w:ins>
      <w:ins w:id="1541" w:author="Chen Heller" w:date="2022-08-29T11:13:00Z">
        <w:r>
          <w:t>, 30</w:t>
        </w:r>
      </w:ins>
      <w:ins w:id="1542" w:author="Chen Heller" w:date="2022-09-08T09:29:00Z">
        <w:r w:rsidR="00BB5023">
          <w:t>.65</w:t>
        </w:r>
      </w:ins>
      <w:ins w:id="1543" w:author="Chen Heller" w:date="2022-08-29T11:13:00Z">
        <w:r>
          <w:t xml:space="preserve">], Cohen's </w:t>
        </w:r>
        <w:proofErr w:type="spellStart"/>
        <w:r>
          <w:t>d</w:t>
        </w:r>
        <w:r>
          <w:rPr>
            <w:vertAlign w:val="subscript"/>
          </w:rPr>
          <w:t>z</w:t>
        </w:r>
        <w:proofErr w:type="spellEnd"/>
        <w:r>
          <w:t xml:space="preserve"> = 1.1</w:t>
        </w:r>
      </w:ins>
      <w:ins w:id="1544" w:author="Chen Heller" w:date="2022-09-08T09:29:00Z">
        <w:r w:rsidR="00BB5023">
          <w:t>7</w:t>
        </w:r>
      </w:ins>
      <w:ins w:id="1545" w:author="Chen Heller" w:date="2022-08-29T11:13:00Z">
        <w:r>
          <w:t xml:space="preserve">) </w:t>
        </w:r>
      </w:ins>
      <w:ins w:id="1546" w:author="Chen Heller" w:date="2022-09-10T08:59:00Z">
        <w:r w:rsidR="003A5BBB">
          <w:t>b</w:t>
        </w:r>
      </w:ins>
      <w:ins w:id="1547" w:author="Chen Heller" w:date="2022-08-29T11:13:00Z">
        <w:r>
          <w:t xml:space="preserve">ut not for incorrect answers </w:t>
        </w:r>
      </w:ins>
      <w:ins w:id="1548" w:author="Chen Heller" w:date="2022-09-10T08:59:00Z">
        <w:r w:rsidR="00531D8F">
          <w:t xml:space="preserve">which were less common in the reaching task </w:t>
        </w:r>
      </w:ins>
      <w:ins w:id="1549" w:author="Chen Heller" w:date="2022-08-29T11:13:00Z">
        <w:r>
          <w:t>(</w:t>
        </w:r>
        <w:proofErr w:type="spellStart"/>
        <w:r>
          <w:t>M</w:t>
        </w:r>
        <w:r>
          <w:rPr>
            <w:vertAlign w:val="subscript"/>
          </w:rPr>
          <w:t>reach</w:t>
        </w:r>
        <w:proofErr w:type="spellEnd"/>
        <w:r>
          <w:t xml:space="preserve"> = </w:t>
        </w:r>
      </w:ins>
      <w:ins w:id="1550" w:author="Chen Heller" w:date="2022-09-08T09:30:00Z">
        <w:r w:rsidR="007471EE">
          <w:t>21.90</w:t>
        </w:r>
      </w:ins>
      <w:ins w:id="1551" w:author="Chen Heller" w:date="2022-08-29T11:13:00Z">
        <w:r>
          <w:t xml:space="preserve">, </w:t>
        </w:r>
        <w:proofErr w:type="spellStart"/>
        <w:r>
          <w:t>SD</w:t>
        </w:r>
        <w:r>
          <w:rPr>
            <w:vertAlign w:val="subscript"/>
          </w:rPr>
          <w:t>reach</w:t>
        </w:r>
        <w:proofErr w:type="spellEnd"/>
        <w:r>
          <w:t xml:space="preserve"> = </w:t>
        </w:r>
      </w:ins>
      <w:ins w:id="1552" w:author="Chen Heller" w:date="2022-09-08T09:30:00Z">
        <w:r w:rsidR="007471EE">
          <w:t>12.33</w:t>
        </w:r>
      </w:ins>
      <w:ins w:id="1553" w:author="Chen Heller" w:date="2022-08-29T11:13:00Z">
        <w:r>
          <w:t xml:space="preserve">, </w:t>
        </w:r>
        <w:proofErr w:type="spellStart"/>
        <w:r>
          <w:t>M</w:t>
        </w:r>
        <w:r>
          <w:rPr>
            <w:vertAlign w:val="subscript"/>
          </w:rPr>
          <w:t>keyboard</w:t>
        </w:r>
        <w:proofErr w:type="spellEnd"/>
        <w:r>
          <w:t xml:space="preserve"> = 3</w:t>
        </w:r>
      </w:ins>
      <w:ins w:id="1554" w:author="Chen Heller" w:date="2022-09-08T09:30:00Z">
        <w:r w:rsidR="007471EE">
          <w:t>6.13</w:t>
        </w:r>
      </w:ins>
      <w:ins w:id="1555" w:author="Chen Heller" w:date="2022-08-29T11:13:00Z">
        <w:r>
          <w:t xml:space="preserve">, </w:t>
        </w:r>
        <w:proofErr w:type="spellStart"/>
        <w:r>
          <w:t>SD</w:t>
        </w:r>
        <w:r>
          <w:rPr>
            <w:vertAlign w:val="subscript"/>
          </w:rPr>
          <w:t>keyboard</w:t>
        </w:r>
        <w:proofErr w:type="spellEnd"/>
        <w:r>
          <w:t xml:space="preserve"> = </w:t>
        </w:r>
      </w:ins>
      <w:ins w:id="1556" w:author="Chen Heller" w:date="2022-09-08T09:30:00Z">
        <w:r w:rsidR="007471EE">
          <w:t>15.29</w:t>
        </w:r>
      </w:ins>
      <w:ins w:id="1557" w:author="Chen Heller" w:date="2022-08-29T11:13:00Z">
        <w:r>
          <w:t>, t</w:t>
        </w:r>
        <w:r w:rsidRPr="001F3AF5">
          <w:rPr>
            <w:rPrChange w:id="1558" w:author="Chen Heller" w:date="2022-08-30T13:58:00Z">
              <w:rPr>
                <w:vertAlign w:val="subscript"/>
              </w:rPr>
            </w:rPrChange>
          </w:rPr>
          <w:t>(</w:t>
        </w:r>
      </w:ins>
      <w:ins w:id="1559" w:author="Chen Heller" w:date="2022-09-08T09:31:00Z">
        <w:r w:rsidR="007471EE">
          <w:t>29</w:t>
        </w:r>
      </w:ins>
      <w:ins w:id="1560" w:author="Chen Heller" w:date="2022-08-29T11:13:00Z">
        <w:r w:rsidRPr="001F3AF5">
          <w:rPr>
            <w:rPrChange w:id="1561" w:author="Chen Heller" w:date="2022-08-30T13:58:00Z">
              <w:rPr>
                <w:vertAlign w:val="subscript"/>
              </w:rPr>
            </w:rPrChange>
          </w:rPr>
          <w:t>)</w:t>
        </w:r>
        <w:r>
          <w:t xml:space="preserve"> = -</w:t>
        </w:r>
      </w:ins>
      <w:ins w:id="1562" w:author="Chen Heller" w:date="2022-09-08T09:31:00Z">
        <w:r w:rsidR="007471EE">
          <w:t>6.31</w:t>
        </w:r>
      </w:ins>
      <w:ins w:id="1563" w:author="Chen Heller" w:date="2022-08-29T11:13:00Z">
        <w:r>
          <w:t xml:space="preserve">, p </w:t>
        </w:r>
      </w:ins>
      <w:ins w:id="1564" w:author="Chen Heller" w:date="2022-09-08T09:31:00Z">
        <w:r w:rsidR="007471EE">
          <w:t>&lt; 0.001</w:t>
        </w:r>
      </w:ins>
      <w:ins w:id="1565" w:author="Chen Heller" w:date="2022-08-29T11:13:00Z">
        <w:r>
          <w:t>, 95% CI [-1</w:t>
        </w:r>
      </w:ins>
      <w:ins w:id="1566" w:author="Chen Heller" w:date="2022-09-08T09:31:00Z">
        <w:r w:rsidR="007471EE">
          <w:t>8</w:t>
        </w:r>
      </w:ins>
      <w:ins w:id="1567" w:author="Chen Heller" w:date="2022-08-29T11:13:00Z">
        <w:r>
          <w:t>.</w:t>
        </w:r>
      </w:ins>
      <w:ins w:id="1568" w:author="Chen Heller" w:date="2022-09-08T09:31:00Z">
        <w:r w:rsidR="007471EE">
          <w:t>84</w:t>
        </w:r>
      </w:ins>
      <w:ins w:id="1569" w:author="Chen Heller" w:date="2022-08-29T11:13:00Z">
        <w:r>
          <w:t>, -</w:t>
        </w:r>
      </w:ins>
      <w:ins w:id="1570" w:author="Chen Heller" w:date="2022-09-08T09:31:00Z">
        <w:r w:rsidR="007471EE">
          <w:t>9</w:t>
        </w:r>
      </w:ins>
      <w:ins w:id="1571" w:author="Chen Heller" w:date="2022-08-29T11:13:00Z">
        <w:r>
          <w:t>.</w:t>
        </w:r>
      </w:ins>
      <w:ins w:id="1572" w:author="Chen Heller" w:date="2022-09-08T09:31:00Z">
        <w:r w:rsidR="007471EE">
          <w:t>62</w:t>
        </w:r>
      </w:ins>
      <w:ins w:id="1573" w:author="Chen Heller" w:date="2022-08-29T11:13:00Z">
        <w:r>
          <w:t xml:space="preserve">], Cohen's </w:t>
        </w:r>
        <w:proofErr w:type="spellStart"/>
        <w:r>
          <w:t>d</w:t>
        </w:r>
        <w:r>
          <w:rPr>
            <w:vertAlign w:val="subscript"/>
          </w:rPr>
          <w:t>z</w:t>
        </w:r>
        <w:proofErr w:type="spellEnd"/>
        <w:r>
          <w:t xml:space="preserve"> = -</w:t>
        </w:r>
      </w:ins>
      <w:ins w:id="1574" w:author="Chen Heller" w:date="2022-09-08T09:31:00Z">
        <w:r w:rsidR="00521B41">
          <w:t>1.15</w:t>
        </w:r>
      </w:ins>
      <w:ins w:id="1575" w:author="Chen Heller" w:date="2022-08-29T11:13:00Z">
        <w:r>
          <w:t>).</w:t>
        </w:r>
      </w:ins>
    </w:p>
    <w:p w14:paraId="35CAFCBB" w14:textId="0B45B5FE" w:rsidR="006A7738" w:rsidRDefault="00D826D9" w:rsidP="006238E0">
      <w:pPr>
        <w:pStyle w:val="Heading3"/>
      </w:pPr>
      <w:bookmarkStart w:id="1576" w:name="_Toc113803097"/>
      <w:r>
        <w:t>Discussion</w:t>
      </w:r>
      <w:bookmarkEnd w:id="1576"/>
    </w:p>
    <w:p w14:paraId="4C5F7A9B" w14:textId="0132F32E" w:rsidR="00F01249" w:rsidDel="00FC39C9" w:rsidRDefault="00F01249" w:rsidP="0008250B">
      <w:pPr>
        <w:rPr>
          <w:del w:id="1577" w:author="Chen Heller" w:date="2022-09-01T10:54:00Z"/>
        </w:rPr>
      </w:pPr>
      <w:ins w:id="1578" w:author="Chen Heller" w:date="2022-08-29T11:13:00Z">
        <w:r>
          <w:t xml:space="preserve">Experiment four utilized motion tracking and keyboard </w:t>
        </w:r>
      </w:ins>
      <w:ins w:id="1579" w:author="Chen Heller" w:date="2022-09-10T09:00:00Z">
        <w:r w:rsidR="00E75A76">
          <w:t>measures</w:t>
        </w:r>
      </w:ins>
      <w:ins w:id="1580" w:author="Chen Heller" w:date="2022-08-29T11:13:00Z">
        <w:r>
          <w:t xml:space="preserve"> to probe unconscious processing. Despite previous criticisms about the robustness and reliability of evidence </w:t>
        </w:r>
      </w:ins>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Damian, 2001; Peters &amp; Lau, 2015)</w:t>
      </w:r>
      <w:r w:rsidR="0008250B">
        <w:fldChar w:fldCharType="end"/>
      </w:r>
      <w:ins w:id="1581" w:author="Chen Heller" w:date="2022-08-29T11:13:00Z">
        <w:r>
          <w:t xml:space="preserve"> a large congruency effect was found using each measure. In the reaching session, movements were clearly biased towards the incorrect answer when primed by an incongruent word, as was evident by the centrally oriented reaching trajectories</w:t>
        </w:r>
      </w:ins>
      <w:ins w:id="1582" w:author="Chen Heller" w:date="2022-09-10T09:01:00Z">
        <w:r w:rsidR="008B65A5">
          <w:t xml:space="preserve"> which produced a</w:t>
        </w:r>
      </w:ins>
      <w:ins w:id="1583" w:author="Chen Heller" w:date="2022-08-29T11:13:00Z">
        <w:r>
          <w:t xml:space="preserve"> smaller reach area</w:t>
        </w:r>
      </w:ins>
      <w:ins w:id="1584" w:author="Chen Heller" w:date="2022-09-10T09:01:00Z">
        <w:r w:rsidR="00C73F3D">
          <w:t>,</w:t>
        </w:r>
      </w:ins>
      <w:ins w:id="1585" w:author="Chen Heller" w:date="2022-08-29T11:13:00Z">
        <w:r>
          <w:t xml:space="preserve"> longer traveled distance and </w:t>
        </w:r>
      </w:ins>
      <w:ins w:id="1586" w:author="Chen Heller" w:date="2022-09-10T09:01:00Z">
        <w:r w:rsidR="008B65A5">
          <w:t xml:space="preserve">longer </w:t>
        </w:r>
      </w:ins>
      <w:ins w:id="1587" w:author="Chen Heller" w:date="2022-08-29T11:13:00Z">
        <w:r>
          <w:t>movement duration. The difference between congruent and incongruent trajectories was significant approximately around 155ms to 398ms (%path 17.5-95.5) post target onset</w:t>
        </w:r>
      </w:ins>
      <w:ins w:id="1588" w:author="Chen Heller" w:date="2022-09-01T10:08:00Z">
        <w:r w:rsidR="00CB60D0" w:rsidRPr="00CB60D0">
          <w:rPr>
            <w:rPrChange w:id="1589" w:author="Chen Heller" w:date="2022-09-01T10:08:00Z">
              <w:rPr>
                <w:strike/>
              </w:rPr>
            </w:rPrChange>
          </w:rPr>
          <w:t xml:space="preserve"> </w:t>
        </w:r>
        <w:r w:rsidR="00CB60D0">
          <w:t>showing that the prime exert</w:t>
        </w:r>
      </w:ins>
      <w:ins w:id="1590" w:author="Chen Heller" w:date="2022-09-01T10:09:00Z">
        <w:r w:rsidR="00CB60D0">
          <w:t>s its effect almost through</w:t>
        </w:r>
        <w:r w:rsidR="00BB2A79">
          <w:t>ou</w:t>
        </w:r>
        <w:r w:rsidR="00CB60D0">
          <w:t>t the entire movement</w:t>
        </w:r>
      </w:ins>
      <w:ins w:id="1591" w:author="Chen Heller" w:date="2022-08-29T11:13:00Z">
        <w:r>
          <w:t xml:space="preserve">. Surprisingly, the significant effect found </w:t>
        </w:r>
      </w:ins>
      <w:ins w:id="1592" w:author="Chen Heller" w:date="2022-09-01T14:04:00Z">
        <w:r w:rsidR="006A52EC">
          <w:t xml:space="preserve">with the reach area </w:t>
        </w:r>
        <w:r w:rsidR="005217F0">
          <w:t xml:space="preserve">variable </w:t>
        </w:r>
      </w:ins>
      <w:ins w:id="1593" w:author="Chen Heller" w:date="2022-08-29T11:13:00Z">
        <w:r>
          <w:t xml:space="preserve">was smaller than that </w:t>
        </w:r>
      </w:ins>
      <w:ins w:id="1594" w:author="Chen Heller" w:date="2022-09-01T14:04:00Z">
        <w:r w:rsidR="005217F0">
          <w:t xml:space="preserve">found with the keyboard-RT, although noticeably the reaching movement </w:t>
        </w:r>
      </w:ins>
      <w:ins w:id="1595" w:author="Chen Heller" w:date="2022-09-04T12:21:00Z">
        <w:r w:rsidR="006B03CC">
          <w:t>duration</w:t>
        </w:r>
      </w:ins>
      <w:ins w:id="1596" w:author="Chen Heller" w:date="2022-09-01T14:04:00Z">
        <w:r w:rsidR="005217F0">
          <w:t xml:space="preserve"> was not </w:t>
        </w:r>
      </w:ins>
      <w:ins w:id="1597" w:author="Chen Heller" w:date="2022-09-01T14:05:00Z">
        <w:r w:rsidR="005217F0">
          <w:t>less sensitive than the keyboard. P</w:t>
        </w:r>
      </w:ins>
      <w:ins w:id="1598" w:author="Chen Heller" w:date="2022-08-29T11:13:00Z">
        <w:r>
          <w:t>ossible explanations are discussed below.</w:t>
        </w:r>
      </w:ins>
    </w:p>
    <w:p w14:paraId="372C0DE3" w14:textId="77777777" w:rsidR="00FC39C9" w:rsidRPr="00F01249" w:rsidRDefault="00FC39C9" w:rsidP="006238E0">
      <w:pPr>
        <w:pStyle w:val="NoSpacing"/>
        <w:bidi w:val="0"/>
        <w:rPr>
          <w:ins w:id="1599" w:author="Chen Heller" w:date="2022-09-01T11:23:00Z"/>
        </w:rPr>
      </w:pPr>
    </w:p>
    <w:p w14:paraId="0950B412" w14:textId="03C490CC" w:rsidR="00E668B7" w:rsidRDefault="0001046E" w:rsidP="006238E0">
      <w:pPr>
        <w:pStyle w:val="Heading2"/>
      </w:pPr>
      <w:bookmarkStart w:id="1600" w:name="_Toc113803098"/>
      <w:commentRangeStart w:id="1601"/>
      <w:commentRangeStart w:id="1602"/>
      <w:r>
        <w:t xml:space="preserve">General </w:t>
      </w:r>
      <w:r w:rsidR="00E668B7">
        <w:t>Discussion</w:t>
      </w:r>
      <w:commentRangeEnd w:id="1601"/>
      <w:r w:rsidR="00E5510C">
        <w:rPr>
          <w:rStyle w:val="CommentReference"/>
          <w:rFonts w:eastAsia="David" w:cs="David"/>
          <w:b w:val="0"/>
          <w:bCs w:val="0"/>
        </w:rPr>
        <w:commentReference w:id="1601"/>
      </w:r>
      <w:commentRangeEnd w:id="1602"/>
      <w:r w:rsidR="005F25E3">
        <w:rPr>
          <w:rStyle w:val="CommentReference"/>
          <w:rFonts w:asciiTheme="majorBidi" w:eastAsiaTheme="minorEastAsia" w:hAnsiTheme="majorBidi" w:cstheme="majorBidi"/>
          <w:b w:val="0"/>
          <w:bCs w:val="0"/>
          <w:lang w:eastAsia="en-US" w:bidi="he-IL"/>
        </w:rPr>
        <w:commentReference w:id="1602"/>
      </w:r>
      <w:bookmarkEnd w:id="1600"/>
    </w:p>
    <w:p w14:paraId="2562AA90" w14:textId="6C0FBB52" w:rsidR="001A0B21" w:rsidRDefault="00595024" w:rsidP="000C2464">
      <w:ins w:id="1603" w:author="Chen Heller" w:date="2022-09-10T09:11:00Z">
        <w:r>
          <w:t xml:space="preserve">Increased sensitivity to unconscious effects is necessary to settle the long-lasting debate about the extent of unconscious processing </w:t>
        </w:r>
      </w:ins>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w:t>
      </w:r>
      <w:proofErr w:type="spellStart"/>
      <w:r w:rsidR="009706FD" w:rsidRPr="009706FD">
        <w:rPr>
          <w:rFonts w:ascii="Times New Roman" w:hAnsi="Times New Roman" w:cs="Times New Roman"/>
        </w:rPr>
        <w:t>Hassin</w:t>
      </w:r>
      <w:proofErr w:type="spellEnd"/>
      <w:r w:rsidR="009706FD" w:rsidRPr="009706FD">
        <w:rPr>
          <w:rFonts w:ascii="Times New Roman" w:hAnsi="Times New Roman" w:cs="Times New Roman"/>
        </w:rPr>
        <w:t xml:space="preserve">, 2013; </w:t>
      </w:r>
      <w:proofErr w:type="spellStart"/>
      <w:r w:rsidR="009706FD" w:rsidRPr="009706FD">
        <w:rPr>
          <w:rFonts w:ascii="Times New Roman" w:hAnsi="Times New Roman" w:cs="Times New Roman"/>
        </w:rPr>
        <w:t>Hesselmann</w:t>
      </w:r>
      <w:proofErr w:type="spellEnd"/>
      <w:r w:rsidR="009706FD" w:rsidRPr="009706FD">
        <w:rPr>
          <w:rFonts w:ascii="Times New Roman" w:hAnsi="Times New Roman" w:cs="Times New Roman"/>
        </w:rPr>
        <w:t xml:space="preserve"> &amp; Moors, 2015; Peters et al., 2017)</w:t>
      </w:r>
      <w:r w:rsidR="009706FD">
        <w:fldChar w:fldCharType="end"/>
      </w:r>
      <w:ins w:id="1604" w:author="Chen Heller" w:date="2022-09-10T09:11:00Z">
        <w:r>
          <w:t xml:space="preserve">. </w:t>
        </w:r>
      </w:ins>
      <w:del w:id="1605" w:author="Chen Heller" w:date="2022-09-10T08:14:00Z">
        <w:r w:rsidR="00FF06FA" w:rsidDel="00C46CA3">
          <w:delText>We</w:delText>
        </w:r>
      </w:del>
      <w:ins w:id="1606" w:author="Chen Heller" w:date="2022-09-10T09:12:00Z">
        <w:r w:rsidR="00B35F4E">
          <w:t xml:space="preserve">Consequently </w:t>
        </w:r>
      </w:ins>
      <w:ins w:id="1607" w:author="Chen Heller" w:date="2022-09-10T08:14:00Z">
        <w:r w:rsidR="00C46CA3">
          <w:t>I</w:t>
        </w:r>
      </w:ins>
      <w:r w:rsidR="00FF06FA">
        <w:t xml:space="preserve"> set out to examine if motion tracking can serve as a solution for the small effect sizes that are usually found in the field of unconscious processing</w:t>
      </w:r>
      <w:ins w:id="1608" w:author="Chen Heller" w:date="2022-08-29T11:15:00Z">
        <w:r w:rsidR="00353F1B">
          <w:t xml:space="preserve"> </w:t>
        </w:r>
      </w:ins>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 xml:space="preserve">(Greenwald et al., 1996; Van den </w:t>
      </w:r>
      <w:proofErr w:type="spellStart"/>
      <w:r w:rsidR="00D053EA" w:rsidRPr="00D053EA">
        <w:rPr>
          <w:rFonts w:ascii="Times New Roman" w:hAnsi="Times New Roman" w:cs="Times New Roman"/>
        </w:rPr>
        <w:t>Bussche</w:t>
      </w:r>
      <w:proofErr w:type="spellEnd"/>
      <w:r w:rsidR="00D053EA" w:rsidRPr="00D053EA">
        <w:rPr>
          <w:rFonts w:ascii="Times New Roman" w:hAnsi="Times New Roman" w:cs="Times New Roman"/>
        </w:rPr>
        <w:t xml:space="preserve"> et al., 2009)</w:t>
      </w:r>
      <w:r w:rsidR="00A812DD">
        <w:fldChar w:fldCharType="end"/>
      </w:r>
      <w:r w:rsidR="00FF06FA">
        <w:t>.</w:t>
      </w:r>
      <w:del w:id="1609" w:author="Chen Heller" w:date="2022-09-10T09:11:00Z">
        <w:r w:rsidR="00FF06FA" w:rsidDel="00595024">
          <w:delText xml:space="preserve"> Increased sensitivity to unconscious effects </w:delText>
        </w:r>
      </w:del>
      <w:del w:id="1610" w:author="Chen Heller" w:date="2022-09-10T09:07:00Z">
        <w:r w:rsidR="00FF06FA" w:rsidDel="003A7204">
          <w:delText>will allow</w:delText>
        </w:r>
      </w:del>
      <w:del w:id="1611" w:author="Chen Heller" w:date="2022-09-10T09:11:00Z">
        <w:r w:rsidR="00FF06FA" w:rsidDel="00595024">
          <w:delText xml:space="preserve"> to settle the </w:delText>
        </w:r>
      </w:del>
      <w:del w:id="1612" w:author="Chen Heller" w:date="2022-08-29T11:15:00Z">
        <w:r w:rsidR="00FF06FA" w:rsidDel="006F7B28">
          <w:delText xml:space="preserve">long </w:delText>
        </w:r>
      </w:del>
      <w:del w:id="1613" w:author="Chen Heller" w:date="2022-09-10T09:11:00Z">
        <w:r w:rsidR="00FF06FA" w:rsidDel="00595024">
          <w:delText>lasting debate about the extent of unconscious processing</w:delText>
        </w:r>
      </w:del>
      <w:r w:rsidR="00FF06FA">
        <w:t xml:space="preserve">. To do so </w:t>
      </w:r>
      <w:del w:id="1614" w:author="Chen Heller" w:date="2022-09-10T08:14:00Z">
        <w:r w:rsidR="00FF06FA" w:rsidDel="00C46CA3">
          <w:delText>we</w:delText>
        </w:r>
      </w:del>
      <w:ins w:id="1615" w:author="Chen Heller" w:date="2022-09-10T08:14:00Z">
        <w:r w:rsidR="00C46CA3">
          <w:t>I</w:t>
        </w:r>
      </w:ins>
      <w:r w:rsidR="00FF06FA">
        <w:t xml:space="preserve"> </w:t>
      </w:r>
      <w:del w:id="1616" w:author="Chen Heller" w:date="2022-09-10T09:07:00Z">
        <w:r w:rsidR="00FF06FA" w:rsidDel="003A7204">
          <w:delText xml:space="preserve">used </w:delText>
        </w:r>
      </w:del>
      <w:ins w:id="1617" w:author="Chen Heller" w:date="2022-09-10T09:13:00Z">
        <w:r w:rsidR="00420327">
          <w:t xml:space="preserve">integrated reaching responses </w:t>
        </w:r>
      </w:ins>
      <w:ins w:id="1618" w:author="Chen Heller" w:date="2022-09-10T09:14:00Z">
        <w:r w:rsidR="00E02767">
          <w:t>in</w:t>
        </w:r>
      </w:ins>
      <w:ins w:id="1619" w:author="Chen Heller" w:date="2022-09-10T09:13:00Z">
        <w:r w:rsidR="00420327">
          <w:t>to</w:t>
        </w:r>
      </w:ins>
      <w:ins w:id="1620" w:author="Chen Heller" w:date="2022-09-10T09:07:00Z">
        <w:r w:rsidR="003A7204">
          <w:t xml:space="preserve"> </w:t>
        </w:r>
      </w:ins>
      <w:r w:rsidR="00FF06FA">
        <w:t xml:space="preserve">a classical semantic priming paradigm that was previously used by </w:t>
      </w:r>
      <w:r w:rsidR="005C621D">
        <w:fldChar w:fldCharType="begin"/>
      </w:r>
      <w:r w:rsidR="005C621D">
        <w:instrText xml:space="preserve"> ADDIN ZOTERO_ITEM CSL_CITATION {"citationID":"qNdhyW52","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proofErr w:type="spellStart"/>
      <w:r w:rsidR="005C621D" w:rsidRPr="005C621D">
        <w:rPr>
          <w:rFonts w:ascii="Times New Roman" w:hAnsi="Times New Roman" w:cs="Times New Roman"/>
        </w:rPr>
        <w:t>Dehaene</w:t>
      </w:r>
      <w:proofErr w:type="spellEnd"/>
      <w:r w:rsidR="005C621D" w:rsidRPr="005C621D">
        <w:rPr>
          <w:rFonts w:ascii="Times New Roman" w:hAnsi="Times New Roman" w:cs="Times New Roman"/>
        </w:rPr>
        <w:t xml:space="preserv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FF06FA">
        <w:t xml:space="preserve"> and colleagues and was proven to exhibit extensive unconscious effects. </w:t>
      </w:r>
      <w:del w:id="1621" w:author="Chen Heller" w:date="2022-09-10T09:08:00Z">
        <w:r w:rsidR="00FF06FA" w:rsidDel="00333DEB">
          <w:delText>Our</w:delText>
        </w:r>
      </w:del>
      <w:ins w:id="1622" w:author="Chen Heller" w:date="2022-09-10T09:08:00Z">
        <w:r w:rsidR="00333DEB">
          <w:t>My</w:t>
        </w:r>
      </w:ins>
      <w:r w:rsidR="00FF06FA">
        <w:t xml:space="preserve"> first experiment required participants to make a semantic judgment regarding a target </w:t>
      </w:r>
      <w:del w:id="1623" w:author="Chen Heller" w:date="2022-09-10T09:15:00Z">
        <w:r w:rsidR="00FF06FA" w:rsidDel="000022AB">
          <w:delText xml:space="preserve">stimulus </w:delText>
        </w:r>
      </w:del>
      <w:ins w:id="1624" w:author="Chen Heller" w:date="2022-09-10T09:15:00Z">
        <w:r w:rsidR="000022AB">
          <w:t xml:space="preserve">word </w:t>
        </w:r>
      </w:ins>
      <w:r w:rsidR="00FF06FA">
        <w:t>that was preceded by a congruent/incongruent subliminal prime</w:t>
      </w:r>
      <w:ins w:id="1625" w:author="Chen Heller" w:date="2022-09-10T09:15:00Z">
        <w:r w:rsidR="000022AB">
          <w:t xml:space="preserve"> word</w:t>
        </w:r>
      </w:ins>
      <w:r w:rsidR="00FF06FA">
        <w:t xml:space="preserve">. Analysis of the results revealed a hint of unconscious processing </w:t>
      </w:r>
      <w:del w:id="1626"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627" w:author="Chen Heller" w:date="2022-09-10T09:16:00Z">
        <w:r w:rsidR="00FF06FA" w:rsidDel="002F522D">
          <w:delText xml:space="preserve">it was </w:delText>
        </w:r>
      </w:del>
      <w:ins w:id="1628" w:author="Chen Heller" w:date="2022-09-10T09:16:00Z">
        <w:r w:rsidR="002F522D">
          <w:lastRenderedPageBreak/>
          <w:t xml:space="preserve">I </w:t>
        </w:r>
      </w:ins>
      <w:r w:rsidR="00FF06FA">
        <w:t>suspected that the</w:t>
      </w:r>
      <w:ins w:id="1629" w:author="Chen Heller" w:date="2022-08-29T11:15:00Z">
        <w:r w:rsidR="00601EDA" w:rsidRPr="00601EDA">
          <w:t xml:space="preserve"> </w:t>
        </w:r>
      </w:ins>
      <w:ins w:id="1630" w:author="Chen Heller" w:date="2022-09-10T09:26:00Z">
        <w:r w:rsidR="00C54EA9">
          <w:t>evidence accumulation processes end</w:t>
        </w:r>
      </w:ins>
      <w:ins w:id="1631" w:author="Chen Heller" w:date="2022-09-10T09:27:00Z">
        <w:r w:rsidR="00C54EA9">
          <w:t xml:space="preserve">ed and a final decision was reached </w:t>
        </w:r>
      </w:ins>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w:t>
      </w:r>
      <w:proofErr w:type="spellStart"/>
      <w:r w:rsidR="000C2464" w:rsidRPr="000C2464">
        <w:rPr>
          <w:rFonts w:ascii="Times New Roman" w:hAnsi="Times New Roman" w:cs="Times New Roman"/>
        </w:rPr>
        <w:t>Mattler</w:t>
      </w:r>
      <w:proofErr w:type="spellEnd"/>
      <w:r w:rsidR="000C2464" w:rsidRPr="000C2464">
        <w:rPr>
          <w:rFonts w:ascii="Times New Roman" w:hAnsi="Times New Roman" w:cs="Times New Roman"/>
        </w:rPr>
        <w:t xml:space="preserve"> &amp; Palmer, 2012)</w:t>
      </w:r>
      <w:r w:rsidR="000C2464">
        <w:fldChar w:fldCharType="end"/>
      </w:r>
      <w:ins w:id="1632" w:author="Chen Heller" w:date="2022-09-10T09:26:00Z">
        <w:r w:rsidR="00C54EA9">
          <w:t xml:space="preserve"> </w:t>
        </w:r>
      </w:ins>
      <w:del w:id="1633" w:author="Chen Heller" w:date="2022-09-10T09:22:00Z">
        <w:r w:rsidR="00FF06FA" w:rsidDel="005D09A7">
          <w:delText xml:space="preserve"> prime</w:delText>
        </w:r>
      </w:del>
      <w:del w:id="1634" w:author="Chen Heller" w:date="2022-08-29T11:16:00Z">
        <w:r w:rsidR="00FF06FA" w:rsidDel="00E314F6">
          <w:delText>'s activity is diluted</w:delText>
        </w:r>
      </w:del>
      <w:del w:id="1635" w:author="Chen Heller" w:date="2022-09-10T09:22:00Z">
        <w:r w:rsidR="00FF06FA" w:rsidDel="005D09A7">
          <w:delText xml:space="preserve"> </w:delText>
        </w:r>
      </w:del>
      <w:r w:rsidR="00FF06FA">
        <w:t xml:space="preserve">before the movement </w:t>
      </w:r>
      <w:del w:id="1636" w:author="Chen Heller" w:date="2022-09-10T09:22:00Z">
        <w:r w:rsidR="00FF06FA" w:rsidDel="005D09A7">
          <w:delText xml:space="preserve">is </w:delText>
        </w:r>
      </w:del>
      <w:ins w:id="1637" w:author="Chen Heller" w:date="2022-09-10T09:22:00Z">
        <w:r w:rsidR="005D09A7">
          <w:t xml:space="preserve">was </w:t>
        </w:r>
      </w:ins>
      <w:r w:rsidR="00FF06FA">
        <w:t xml:space="preserve">initiated, which explains why a robust congruency effect was not </w:t>
      </w:r>
      <w:del w:id="1638" w:author="Chen Heller" w:date="2022-09-10T09:22:00Z">
        <w:r w:rsidR="00FF06FA" w:rsidDel="005D09A7">
          <w:delText>observed</w:delText>
        </w:r>
      </w:del>
      <w:ins w:id="1639" w:author="Chen Heller" w:date="2022-09-10T09:22:00Z">
        <w:r w:rsidR="005D09A7">
          <w:t>reflected in the movement</w:t>
        </w:r>
      </w:ins>
      <w:r w:rsidR="00FF06FA" w:rsidRPr="00B61294">
        <w:t xml:space="preserve">. Supportive evidence for this assumption was provided by the longer </w:t>
      </w:r>
      <w:del w:id="1640" w:author="Chen Heller" w:date="2022-08-29T11:16:00Z">
        <w:r w:rsidR="00FF06FA" w:rsidRPr="00B61294" w:rsidDel="00E314F6">
          <w:delText>movement onset</w:delText>
        </w:r>
      </w:del>
      <w:ins w:id="1641" w:author="Chen Heller" w:date="2022-08-29T11:16:00Z">
        <w:r w:rsidR="00E314F6">
          <w:t>reaction</w:t>
        </w:r>
      </w:ins>
      <w:r w:rsidR="00FF06FA" w:rsidRPr="00B61294">
        <w:t xml:space="preserve"> times</w:t>
      </w:r>
      <w:ins w:id="1642" w:author="Chen Heller" w:date="2022-09-10T09:23:00Z">
        <w:r w:rsidR="00C1383D">
          <w:t xml:space="preserve">, </w:t>
        </w:r>
        <w:r w:rsidR="00C1383D" w:rsidRPr="00B61294">
          <w:t>but not movement durations</w:t>
        </w:r>
        <w:r w:rsidR="00C1383D">
          <w:t>,</w:t>
        </w:r>
      </w:ins>
      <w:r w:rsidR="00FF06FA" w:rsidRPr="00B61294">
        <w:t xml:space="preserve"> in incongruent trials</w:t>
      </w:r>
      <w:del w:id="1643" w:author="Chen Heller" w:date="2022-09-10T09:23:00Z">
        <w:r w:rsidR="00FF06FA" w:rsidDel="00C1383D">
          <w:delText xml:space="preserve">, </w:delText>
        </w:r>
        <w:r w:rsidR="00FF06FA" w:rsidRPr="00B61294" w:rsidDel="00C1383D">
          <w:delText>but not movement durations</w:delText>
        </w:r>
      </w:del>
      <w:r w:rsidR="00FF06FA">
        <w:t xml:space="preserve">. </w:t>
      </w:r>
      <w:del w:id="1644" w:author="Chen Heller" w:date="2022-08-29T11:17:00Z">
        <w:r w:rsidR="00FF06FA" w:rsidDel="0038647F">
          <w:delText>For the unconscious effect to be reflected in the movement trajectory instead of the movement onset, it is preferable that the cognitive conflict between the prime and the target will overlap with the reaching movement. For this reason</w:delText>
        </w:r>
      </w:del>
      <w:ins w:id="1645" w:author="Chen Heller" w:date="2022-09-10T09:28:00Z">
        <w:r w:rsidR="006528C3">
          <w:t>Considering these results</w:t>
        </w:r>
      </w:ins>
      <w:r w:rsidR="00FF06FA">
        <w:t xml:space="preserve">, the </w:t>
      </w:r>
      <w:del w:id="1646" w:author="Chen Heller" w:date="2022-09-10T09:28:00Z">
        <w:r w:rsidR="00FF06FA" w:rsidDel="006528C3">
          <w:delText xml:space="preserve">participants' </w:delText>
        </w:r>
      </w:del>
      <w:r w:rsidR="00FF06FA">
        <w:t xml:space="preserve">response window in the second experiment was </w:t>
      </w:r>
      <w:del w:id="1647" w:author="Chen Heller" w:date="2022-09-10T09:28:00Z">
        <w:r w:rsidR="00FF06FA" w:rsidDel="006528C3">
          <w:delText xml:space="preserve">diminished </w:delText>
        </w:r>
      </w:del>
      <w:ins w:id="1648" w:author="Chen Heller" w:date="2022-09-10T09:28:00Z">
        <w:r w:rsidR="006528C3">
          <w:t xml:space="preserve">reduced </w:t>
        </w:r>
      </w:ins>
      <w:r w:rsidR="00FF06FA">
        <w:t xml:space="preserve">and limitations were placed on </w:t>
      </w:r>
      <w:del w:id="1649" w:author="Chen Heller" w:date="2022-09-10T09:28:00Z">
        <w:r w:rsidR="00FF06FA" w:rsidDel="006528C3">
          <w:delText xml:space="preserve">their </w:delText>
        </w:r>
      </w:del>
      <w:r w:rsidR="00FF06FA">
        <w:t xml:space="preserve">movement onset time and movement duration. Unfortunately, the strict timing constraints resulted in many excluded trials </w:t>
      </w:r>
      <w:del w:id="1650" w:author="Chen Heller" w:date="2022-09-10T09:32:00Z">
        <w:r w:rsidR="00FF06FA" w:rsidDel="00136091">
          <w:delText xml:space="preserve">and </w:delText>
        </w:r>
      </w:del>
      <w:ins w:id="1651" w:author="Chen Heller" w:date="2022-09-10T09:32:00Z">
        <w:r w:rsidR="00136091">
          <w:t xml:space="preserve">which </w:t>
        </w:r>
        <w:r w:rsidR="00EC097D">
          <w:t xml:space="preserve">increased the </w:t>
        </w:r>
      </w:ins>
      <w:ins w:id="1652" w:author="Chen Heller" w:date="2022-09-10T09:33:00Z">
        <w:r w:rsidR="00EC097D">
          <w:t>measured noise</w:t>
        </w:r>
      </w:ins>
      <w:ins w:id="1653" w:author="Chen Heller" w:date="2022-09-10T09:31:00Z">
        <w:r w:rsidR="00136091">
          <w:t xml:space="preserve">. </w:t>
        </w:r>
      </w:ins>
      <w:del w:id="1654" w:author="Chen Heller" w:date="2022-09-10T09:32:00Z">
        <w:r w:rsidR="00FF06FA" w:rsidDel="00EC097D">
          <w:delText xml:space="preserve">therefore </w:delText>
        </w:r>
      </w:del>
      <w:ins w:id="1655" w:author="Chen Heller" w:date="2022-09-10T09:33:00Z">
        <w:r w:rsidR="00EC097D">
          <w:t>A lower signal to noise ratio</w:t>
        </w:r>
      </w:ins>
      <w:ins w:id="1656" w:author="Chen Heller" w:date="2022-09-10T10:15:00Z">
        <w:r w:rsidR="0019030C">
          <w:t xml:space="preserve"> (SNR)</w:t>
        </w:r>
      </w:ins>
      <w:ins w:id="1657" w:author="Chen Heller" w:date="2022-09-10T09:33:00Z">
        <w:r w:rsidR="00EC097D">
          <w:t xml:space="preserve"> together with a </w:t>
        </w:r>
      </w:ins>
      <w:ins w:id="1658" w:author="Chen Heller" w:date="2022-09-10T09:36:00Z">
        <w:r w:rsidR="00276F6F">
          <w:t>single participant with an extreme opposite effect to</w:t>
        </w:r>
      </w:ins>
      <w:ins w:id="1659" w:author="Chen Heller" w:date="2022-09-10T09:35:00Z">
        <w:r w:rsidR="00276F6F">
          <w:t xml:space="preserve"> the rest of the sample</w:t>
        </w:r>
      </w:ins>
      <w:ins w:id="1660" w:author="Chen Heller" w:date="2022-09-10T09:36:00Z">
        <w:r w:rsidR="00276F6F">
          <w:t xml:space="preserve">, </w:t>
        </w:r>
      </w:ins>
      <w:ins w:id="1661" w:author="Chen Heller" w:date="2022-09-10T09:33:00Z">
        <w:r w:rsidR="00E72C37">
          <w:t>occluded the congruency effect</w:t>
        </w:r>
      </w:ins>
      <w:ins w:id="1662" w:author="Chen Heller" w:date="2022-09-10T09:34:00Z">
        <w:r w:rsidR="00E72C37">
          <w:t>.</w:t>
        </w:r>
      </w:ins>
      <w:del w:id="1663" w:author="Chen Heller" w:date="2022-09-10T09:34:00Z">
        <w:r w:rsidR="00FF06FA" w:rsidDel="00E72C37">
          <w:delText>a significant congruency effect was not found</w:delText>
        </w:r>
      </w:del>
      <w:r w:rsidR="00FF06FA">
        <w:t xml:space="preserve">. To solve </w:t>
      </w:r>
      <w:del w:id="1664" w:author="Chen Heller" w:date="2022-09-10T09:36:00Z">
        <w:r w:rsidR="00FF06FA" w:rsidDel="0014206C">
          <w:delText xml:space="preserve">this </w:delText>
        </w:r>
      </w:del>
      <w:ins w:id="1665" w:author="Chen Heller" w:date="2022-09-10T09:36:00Z">
        <w:r w:rsidR="0014206C">
          <w:t xml:space="preserve">these </w:t>
        </w:r>
      </w:ins>
      <w:r w:rsidR="00FF06FA">
        <w:t>problem</w:t>
      </w:r>
      <w:ins w:id="1666" w:author="Chen Heller" w:date="2022-09-10T09:37:00Z">
        <w:r w:rsidR="0014206C">
          <w:t>s</w:t>
        </w:r>
      </w:ins>
      <w:r w:rsidR="00FF06FA">
        <w:t xml:space="preserve">, an additional training day was added in experiment three, which was intended to improve the participants' response speed and increase the </w:t>
      </w:r>
      <w:del w:id="1667" w:author="Chen Heller" w:date="2022-08-29T11:17:00Z">
        <w:r w:rsidR="00FF06FA" w:rsidDel="0038647F">
          <w:delText xml:space="preserve">amount </w:delText>
        </w:r>
      </w:del>
      <w:ins w:id="1668" w:author="Chen Heller" w:date="2022-08-29T11:17:00Z">
        <w:r w:rsidR="0038647F">
          <w:t xml:space="preserve">number </w:t>
        </w:r>
      </w:ins>
      <w:r w:rsidR="00FF06FA">
        <w:t xml:space="preserve">of valid trials. </w:t>
      </w:r>
      <w:proofErr w:type="gramStart"/>
      <w:ins w:id="1669" w:author="Chen Heller" w:date="2022-09-10T09:48:00Z">
        <w:r w:rsidR="007F6E99">
          <w:t>Consequently</w:t>
        </w:r>
        <w:proofErr w:type="gramEnd"/>
        <w:r w:rsidR="007F6E99">
          <w:t xml:space="preserve"> numerically lower RT was observed in the second day of Exp 3. And a significant congruency effect was detected in the reach area variable. </w:t>
        </w:r>
      </w:ins>
      <w:ins w:id="1670" w:author="Chen Heller" w:date="2022-09-10T09:49:00Z">
        <w:r w:rsidR="007F6E99">
          <w:t xml:space="preserve">Surprisingly, the additional training day did not increase the number of valid trails and was </w:t>
        </w:r>
      </w:ins>
      <w:ins w:id="1671" w:author="Chen Heller" w:date="2022-09-10T09:50:00Z">
        <w:r w:rsidR="00A53F64">
          <w:t>therefore</w:t>
        </w:r>
      </w:ins>
      <w:ins w:id="1672" w:author="Chen Heller" w:date="2022-09-10T09:49:00Z">
        <w:r w:rsidR="007F6E99">
          <w:t xml:space="preserve"> omitted in </w:t>
        </w:r>
        <w:r w:rsidR="00FB05DB">
          <w:t xml:space="preserve">Exp 4. </w:t>
        </w:r>
      </w:ins>
      <w:del w:id="1673" w:author="Chen Heller" w:date="2022-09-10T09:39:00Z">
        <w:r w:rsidR="00FF06FA"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674" w:author="Chen Heller" w:date="2022-09-10T09:50:00Z">
        <w:r w:rsidR="00FF06FA" w:rsidDel="00A53F64">
          <w:delText xml:space="preserve">Therefor in the fourth experiment the additional training day was discarded. </w:delText>
        </w:r>
      </w:del>
      <w:r w:rsidR="00FF06FA">
        <w:t xml:space="preserve">The goal of the fourth experiment was to examine if motion </w:t>
      </w:r>
      <w:del w:id="1675" w:author="Chen Heller" w:date="2022-08-29T11:17:00Z">
        <w:r w:rsidR="00FF06FA" w:rsidDel="0038647F">
          <w:delText xml:space="preserve">capture </w:delText>
        </w:r>
      </w:del>
      <w:ins w:id="1676" w:author="Chen Heller" w:date="2022-08-29T11:17:00Z">
        <w:r w:rsidR="0038647F">
          <w:t xml:space="preserve">tracking </w:t>
        </w:r>
      </w:ins>
      <w:r w:rsidR="00FF06FA">
        <w:t xml:space="preserve">is superior to keyboard-RT when probing unconscious processing, consequently </w:t>
      </w:r>
      <w:ins w:id="1677" w:author="Chen Heller" w:date="2022-08-29T11:18:00Z">
        <w:r w:rsidR="00B00AED">
          <w:t>both measures were used in two consecutive sessions, both of which yielded robust effects.</w:t>
        </w:r>
      </w:ins>
    </w:p>
    <w:p w14:paraId="4C2B4096" w14:textId="184A67C3" w:rsidR="00B00AED" w:rsidRDefault="00B00AED" w:rsidP="00915CA3">
      <w:pPr>
        <w:rPr>
          <w:ins w:id="1678" w:author="Chen Heller" w:date="2022-08-29T11:18:00Z"/>
        </w:rPr>
      </w:pPr>
      <w:ins w:id="1679" w:author="Chen Heller" w:date="2022-08-29T11:18:00Z">
        <w:r>
          <w:t xml:space="preserve">Since the experiment included stringent awareness measures, criticisms attributing unconscious effects to residual undetected awareness </w:t>
        </w:r>
      </w:ins>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w:t>
      </w:r>
      <w:proofErr w:type="spellStart"/>
      <w:r w:rsidR="00915CA3" w:rsidRPr="00915CA3">
        <w:rPr>
          <w:rFonts w:ascii="Times New Roman" w:hAnsi="Times New Roman" w:cs="Times New Roman"/>
        </w:rPr>
        <w:t>Merikle</w:t>
      </w:r>
      <w:proofErr w:type="spellEnd"/>
      <w:r w:rsidR="00915CA3" w:rsidRPr="00915CA3">
        <w:rPr>
          <w:rFonts w:ascii="Times New Roman" w:hAnsi="Times New Roman" w:cs="Times New Roman"/>
        </w:rPr>
        <w:t xml:space="preserve">, 1992; Peters &amp; Lau, 2015; </w:t>
      </w:r>
      <w:proofErr w:type="spellStart"/>
      <w:r w:rsidR="00915CA3" w:rsidRPr="00915CA3">
        <w:rPr>
          <w:rFonts w:ascii="Times New Roman" w:hAnsi="Times New Roman" w:cs="Times New Roman"/>
        </w:rPr>
        <w:t>Zerweck</w:t>
      </w:r>
      <w:proofErr w:type="spellEnd"/>
      <w:r w:rsidR="00915CA3" w:rsidRPr="00915CA3">
        <w:rPr>
          <w:rFonts w:ascii="Times New Roman" w:hAnsi="Times New Roman" w:cs="Times New Roman"/>
        </w:rPr>
        <w:t xml:space="preserve"> et al., 2021)</w:t>
      </w:r>
      <w:r w:rsidR="00B621A3">
        <w:fldChar w:fldCharType="end"/>
      </w:r>
      <w:ins w:id="1680" w:author="Chen Heller" w:date="2022-08-29T11:18:00Z">
        <w:r>
          <w:t xml:space="preserve"> should not apply for these results. Similarly, </w:t>
        </w:r>
      </w:ins>
      <w:ins w:id="1681" w:author="Chen Heller" w:date="2022-09-10T09:56:00Z">
        <w:r w:rsidR="00A0070E">
          <w:t xml:space="preserve">the </w:t>
        </w:r>
      </w:ins>
      <w:ins w:id="1682" w:author="Chen Heller" w:date="2022-09-10T09:57:00Z">
        <w:r w:rsidR="00A0070E">
          <w:t xml:space="preserve">unconscious effect does not stem from regression to the mean of the awareness measurement </w:t>
        </w:r>
      </w:ins>
      <w:ins w:id="1683" w:author="Chen Heller" w:date="2022-09-10T09:58:00Z">
        <w:r w:rsidR="00A26212">
          <w:t xml:space="preserve">[ref to shanks 2017] </w:t>
        </w:r>
      </w:ins>
      <w:ins w:id="1684" w:author="Chen Heller" w:date="2022-09-10T09:57:00Z">
        <w:r w:rsidR="00A0070E">
          <w:t xml:space="preserve">since </w:t>
        </w:r>
      </w:ins>
      <w:ins w:id="1685" w:author="Chen Heller" w:date="2022-09-10T09:58:00Z">
        <w:r w:rsidR="00A26212">
          <w:t xml:space="preserve">no </w:t>
        </w:r>
      </w:ins>
      <w:ins w:id="1686" w:author="Chen Heller" w:date="2022-08-29T11:18:00Z">
        <w:r>
          <w:t xml:space="preserve">participants </w:t>
        </w:r>
      </w:ins>
      <w:ins w:id="1687" w:author="Chen Heller" w:date="2022-09-10T09:58:00Z">
        <w:r w:rsidR="00A26212">
          <w:t>were excluded because they saw the prime</w:t>
        </w:r>
      </w:ins>
      <w:ins w:id="1688" w:author="Chen Heller" w:date="2022-08-29T11:18:00Z">
        <w:r>
          <w:t xml:space="preserve">. </w:t>
        </w:r>
      </w:ins>
      <w:ins w:id="1689" w:author="Chen Heller" w:date="2022-09-10T09:59:00Z">
        <w:r w:rsidR="000D14BE">
          <w:t>Furthermore</w:t>
        </w:r>
      </w:ins>
      <w:ins w:id="1690" w:author="Chen Heller" w:date="2022-08-29T11:18:00Z">
        <w:r>
          <w:t xml:space="preserve">, the distribution of the </w:t>
        </w:r>
        <w:r>
          <w:lastRenderedPageBreak/>
          <w:t xml:space="preserve">objective awareness measure is centered around 50% correct answers [ref to figure] </w:t>
        </w:r>
      </w:ins>
      <w:ins w:id="1691" w:author="Chen Heller" w:date="2022-09-10T09:59:00Z">
        <w:r w:rsidR="000D14BE">
          <w:t xml:space="preserve">which </w:t>
        </w:r>
      </w:ins>
      <w:ins w:id="1692" w:author="Chen Heller" w:date="2022-08-29T11:18:00Z">
        <w:r>
          <w:t xml:space="preserve">indicates that the masking manipulation was successful. To conclude, the observed unconscious effect is not easily refuted and therefore provides a solid testimony </w:t>
        </w:r>
      </w:ins>
      <w:ins w:id="1693" w:author="Chen Heller" w:date="2022-09-10T10:00:00Z">
        <w:r w:rsidR="00D80B9B">
          <w:t xml:space="preserve">for </w:t>
        </w:r>
      </w:ins>
      <w:ins w:id="1694" w:author="Chen Heller" w:date="2022-08-29T11:18:00Z">
        <w:r>
          <w:t xml:space="preserve">unconscious processing in the debate regarding its </w:t>
        </w:r>
      </w:ins>
      <w:ins w:id="1695" w:author="Chen Heller" w:date="2022-09-10T10:00:00Z">
        <w:r w:rsidR="00D80B9B">
          <w:t xml:space="preserve">extent </w:t>
        </w:r>
      </w:ins>
      <w:r w:rsidR="00347162">
        <w:fldChar w:fldCharType="begin"/>
      </w:r>
      <w:r w:rsidR="00347162">
        <w: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347162">
        <w:fldChar w:fldCharType="separate"/>
      </w:r>
      <w:r w:rsidR="00347162" w:rsidRPr="00347162">
        <w:rPr>
          <w:rFonts w:ascii="Times New Roman" w:hAnsi="Times New Roman" w:cs="Times New Roman"/>
        </w:rPr>
        <w:t>(</w:t>
      </w:r>
      <w:proofErr w:type="spellStart"/>
      <w:r w:rsidR="00347162" w:rsidRPr="00347162">
        <w:rPr>
          <w:rFonts w:ascii="Times New Roman" w:hAnsi="Times New Roman" w:cs="Times New Roman"/>
        </w:rPr>
        <w:t>Hassin</w:t>
      </w:r>
      <w:proofErr w:type="spellEnd"/>
      <w:r w:rsidR="00347162" w:rsidRPr="00347162">
        <w:rPr>
          <w:rFonts w:ascii="Times New Roman" w:hAnsi="Times New Roman" w:cs="Times New Roman"/>
        </w:rPr>
        <w:t xml:space="preserve">, 2013; </w:t>
      </w:r>
      <w:proofErr w:type="spellStart"/>
      <w:r w:rsidR="00347162" w:rsidRPr="00347162">
        <w:rPr>
          <w:rFonts w:ascii="Times New Roman" w:hAnsi="Times New Roman" w:cs="Times New Roman"/>
        </w:rPr>
        <w:t>Hesselmann</w:t>
      </w:r>
      <w:proofErr w:type="spellEnd"/>
      <w:r w:rsidR="00347162" w:rsidRPr="00347162">
        <w:rPr>
          <w:rFonts w:ascii="Times New Roman" w:hAnsi="Times New Roman" w:cs="Times New Roman"/>
        </w:rPr>
        <w:t xml:space="preserve"> &amp; Moors, 2015; Peters et al., 2017)</w:t>
      </w:r>
      <w:r w:rsidR="00347162">
        <w:fldChar w:fldCharType="end"/>
      </w:r>
      <w:ins w:id="1696" w:author="Chen Heller" w:date="2022-08-29T11:18:00Z">
        <w:r>
          <w:t>.</w:t>
        </w:r>
      </w:ins>
    </w:p>
    <w:p w14:paraId="451352B2" w14:textId="553CEFEF" w:rsidR="005F0446" w:rsidRDefault="00B92907" w:rsidP="006238E0">
      <w:pPr>
        <w:rPr>
          <w:ins w:id="1697" w:author="Chen Heller" w:date="2022-09-10T09:03:00Z"/>
        </w:rPr>
      </w:pPr>
      <w:ins w:id="1698" w:author="Chen Heller" w:date="2022-09-10T10:07:00Z">
        <w:r>
          <w:t xml:space="preserve">My experiment demonstrated why </w:t>
        </w:r>
      </w:ins>
      <w:ins w:id="1699" w:author="Chen Heller" w:date="2022-08-29T11:18:00Z">
        <w:r w:rsidR="005F0446">
          <w:t>motion tracking</w:t>
        </w:r>
      </w:ins>
      <w:ins w:id="1700" w:author="Chen Heller" w:date="2022-09-10T10:08:00Z">
        <w:r>
          <w:t xml:space="preserve"> </w:t>
        </w:r>
      </w:ins>
      <w:ins w:id="1701" w:author="Chen Heller" w:date="2022-08-29T11:18:00Z">
        <w:r w:rsidR="005F0446">
          <w:t xml:space="preserve">can be beneficial to the study of unconscious processes. Unlike keyboard </w:t>
        </w:r>
      </w:ins>
      <w:ins w:id="1702" w:author="Chen Heller" w:date="2022-09-10T10:01:00Z">
        <w:r w:rsidR="00560A4A">
          <w:t>response,</w:t>
        </w:r>
      </w:ins>
      <w:ins w:id="1703" w:author="Chen Heller" w:date="2022-08-29T11:18:00Z">
        <w:r w:rsidR="005F0446">
          <w:t xml:space="preserve"> which is definitive and final, the reaching measure allows participants to change their mind while providing the answer and correct it if necessary. This type of </w:t>
        </w:r>
      </w:ins>
      <w:ins w:id="1704" w:author="Chen Heller" w:date="2022-09-10T10:04:00Z">
        <w:r w:rsidR="00E8307D">
          <w:t xml:space="preserve">behavior </w:t>
        </w:r>
      </w:ins>
      <w:ins w:id="1705" w:author="Chen Heller" w:date="2022-08-29T11:18:00Z">
        <w:r w:rsidR="005F0446">
          <w:t xml:space="preserve">is particularly interesting because it might </w:t>
        </w:r>
      </w:ins>
      <w:ins w:id="1706" w:author="Chen Heller" w:date="2022-09-10T10:03:00Z">
        <w:r w:rsidR="00235A05">
          <w:t xml:space="preserve">reflect a strong conflict between </w:t>
        </w:r>
      </w:ins>
      <w:ins w:id="1707" w:author="Chen Heller" w:date="2022-09-10T10:05:00Z">
        <w:r w:rsidR="00B53C5F">
          <w:t xml:space="preserve">and </w:t>
        </w:r>
      </w:ins>
      <w:ins w:id="1708" w:author="Chen Heller" w:date="2022-09-10T10:04:00Z">
        <w:r w:rsidR="00A23426">
          <w:t xml:space="preserve">incongruent </w:t>
        </w:r>
      </w:ins>
      <w:ins w:id="1709" w:author="Chen Heller" w:date="2022-09-10T10:03:00Z">
        <w:r w:rsidR="00235A05">
          <w:t xml:space="preserve">prime </w:t>
        </w:r>
      </w:ins>
      <w:ins w:id="1710" w:author="Chen Heller" w:date="2022-09-10T10:04:00Z">
        <w:r w:rsidR="00E8307D">
          <w:t xml:space="preserve">and </w:t>
        </w:r>
      </w:ins>
      <w:ins w:id="1711" w:author="Chen Heller" w:date="2022-09-10T10:03:00Z">
        <w:r w:rsidR="00235A05">
          <w:t>target</w:t>
        </w:r>
      </w:ins>
      <w:ins w:id="1712" w:author="Chen Heller" w:date="2022-08-29T11:18:00Z">
        <w:r w:rsidR="005F0446">
          <w:t xml:space="preserve">. </w:t>
        </w:r>
      </w:ins>
      <w:ins w:id="1713" w:author="Chen Heller" w:date="2022-09-10T10:05:00Z">
        <w:r w:rsidR="00B53C5F">
          <w:t>Additionally</w:t>
        </w:r>
      </w:ins>
      <w:ins w:id="1714" w:author="Chen Heller" w:date="2022-08-29T11:18:00Z">
        <w:r w:rsidR="005F0446">
          <w:t>, the possibility to regret and correct could</w:t>
        </w:r>
      </w:ins>
      <w:ins w:id="1715" w:author="Chen Heller" w:date="2022-09-04T12:41:00Z">
        <w:r w:rsidR="002A3AD3">
          <w:t xml:space="preserve"> decrease the </w:t>
        </w:r>
      </w:ins>
      <w:ins w:id="1716" w:author="Chen Heller" w:date="2022-09-10T10:06:00Z">
        <w:r w:rsidR="0018566B">
          <w:t>number</w:t>
        </w:r>
      </w:ins>
      <w:ins w:id="1717" w:author="Chen Heller" w:date="2022-09-04T12:41:00Z">
        <w:r w:rsidR="002A3AD3">
          <w:t xml:space="preserve"> of incorrect answers as was demonstrated </w:t>
        </w:r>
      </w:ins>
      <w:ins w:id="1718" w:author="Chen Heller" w:date="2022-09-10T10:06:00Z">
        <w:r w:rsidR="00A96FFC">
          <w:t>in Exp 4</w:t>
        </w:r>
      </w:ins>
      <w:ins w:id="1719" w:author="Chen Heller" w:date="2022-08-29T11:18:00Z">
        <w:r w:rsidR="005F0446">
          <w:t>.</w:t>
        </w:r>
      </w:ins>
    </w:p>
    <w:p w14:paraId="0BA66345" w14:textId="29E9035B" w:rsidR="00472332" w:rsidRPr="00472332" w:rsidDel="00535B09" w:rsidRDefault="00ED63BF" w:rsidP="00773F6F">
      <w:pPr>
        <w:rPr>
          <w:del w:id="1720" w:author="Chen Heller" w:date="2022-09-04T13:41:00Z"/>
          <w:rtl/>
        </w:rPr>
        <w:pPrChange w:id="1721" w:author="Chen Heller" w:date="2022-09-04T13:46:00Z">
          <w:pPr>
            <w:pStyle w:val="Heading4"/>
          </w:pPr>
        </w:pPrChange>
      </w:pPr>
      <w:ins w:id="1722" w:author="Chen Heller" w:date="2022-09-01T13:47:00Z">
        <w:r>
          <w:t xml:space="preserve">Although </w:t>
        </w:r>
      </w:ins>
      <w:ins w:id="1723" w:author="Chen Heller" w:date="2022-09-04T12:52:00Z">
        <w:r w:rsidR="00AC70BA">
          <w:t xml:space="preserve">I </w:t>
        </w:r>
      </w:ins>
      <w:ins w:id="1724" w:author="Chen Heller" w:date="2022-09-01T14:02:00Z">
        <w:r w:rsidR="006A52EC">
          <w:t xml:space="preserve">expected </w:t>
        </w:r>
      </w:ins>
      <w:ins w:id="1725" w:author="Chen Heller" w:date="2022-09-04T12:52:00Z">
        <w:r w:rsidR="00AC70BA">
          <w:t xml:space="preserve">the keyboard </w:t>
        </w:r>
      </w:ins>
      <w:ins w:id="1726" w:author="Chen Heller" w:date="2022-09-01T14:03:00Z">
        <w:r w:rsidR="006A52EC">
          <w:t>session</w:t>
        </w:r>
      </w:ins>
      <w:ins w:id="1727" w:author="Chen Heller" w:date="2022-09-04T12:53:00Z">
        <w:r w:rsidR="00AC70BA">
          <w:t xml:space="preserve"> to produce a smaller effect</w:t>
        </w:r>
      </w:ins>
      <w:ins w:id="1728" w:author="Chen Heller" w:date="2022-09-01T14:03:00Z">
        <w:r w:rsidR="006A52EC">
          <w:t xml:space="preserve">, </w:t>
        </w:r>
      </w:ins>
      <w:ins w:id="1729" w:author="Chen Heller" w:date="2022-09-01T14:08:00Z">
        <w:r w:rsidR="002B6B6F">
          <w:t xml:space="preserve">in practice </w:t>
        </w:r>
      </w:ins>
      <w:ins w:id="1730" w:author="Chen Heller" w:date="2022-09-04T13:41:00Z">
        <w:r w:rsidR="003B1BD0">
          <w:t xml:space="preserve">its size was </w:t>
        </w:r>
      </w:ins>
      <w:ins w:id="1731" w:author="Chen Heller" w:date="2022-09-01T14:08:00Z">
        <w:r w:rsidR="002B6B6F">
          <w:t xml:space="preserve">comparable </w:t>
        </w:r>
      </w:ins>
      <w:ins w:id="1732" w:author="Chen Heller" w:date="2022-09-04T13:42:00Z">
        <w:r w:rsidR="003B1BD0">
          <w:t xml:space="preserve">to that </w:t>
        </w:r>
      </w:ins>
      <w:ins w:id="1733" w:author="Chen Heller" w:date="2022-09-10T10:08:00Z">
        <w:r w:rsidR="009245E5">
          <w:t xml:space="preserve">found in the </w:t>
        </w:r>
      </w:ins>
      <w:ins w:id="1734" w:author="Chen Heller" w:date="2022-09-04T13:42:00Z">
        <w:r w:rsidR="003B1BD0">
          <w:t xml:space="preserve">movement duration </w:t>
        </w:r>
      </w:ins>
      <w:ins w:id="1735" w:author="Chen Heller" w:date="2022-09-10T10:08:00Z">
        <w:r w:rsidR="009245E5">
          <w:t>variable</w:t>
        </w:r>
      </w:ins>
      <w:ins w:id="1736" w:author="Chen Heller" w:date="2022-09-04T13:42:00Z">
        <w:r w:rsidR="003B1BD0">
          <w:t>.</w:t>
        </w:r>
      </w:ins>
      <w:ins w:id="1737" w:author="Chen Heller" w:date="2022-09-04T12:53:00Z">
        <w:r w:rsidR="00C13750">
          <w:t xml:space="preserve"> </w:t>
        </w:r>
      </w:ins>
      <w:ins w:id="1738" w:author="Chen Heller" w:date="2022-09-04T13:43:00Z">
        <w:r w:rsidR="00115AEF">
          <w:t xml:space="preserve">Conversely, the effect size of </w:t>
        </w:r>
      </w:ins>
      <w:ins w:id="1739" w:author="Chen Heller" w:date="2022-09-04T13:44:00Z">
        <w:r w:rsidR="00115AEF">
          <w:t xml:space="preserve">the </w:t>
        </w:r>
        <w:r w:rsidR="00C0281E">
          <w:t>reach area measure was smaller than that of the keyboard</w:t>
        </w:r>
      </w:ins>
      <w:ins w:id="1740" w:author="Chen Heller" w:date="2022-09-04T12:53:00Z">
        <w:r w:rsidR="00C13750">
          <w:t xml:space="preserve">. </w:t>
        </w:r>
      </w:ins>
      <w:ins w:id="1741" w:author="Chen Heller" w:date="2022-09-04T12:54:00Z">
        <w:r w:rsidR="00C13750">
          <w:t xml:space="preserve">One possible explanation for this pattern </w:t>
        </w:r>
        <w:r w:rsidR="007F0B60">
          <w:t xml:space="preserve">of results </w:t>
        </w:r>
      </w:ins>
      <w:ins w:id="1742" w:author="Chen Heller" w:date="2022-09-10T10:09:00Z">
        <w:r w:rsidR="005500AD">
          <w:t xml:space="preserve">is provided by </w:t>
        </w:r>
      </w:ins>
      <w:ins w:id="1743" w:author="Chen Heller" w:date="2022-09-10T10:11:00Z">
        <w:r w:rsidR="00B300C4">
          <w:t>the</w:t>
        </w:r>
      </w:ins>
      <w:ins w:id="1744" w:author="Chen Heller" w:date="2022-09-10T10:09:00Z">
        <w:r w:rsidR="005500AD">
          <w:t xml:space="preserve"> </w:t>
        </w:r>
      </w:ins>
      <w:ins w:id="1745" w:author="Chen Heller" w:date="2022-09-04T12:54:00Z">
        <w:r w:rsidR="007F0B60">
          <w:t xml:space="preserve">larger amount of noise in the </w:t>
        </w:r>
        <w:commentRangeStart w:id="1746"/>
        <w:r w:rsidR="007F0B60">
          <w:t>reaching measure</w:t>
        </w:r>
      </w:ins>
      <w:commentRangeEnd w:id="1746"/>
      <w:ins w:id="1747" w:author="Chen Heller" w:date="2022-09-04T13:36:00Z">
        <w:r w:rsidR="009E3931">
          <w:rPr>
            <w:rStyle w:val="CommentReference"/>
          </w:rPr>
          <w:commentReference w:id="1746"/>
        </w:r>
      </w:ins>
      <w:ins w:id="1748" w:author="Chen Heller" w:date="2022-09-04T13:44:00Z">
        <w:r w:rsidR="00C0281E">
          <w:t xml:space="preserve"> which </w:t>
        </w:r>
      </w:ins>
      <w:ins w:id="1749" w:author="Chen Heller" w:date="2022-09-10T10:10:00Z">
        <w:r w:rsidR="005500AD">
          <w:t xml:space="preserve">decreased </w:t>
        </w:r>
      </w:ins>
      <w:ins w:id="1750" w:author="Chen Heller" w:date="2022-09-10T10:11:00Z">
        <w:r w:rsidR="00694406">
          <w:t>its</w:t>
        </w:r>
      </w:ins>
      <w:ins w:id="1751" w:author="Chen Heller" w:date="2022-09-04T13:44:00Z">
        <w:r w:rsidR="00C0281E">
          <w:t xml:space="preserve"> </w:t>
        </w:r>
      </w:ins>
      <w:ins w:id="1752" w:author="Chen Heller" w:date="2022-09-10T10:15:00Z">
        <w:r w:rsidR="0019030C">
          <w:t>SNR</w:t>
        </w:r>
      </w:ins>
      <w:ins w:id="1753" w:author="Chen Heller" w:date="2022-09-04T12:54:00Z">
        <w:r w:rsidR="007F0B60">
          <w:t xml:space="preserve">. </w:t>
        </w:r>
      </w:ins>
      <w:ins w:id="1754" w:author="Chen Heller" w:date="2022-09-04T13:44:00Z">
        <w:r w:rsidR="00C0281E">
          <w:t xml:space="preserve">Specifically, </w:t>
        </w:r>
      </w:ins>
      <w:ins w:id="1755" w:author="Chen Heller" w:date="2022-09-04T12:54:00Z">
        <w:r w:rsidR="007F0B60">
          <w:t xml:space="preserve">reaching movements </w:t>
        </w:r>
      </w:ins>
      <w:ins w:id="1756" w:author="Chen Heller" w:date="2022-09-11T13:35:00Z">
        <w:r w:rsidR="00B160A8">
          <w:t xml:space="preserve">require planning a </w:t>
        </w:r>
      </w:ins>
      <w:ins w:id="1757" w:author="Chen Heller" w:date="2022-09-11T13:36:00Z">
        <w:r w:rsidR="00B160A8">
          <w:t>trajectory in space towards a target which makes them more comple</w:t>
        </w:r>
        <w:r w:rsidR="00ED1528">
          <w:t>x</w:t>
        </w:r>
        <w:r w:rsidR="00B160A8">
          <w:t>, and t</w:t>
        </w:r>
      </w:ins>
      <w:ins w:id="1758" w:author="Chen Heller" w:date="2022-09-04T12:55:00Z">
        <w:r w:rsidR="00EE0803">
          <w:t>he more complex a proce</w:t>
        </w:r>
      </w:ins>
      <w:ins w:id="1759" w:author="Chen Heller" w:date="2022-09-04T12:56:00Z">
        <w:r w:rsidR="00EE0803">
          <w:t>ss is, the more room there is for error and variability when executing it</w:t>
        </w:r>
      </w:ins>
      <w:ins w:id="1760" w:author="Chen Heller" w:date="2022-09-04T12:59:00Z">
        <w:r w:rsidR="00F77750">
          <w:t xml:space="preserve">. Hence, </w:t>
        </w:r>
      </w:ins>
      <w:ins w:id="1761" w:author="Chen Heller" w:date="2022-09-04T13:01:00Z">
        <w:r w:rsidR="007B612C">
          <w:t xml:space="preserve">the expression of </w:t>
        </w:r>
      </w:ins>
      <w:ins w:id="1762" w:author="Chen Heller" w:date="2022-09-10T10:12:00Z">
        <w:r w:rsidR="00D544FE">
          <w:t>a</w:t>
        </w:r>
      </w:ins>
      <w:ins w:id="1763" w:author="Chen Heller" w:date="2022-09-04T13:01:00Z">
        <w:r w:rsidR="007B612C">
          <w:t xml:space="preserve"> congruency effect </w:t>
        </w:r>
      </w:ins>
      <w:ins w:id="1764" w:author="Chen Heller" w:date="2022-09-04T13:02:00Z">
        <w:r w:rsidR="001841B2">
          <w:t xml:space="preserve">in </w:t>
        </w:r>
      </w:ins>
      <w:ins w:id="1765" w:author="Chen Heller" w:date="2022-09-10T10:12:00Z">
        <w:r w:rsidR="00D544FE">
          <w:t>a</w:t>
        </w:r>
      </w:ins>
      <w:ins w:id="1766" w:author="Chen Heller" w:date="2022-09-04T13:12:00Z">
        <w:r w:rsidR="005E3892">
          <w:t xml:space="preserve"> complex </w:t>
        </w:r>
      </w:ins>
      <w:ins w:id="1767" w:author="Chen Heller" w:date="2022-09-04T13:01:00Z">
        <w:r w:rsidR="007B612C">
          <w:t xml:space="preserve">reaching </w:t>
        </w:r>
      </w:ins>
      <w:ins w:id="1768" w:author="Chen Heller" w:date="2022-09-04T13:12:00Z">
        <w:r w:rsidR="005E3892">
          <w:t xml:space="preserve">movement </w:t>
        </w:r>
      </w:ins>
      <w:ins w:id="1769" w:author="Chen Heller" w:date="2022-09-04T13:01:00Z">
        <w:r w:rsidR="007B612C">
          <w:t xml:space="preserve">might </w:t>
        </w:r>
      </w:ins>
      <w:ins w:id="1770" w:author="Chen Heller" w:date="2022-09-10T10:12:00Z">
        <w:r w:rsidR="00D544FE">
          <w:t xml:space="preserve">be less consistent across participants when compared to a </w:t>
        </w:r>
      </w:ins>
      <w:ins w:id="1771" w:author="Chen Heller" w:date="2022-09-04T13:33:00Z">
        <w:r w:rsidR="00D21B46">
          <w:t xml:space="preserve">simple </w:t>
        </w:r>
      </w:ins>
      <w:ins w:id="1772" w:author="Chen Heller" w:date="2022-09-04T13:02:00Z">
        <w:r w:rsidR="001841B2">
          <w:t>keypress</w:t>
        </w:r>
      </w:ins>
      <w:ins w:id="1773" w:author="Chen Heller" w:date="2022-09-04T13:37:00Z">
        <w:r w:rsidR="00F22DA9">
          <w:t>. This is supported</w:t>
        </w:r>
      </w:ins>
      <w:ins w:id="1774" w:author="Chen Heller" w:date="2022-09-04T13:38:00Z">
        <w:r w:rsidR="00F22DA9">
          <w:t xml:space="preserve"> by the larger relative standard </w:t>
        </w:r>
        <w:r w:rsidR="00553B76">
          <w:t>deviation</w:t>
        </w:r>
        <w:r w:rsidR="00F22DA9">
          <w:t xml:space="preserve"> </w:t>
        </w:r>
      </w:ins>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 xml:space="preserve">(Everitt &amp; </w:t>
      </w:r>
      <w:proofErr w:type="spellStart"/>
      <w:r w:rsidR="00773F6F" w:rsidRPr="00773F6F">
        <w:rPr>
          <w:rFonts w:ascii="Times New Roman" w:hAnsi="Times New Roman" w:cs="Times New Roman"/>
        </w:rPr>
        <w:t>Skrondal</w:t>
      </w:r>
      <w:proofErr w:type="spellEnd"/>
      <w:r w:rsidR="00773F6F" w:rsidRPr="00773F6F">
        <w:rPr>
          <w:rFonts w:ascii="Times New Roman" w:hAnsi="Times New Roman" w:cs="Times New Roman"/>
        </w:rPr>
        <w:t>, 2010)</w:t>
      </w:r>
      <w:r w:rsidR="00773F6F">
        <w:fldChar w:fldCharType="end"/>
      </w:r>
      <w:ins w:id="1775" w:author="Chen Heller" w:date="2022-09-04T13:38:00Z">
        <w:r w:rsidR="00553B76">
          <w:t xml:space="preserve"> </w:t>
        </w:r>
        <w:r w:rsidR="00F22DA9">
          <w:t>observe</w:t>
        </w:r>
        <w:r w:rsidR="00553B76">
          <w:t>d</w:t>
        </w:r>
        <w:r w:rsidR="00F22DA9">
          <w:t xml:space="preserve"> in the </w:t>
        </w:r>
        <w:r w:rsidR="00553B76">
          <w:t xml:space="preserve">reaching </w:t>
        </w:r>
      </w:ins>
      <w:ins w:id="1776" w:author="Chen Heller" w:date="2022-09-11T13:42:00Z">
        <w:r w:rsidR="00DD09D4">
          <w:t>area</w:t>
        </w:r>
      </w:ins>
      <w:ins w:id="1777" w:author="Chen Heller" w:date="2022-09-10T10:13:00Z">
        <w:r w:rsidR="009E579C">
          <w:t xml:space="preserve"> </w:t>
        </w:r>
      </w:ins>
      <w:ins w:id="1778" w:author="Chen Heller" w:date="2022-09-04T13:39:00Z">
        <w:r w:rsidR="001700A8">
          <w:t xml:space="preserve">(SD = 1.45) </w:t>
        </w:r>
      </w:ins>
      <w:ins w:id="1779" w:author="Chen Heller" w:date="2022-09-04T13:38:00Z">
        <w:r w:rsidR="00553B76">
          <w:t>compared to the keyboard</w:t>
        </w:r>
      </w:ins>
      <w:ins w:id="1780" w:author="Chen Heller" w:date="2022-09-11T13:42:00Z">
        <w:r w:rsidR="0041600A">
          <w:t xml:space="preserve"> RT</w:t>
        </w:r>
      </w:ins>
      <w:ins w:id="1781" w:author="Chen Heller" w:date="2022-09-04T13:39:00Z">
        <w:r w:rsidR="001700A8">
          <w:t xml:space="preserve"> (SD = 0.85)</w:t>
        </w:r>
      </w:ins>
      <w:ins w:id="1782" w:author="Chen Heller" w:date="2022-09-04T13:38:00Z">
        <w:r w:rsidR="00553B76">
          <w:t>.</w:t>
        </w:r>
      </w:ins>
      <w:ins w:id="1783" w:author="Chen Heller" w:date="2022-09-04T13:39:00Z">
        <w:r w:rsidR="00553B76">
          <w:t xml:space="preserve"> </w:t>
        </w:r>
      </w:ins>
      <w:ins w:id="1784" w:author="Chen Heller" w:date="2022-09-10T10:14:00Z">
        <w:r w:rsidR="00C674B7">
          <w:t xml:space="preserve">The SNR was further decreased in the reaching session due to the higher number of excluded </w:t>
        </w:r>
        <w:proofErr w:type="spellStart"/>
        <w:r w:rsidR="00C674B7">
          <w:t>trials.</w:t>
        </w:r>
      </w:ins>
    </w:p>
    <w:p w14:paraId="1B5218A9" w14:textId="5859A312" w:rsidR="00535B09" w:rsidRPr="008B22C0" w:rsidRDefault="003F6AD7" w:rsidP="00367316">
      <w:pPr>
        <w:rPr>
          <w:ins w:id="1785" w:author="Chen Heller" w:date="2022-09-04T12:49:00Z"/>
        </w:rPr>
        <w:pPrChange w:id="1786" w:author="Chen Heller" w:date="2022-09-04T14:41:00Z">
          <w:pPr>
            <w:pStyle w:val="NoSpacing"/>
            <w:numPr>
              <w:ilvl w:val="1"/>
              <w:numId w:val="14"/>
            </w:numPr>
            <w:tabs>
              <w:tab w:val="num" w:pos="1440"/>
            </w:tabs>
            <w:ind w:left="1440" w:hanging="360"/>
          </w:pPr>
        </w:pPrChange>
      </w:pPr>
      <w:ins w:id="1787" w:author="Chen Heller" w:date="2022-09-04T14:33:00Z">
        <w:r>
          <w:t>An</w:t>
        </w:r>
        <w:proofErr w:type="spellEnd"/>
        <w:r>
          <w:t xml:space="preserve"> alternative explanation of the results </w:t>
        </w:r>
      </w:ins>
      <w:ins w:id="1788" w:author="Chen Heller" w:date="2022-09-04T14:34:00Z">
        <w:r>
          <w:t xml:space="preserve">suggests that unconscious </w:t>
        </w:r>
      </w:ins>
      <w:ins w:id="1789" w:author="Chen Heller" w:date="2022-09-10T10:17:00Z">
        <w:r w:rsidR="006300F3">
          <w:t>processing</w:t>
        </w:r>
      </w:ins>
      <w:ins w:id="1790" w:author="Chen Heller" w:date="2022-09-04T14:34:00Z">
        <w:r>
          <w:t xml:space="preserve"> do</w:t>
        </w:r>
      </w:ins>
      <w:ins w:id="1791" w:author="Chen Heller" w:date="2022-09-10T10:17:00Z">
        <w:r w:rsidR="006300F3">
          <w:t>es</w:t>
        </w:r>
      </w:ins>
      <w:ins w:id="1792" w:author="Chen Heller" w:date="2022-09-04T14:34:00Z">
        <w:r>
          <w:t xml:space="preserve"> not exert </w:t>
        </w:r>
      </w:ins>
      <w:ins w:id="1793" w:author="Chen Heller" w:date="2022-09-10T10:17:00Z">
        <w:r w:rsidR="006300F3">
          <w:t>its</w:t>
        </w:r>
      </w:ins>
      <w:ins w:id="1794" w:author="Chen Heller" w:date="2022-09-04T14:34:00Z">
        <w:r>
          <w:t xml:space="preserve"> effect </w:t>
        </w:r>
        <w:proofErr w:type="gramStart"/>
        <w:r>
          <w:t>over reaching</w:t>
        </w:r>
        <w:proofErr w:type="gramEnd"/>
        <w:r>
          <w:t xml:space="preserve"> responses as </w:t>
        </w:r>
      </w:ins>
      <w:ins w:id="1795" w:author="Chen Heller" w:date="2022-09-10T10:16:00Z">
        <w:r w:rsidR="0099617E">
          <w:t xml:space="preserve">well as </w:t>
        </w:r>
      </w:ins>
      <w:ins w:id="1796" w:author="Chen Heller" w:date="2022-09-10T10:18:00Z">
        <w:r w:rsidR="006C2C93">
          <w:t xml:space="preserve">it </w:t>
        </w:r>
      </w:ins>
      <w:ins w:id="1797" w:author="Chen Heller" w:date="2022-09-04T14:34:00Z">
        <w:r>
          <w:t>do</w:t>
        </w:r>
      </w:ins>
      <w:ins w:id="1798" w:author="Chen Heller" w:date="2022-09-10T10:18:00Z">
        <w:r w:rsidR="006C2C93">
          <w:t>es</w:t>
        </w:r>
      </w:ins>
      <w:ins w:id="1799" w:author="Chen Heller" w:date="2022-09-04T14:34:00Z">
        <w:r>
          <w:t xml:space="preserve"> </w:t>
        </w:r>
      </w:ins>
      <w:ins w:id="1800" w:author="Chen Heller" w:date="2022-09-10T10:16:00Z">
        <w:r w:rsidR="0099617E">
          <w:t>over</w:t>
        </w:r>
      </w:ins>
      <w:ins w:id="1801" w:author="Chen Heller" w:date="2022-09-04T14:34:00Z">
        <w:r>
          <w:t xml:space="preserve"> keypresses</w:t>
        </w:r>
      </w:ins>
      <w:ins w:id="1802" w:author="Chen Heller" w:date="2022-09-10T10:16:00Z">
        <w:r w:rsidR="00D81E44">
          <w:t>. The reason being</w:t>
        </w:r>
      </w:ins>
      <w:ins w:id="1803" w:author="Chen Heller" w:date="2022-09-10T10:18:00Z">
        <w:r w:rsidR="00110288">
          <w:t xml:space="preserve"> that</w:t>
        </w:r>
      </w:ins>
      <w:ins w:id="1804" w:author="Chen Heller" w:date="2022-09-10T10:16:00Z">
        <w:r w:rsidR="00D81E44">
          <w:t xml:space="preserve"> the unconscious effects</w:t>
        </w:r>
      </w:ins>
      <w:ins w:id="1805" w:author="Chen Heller" w:date="2022-09-04T14:34:00Z">
        <w:r>
          <w:t xml:space="preserve"> are short-lived</w:t>
        </w:r>
      </w:ins>
      <w:ins w:id="1806" w:author="Chen Heller" w:date="2022-09-10T10:17:00Z">
        <w:r w:rsidR="00D81E44">
          <w:t xml:space="preserve"> </w:t>
        </w:r>
      </w:ins>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1807" w:author="Chen Heller" w:date="2022-09-04T14:34:00Z">
        <w:r>
          <w:t xml:space="preserve"> while the reaching res</w:t>
        </w:r>
      </w:ins>
      <w:ins w:id="1808" w:author="Chen Heller" w:date="2022-09-04T14:35:00Z">
        <w:r>
          <w:t xml:space="preserve">ponses are </w:t>
        </w:r>
        <w:r w:rsidR="00924FB7">
          <w:t>a relatively long ongoing procedure. However</w:t>
        </w:r>
      </w:ins>
      <w:ins w:id="1809" w:author="Chen Heller" w:date="2022-09-04T14:37:00Z">
        <w:r w:rsidR="00E4682C">
          <w:t>,</w:t>
        </w:r>
      </w:ins>
      <w:ins w:id="1810" w:author="Chen Heller" w:date="2022-09-04T14:35:00Z">
        <w:r w:rsidR="00924FB7">
          <w:t xml:space="preserve"> this </w:t>
        </w:r>
      </w:ins>
      <w:ins w:id="1811" w:author="Chen Heller" w:date="2022-09-04T14:37:00Z">
        <w:r w:rsidR="00E4682C">
          <w:t>interpretation</w:t>
        </w:r>
      </w:ins>
      <w:ins w:id="1812" w:author="Chen Heller" w:date="2022-09-04T14:35:00Z">
        <w:r w:rsidR="00924FB7">
          <w:t xml:space="preserve"> seems unlikely </w:t>
        </w:r>
      </w:ins>
      <w:ins w:id="1813" w:author="Chen Heller" w:date="2022-09-04T14:45:00Z">
        <w:r w:rsidR="00FC7606">
          <w:t xml:space="preserve">considering the clustering results which show that primes exert their effects almost throughout the entire movement. In addition, </w:t>
        </w:r>
      </w:ins>
      <w:ins w:id="1814" w:author="Chen Heller" w:date="2022-09-04T14:40:00Z">
        <w:r w:rsidR="00050F36">
          <w:t xml:space="preserve">given </w:t>
        </w:r>
      </w:ins>
      <w:ins w:id="1815" w:author="Chen Heller" w:date="2022-09-04T14:37:00Z">
        <w:r w:rsidR="00E4682C">
          <w:t xml:space="preserve">that </w:t>
        </w:r>
      </w:ins>
      <w:ins w:id="1816" w:author="Chen Heller" w:date="2022-09-04T14:40:00Z">
        <w:r w:rsidR="00374877">
          <w:t>the reaction times</w:t>
        </w:r>
      </w:ins>
      <w:ins w:id="1817" w:author="Chen Heller" w:date="2022-09-10T10:19:00Z">
        <w:r w:rsidR="009E3F49">
          <w:t xml:space="preserve"> of the two measures</w:t>
        </w:r>
      </w:ins>
      <w:ins w:id="1818" w:author="Chen Heller" w:date="2022-09-04T14:40:00Z">
        <w:r w:rsidR="00374877">
          <w:t xml:space="preserve"> differ in only 60 </w:t>
        </w:r>
        <w:proofErr w:type="spellStart"/>
        <w:r w:rsidR="00374877">
          <w:t>ms</w:t>
        </w:r>
        <w:proofErr w:type="spellEnd"/>
        <w:r w:rsidR="00374877">
          <w:t xml:space="preserve"> (</w:t>
        </w:r>
      </w:ins>
      <w:proofErr w:type="spellStart"/>
      <w:ins w:id="1819" w:author="Chen Heller" w:date="2022-09-04T14:39:00Z">
        <w:r w:rsidR="00264247">
          <w:t>M</w:t>
        </w:r>
      </w:ins>
      <w:ins w:id="1820" w:author="Chen Heller" w:date="2022-09-04T14:40:00Z">
        <w:r w:rsidR="00374877">
          <w:rPr>
            <w:vertAlign w:val="subscript"/>
          </w:rPr>
          <w:t>reaching</w:t>
        </w:r>
      </w:ins>
      <w:proofErr w:type="spellEnd"/>
      <w:ins w:id="1821" w:author="Chen Heller" w:date="2022-09-04T14:39:00Z">
        <w:r w:rsidR="00264247">
          <w:t xml:space="preserve"> = 594.62</w:t>
        </w:r>
      </w:ins>
      <w:ins w:id="1822" w:author="Chen Heller" w:date="2022-09-04T14:40:00Z">
        <w:r w:rsidR="00374877">
          <w:t xml:space="preserve">, </w:t>
        </w:r>
      </w:ins>
      <w:proofErr w:type="spellStart"/>
      <w:ins w:id="1823" w:author="Chen Heller" w:date="2022-09-04T14:39:00Z">
        <w:r w:rsidR="00264247">
          <w:t>M</w:t>
        </w:r>
      </w:ins>
      <w:ins w:id="1824" w:author="Chen Heller" w:date="2022-09-04T14:40:00Z">
        <w:r w:rsidR="00374877">
          <w:rPr>
            <w:vertAlign w:val="subscript"/>
          </w:rPr>
          <w:t>keyboard</w:t>
        </w:r>
      </w:ins>
      <w:proofErr w:type="spellEnd"/>
      <w:ins w:id="1825" w:author="Chen Heller" w:date="2022-09-04T14:39:00Z">
        <w:r w:rsidR="00264247">
          <w:t xml:space="preserve"> = 535.49)</w:t>
        </w:r>
      </w:ins>
      <w:ins w:id="1826" w:author="Chen Heller" w:date="2022-09-04T14:45:00Z">
        <w:r w:rsidR="00FC7606">
          <w:t xml:space="preserve"> </w:t>
        </w:r>
        <w:commentRangeStart w:id="1827"/>
        <w:r w:rsidR="00FC7606">
          <w:t xml:space="preserve">this </w:t>
        </w:r>
      </w:ins>
      <w:ins w:id="1828" w:author="Chen Heller" w:date="2022-09-10T10:19:00Z">
        <w:r w:rsidR="00FE7F45">
          <w:t xml:space="preserve">explanation </w:t>
        </w:r>
      </w:ins>
      <w:ins w:id="1829" w:author="Chen Heller" w:date="2022-09-04T14:45:00Z">
        <w:r w:rsidR="00FC7606">
          <w:t>does</w:t>
        </w:r>
      </w:ins>
      <w:ins w:id="1830" w:author="Chen Heller" w:date="2022-09-10T10:19:00Z">
        <w:r w:rsidR="00FE7F45">
          <w:t xml:space="preserve"> </w:t>
        </w:r>
      </w:ins>
      <w:ins w:id="1831" w:author="Chen Heller" w:date="2022-09-04T14:45:00Z">
        <w:r w:rsidR="00FC7606">
          <w:t>n</w:t>
        </w:r>
      </w:ins>
      <w:ins w:id="1832" w:author="Chen Heller" w:date="2022-09-10T10:19:00Z">
        <w:r w:rsidR="00FE7F45">
          <w:t>o</w:t>
        </w:r>
      </w:ins>
      <w:ins w:id="1833" w:author="Chen Heller" w:date="2022-09-04T14:45:00Z">
        <w:r w:rsidR="00FC7606">
          <w:t xml:space="preserve">t seem </w:t>
        </w:r>
      </w:ins>
      <w:ins w:id="1834" w:author="Chen Heller" w:date="2022-09-10T10:19:00Z">
        <w:r w:rsidR="00FE7F45">
          <w:t>likely.</w:t>
        </w:r>
      </w:ins>
      <w:commentRangeEnd w:id="1827"/>
      <w:r w:rsidR="00F43BB9">
        <w:rPr>
          <w:rStyle w:val="CommentReference"/>
        </w:rPr>
        <w:commentReference w:id="1827"/>
      </w:r>
    </w:p>
    <w:p w14:paraId="70FF187A" w14:textId="48CC245F" w:rsidR="00B00AED" w:rsidRDefault="008009E2" w:rsidP="0019598D">
      <w:pPr>
        <w:rPr>
          <w:ins w:id="1835" w:author="Chen Heller" w:date="2022-09-04T12:50:00Z"/>
        </w:rPr>
      </w:pPr>
      <w:ins w:id="1836" w:author="Chen Heller" w:date="2022-09-04T14:55:00Z">
        <w:r>
          <w:t xml:space="preserve">Finding a similar effect size for the keyboard and the reaching measures does not fall in line with the effects </w:t>
        </w:r>
      </w:ins>
      <w:ins w:id="1837" w:author="Chen Heller" w:date="2022-09-04T14:48:00Z">
        <w:r w:rsidR="001F14C2">
          <w:t xml:space="preserve">discovered </w:t>
        </w:r>
        <w:r w:rsidR="0090476F">
          <w:t xml:space="preserve">by </w:t>
        </w:r>
      </w:ins>
      <w:r w:rsidR="00F43BB9">
        <w:fldChar w:fldCharType="begin"/>
      </w:r>
      <w:r w:rsidR="00F43BB9">
        <w:instrText xml:space="preserve"> ADDIN ZOTERO_ITEM CSL_CITATION {"citationID":"hIVq5P75","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fldChar w:fldCharType="separate"/>
      </w:r>
      <w:r w:rsidR="00F43BB9" w:rsidRPr="00F43BB9">
        <w:rPr>
          <w:rFonts w:ascii="Times New Roman" w:hAnsi="Times New Roman" w:cs="Times New Roman"/>
        </w:rPr>
        <w:t xml:space="preserve">Xiao et al. </w:t>
      </w:r>
      <w:r w:rsidR="00F43BB9">
        <w:rPr>
          <w:rFonts w:ascii="Times New Roman" w:hAnsi="Times New Roman" w:cs="Times New Roman"/>
        </w:rPr>
        <w:t>(</w:t>
      </w:r>
      <w:r w:rsidR="00F43BB9" w:rsidRPr="00F43BB9">
        <w:rPr>
          <w:rFonts w:ascii="Times New Roman" w:hAnsi="Times New Roman" w:cs="Times New Roman"/>
        </w:rPr>
        <w:t>2015)</w:t>
      </w:r>
      <w:r w:rsidR="00F43BB9">
        <w:fldChar w:fldCharType="end"/>
      </w:r>
      <w:ins w:id="1838" w:author="Chen Heller" w:date="2022-09-04T14:54:00Z">
        <w:r w:rsidR="00B7572A">
          <w:t xml:space="preserve"> which showed </w:t>
        </w:r>
      </w:ins>
      <w:ins w:id="1839" w:author="Chen Heller" w:date="2022-09-04T14:55:00Z">
        <w:r>
          <w:t xml:space="preserve">an advantage for </w:t>
        </w:r>
      </w:ins>
      <w:ins w:id="1840" w:author="Chen Heller" w:date="2022-09-04T14:54:00Z">
        <w:r w:rsidR="00B7572A">
          <w:t xml:space="preserve">mouse </w:t>
        </w:r>
        <w:r w:rsidR="00B7572A">
          <w:lastRenderedPageBreak/>
          <w:t xml:space="preserve">tracking </w:t>
        </w:r>
      </w:ins>
      <w:ins w:id="1841" w:author="Chen Heller" w:date="2022-09-04T14:55:00Z">
        <w:r>
          <w:t>over keyboard responses</w:t>
        </w:r>
      </w:ins>
      <w:ins w:id="1842" w:author="Chen Heller" w:date="2022-09-04T14:48:00Z">
        <w:r w:rsidR="001F14C2">
          <w:t xml:space="preserve">. </w:t>
        </w:r>
      </w:ins>
      <w:ins w:id="1843" w:author="Chen Heller" w:date="2022-09-04T14:49:00Z">
        <w:r w:rsidR="005A0BA0">
          <w:t xml:space="preserve">The </w:t>
        </w:r>
      </w:ins>
      <w:ins w:id="1844" w:author="Chen Heller" w:date="2022-09-04T14:52:00Z">
        <w:r w:rsidR="002F360B">
          <w:t xml:space="preserve">simplest explanation </w:t>
        </w:r>
      </w:ins>
      <w:ins w:id="1845" w:author="Chen Heller" w:date="2022-09-10T10:21:00Z">
        <w:r w:rsidR="0024685B">
          <w:t>for</w:t>
        </w:r>
      </w:ins>
      <w:ins w:id="1846" w:author="Chen Heller" w:date="2022-09-04T14:54:00Z">
        <w:r w:rsidR="00B7572A">
          <w:t xml:space="preserve"> this </w:t>
        </w:r>
      </w:ins>
      <w:ins w:id="1847" w:author="Chen Heller" w:date="2022-09-10T10:22:00Z">
        <w:r w:rsidR="00A854EF">
          <w:t>discrepancy</w:t>
        </w:r>
      </w:ins>
      <w:ins w:id="1848" w:author="Chen Heller" w:date="2022-09-04T14:55:00Z">
        <w:r w:rsidR="00D704AE">
          <w:t xml:space="preserve"> </w:t>
        </w:r>
      </w:ins>
      <w:ins w:id="1849" w:author="Chen Heller" w:date="2022-09-10T10:22:00Z">
        <w:r w:rsidR="00A854EF">
          <w:t>is</w:t>
        </w:r>
      </w:ins>
      <w:ins w:id="1850" w:author="Chen Heller" w:date="2022-09-04T14:54:00Z">
        <w:r w:rsidR="00B7572A">
          <w:t xml:space="preserve"> that mouse tracking </w:t>
        </w:r>
      </w:ins>
      <w:ins w:id="1851" w:author="Chen Heller" w:date="2022-09-04T14:55:00Z">
        <w:r w:rsidR="00D704AE">
          <w:t xml:space="preserve">is </w:t>
        </w:r>
      </w:ins>
      <w:ins w:id="1852" w:author="Chen Heller" w:date="2022-09-04T14:56:00Z">
        <w:r w:rsidR="00D704AE">
          <w:t xml:space="preserve">more sensitive than reaching responses. Then again, </w:t>
        </w:r>
      </w:ins>
      <w:ins w:id="1853" w:author="Chen Heller" w:date="2022-09-10T10:23:00Z">
        <w:r w:rsidR="009D1829">
          <w:t xml:space="preserve">it </w:t>
        </w:r>
      </w:ins>
      <w:ins w:id="1854" w:author="Chen Heller" w:date="2022-09-04T14:56:00Z">
        <w:r w:rsidR="00D704AE">
          <w:t xml:space="preserve">does not sit well with </w:t>
        </w:r>
      </w:ins>
      <w:ins w:id="1855" w:author="Chen Heller" w:date="2022-09-10T10:25:00Z">
        <w:r w:rsidR="000061CE">
          <w:t>the more intuitive use of reaching which places less constraints on movement</w:t>
        </w:r>
      </w:ins>
      <w:ins w:id="1856" w:author="Chen Heller" w:date="2022-09-10T10:26:00Z">
        <w:r w:rsidR="00E91B50">
          <w:t>s</w:t>
        </w:r>
      </w:ins>
      <w:ins w:id="1857" w:author="Chen Heller" w:date="2022-09-10T10:25:00Z">
        <w:r w:rsidR="000061CE">
          <w:t xml:space="preserve"> and with </w:t>
        </w:r>
      </w:ins>
      <w:ins w:id="1858" w:author="Chen Heller" w:date="2022-09-04T14:56:00Z">
        <w:r w:rsidR="00D704AE">
          <w:t xml:space="preserve">previous findings that showed </w:t>
        </w:r>
        <w:r w:rsidR="00354FA9">
          <w:t xml:space="preserve">reaching </w:t>
        </w:r>
      </w:ins>
      <w:ins w:id="1859" w:author="Chen Heller" w:date="2022-09-04T14:59:00Z">
        <w:r w:rsidR="008F440E">
          <w:t xml:space="preserve">responds </w:t>
        </w:r>
      </w:ins>
      <w:ins w:id="1860" w:author="Chen Heller" w:date="2022-09-04T15:00:00Z">
        <w:r w:rsidR="008F440E">
          <w:t xml:space="preserve">faster </w:t>
        </w:r>
      </w:ins>
      <w:ins w:id="1861" w:author="Chen Heller" w:date="2022-09-04T15:01:00Z">
        <w:r w:rsidR="00EE4142">
          <w:t xml:space="preserve">and with greater </w:t>
        </w:r>
      </w:ins>
      <w:ins w:id="1862" w:author="Chen Heller" w:date="2022-09-10T10:23:00Z">
        <w:r w:rsidR="009D1829">
          <w:t>curvatures</w:t>
        </w:r>
      </w:ins>
      <w:ins w:id="1863" w:author="Chen Heller" w:date="2022-09-04T15:01:00Z">
        <w:r w:rsidR="00EE4142">
          <w:t xml:space="preserve"> to </w:t>
        </w:r>
      </w:ins>
      <w:ins w:id="1864" w:author="Chen Heller" w:date="2022-09-04T15:00:00Z">
        <w:r w:rsidR="008F440E">
          <w:t xml:space="preserve">changes of mind </w:t>
        </w:r>
      </w:ins>
      <w:r w:rsidR="0019598D">
        <w:fldChar w:fldCharType="begin"/>
      </w:r>
      <w:r w:rsidR="0019598D">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fldChar w:fldCharType="separate"/>
      </w:r>
      <w:r w:rsidR="0019598D" w:rsidRPr="0019598D">
        <w:rPr>
          <w:rFonts w:ascii="Times New Roman" w:hAnsi="Times New Roman" w:cs="Times New Roman"/>
        </w:rPr>
        <w:t>(Moher &amp; Song, 2019)</w:t>
      </w:r>
      <w:r w:rsidR="0019598D">
        <w:fldChar w:fldCharType="end"/>
      </w:r>
      <w:ins w:id="1865" w:author="Chen Heller" w:date="2022-09-10T10:25:00Z">
        <w:r w:rsidR="000061CE">
          <w:t>.</w:t>
        </w:r>
      </w:ins>
    </w:p>
    <w:p w14:paraId="74DEB590" w14:textId="06D51F20" w:rsidR="00FB5ABF" w:rsidRPr="00FB5ABF" w:rsidRDefault="00965706" w:rsidP="006C231A">
      <w:ins w:id="1866" w:author="Chen Heller" w:date="2022-09-04T17:34:00Z">
        <w:r>
          <w:t xml:space="preserve">Notably, </w:t>
        </w:r>
      </w:ins>
      <w:ins w:id="1867" w:author="Chen Heller" w:date="2022-09-04T17:35:00Z">
        <w:r>
          <w:t xml:space="preserve">the current study differs from </w:t>
        </w:r>
        <w:r w:rsidR="00070B6C">
          <w:t xml:space="preserve">the one conducted by </w:t>
        </w:r>
      </w:ins>
      <w:r w:rsidR="006C231A">
        <w:fldChar w:fldCharType="begin"/>
      </w:r>
      <w:r w:rsidR="006C231A">
        <w:instrText xml:space="preserve"> ADDIN ZOTERO_ITEM CSL_CITATION {"citationID":"dz6pPQZC","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fldChar w:fldCharType="separate"/>
      </w:r>
      <w:r w:rsidR="006C231A" w:rsidRPr="006C231A">
        <w:rPr>
          <w:rFonts w:ascii="Times New Roman" w:hAnsi="Times New Roman" w:cs="Times New Roman"/>
        </w:rPr>
        <w:t xml:space="preserve">Xiao et al. </w:t>
      </w:r>
      <w:r w:rsidR="006C231A">
        <w:rPr>
          <w:rFonts w:ascii="Times New Roman" w:hAnsi="Times New Roman" w:cs="Times New Roman"/>
        </w:rPr>
        <w:t>(</w:t>
      </w:r>
      <w:r w:rsidR="006C231A" w:rsidRPr="006C231A">
        <w:rPr>
          <w:rFonts w:ascii="Times New Roman" w:hAnsi="Times New Roman" w:cs="Times New Roman"/>
        </w:rPr>
        <w:t>2015)</w:t>
      </w:r>
      <w:r w:rsidR="006C231A">
        <w:fldChar w:fldCharType="end"/>
      </w:r>
      <w:ins w:id="1868" w:author="Chen Heller" w:date="2022-09-04T17:35:00Z">
        <w:r w:rsidR="00070B6C">
          <w:t xml:space="preserve"> by the parameter that was extracted from the trajectories. While </w:t>
        </w:r>
      </w:ins>
      <w:ins w:id="1869" w:author="Chen Heller" w:date="2022-09-04T17:36:00Z">
        <w:r w:rsidR="00070B6C">
          <w:t>I used an area measure that is calculated using the average trajectories</w:t>
        </w:r>
      </w:ins>
      <w:ins w:id="1870" w:author="Chen Heller" w:date="2022-09-04T17:37:00Z">
        <w:r w:rsidR="0037721D">
          <w:t>, and therefor produces a single value per participant,</w:t>
        </w:r>
      </w:ins>
      <w:ins w:id="1871" w:author="Chen Heller" w:date="2022-09-04T17:36:00Z">
        <w:r w:rsidR="00070B6C">
          <w:t xml:space="preserve"> Xiao et al. used </w:t>
        </w:r>
        <w:r w:rsidR="0037721D">
          <w:t xml:space="preserve">Area Under the Curve (AUC) </w:t>
        </w:r>
      </w:ins>
      <w:ins w:id="1872" w:author="Chen Heller" w:date="2022-09-04T17:37:00Z">
        <w:r w:rsidR="0037721D">
          <w:t>which is computed separately for each trial</w:t>
        </w:r>
      </w:ins>
      <w:ins w:id="1873" w:author="Chen Heller" w:date="2022-09-10T10:32:00Z">
        <w:r w:rsidR="000D7B1C">
          <w:t xml:space="preserve">. This type of measure </w:t>
        </w:r>
      </w:ins>
      <w:ins w:id="1874" w:author="Chen Heller" w:date="2022-09-04T17:37:00Z">
        <w:r w:rsidR="0037721D">
          <w:t xml:space="preserve">might include much of the variance </w:t>
        </w:r>
      </w:ins>
      <w:ins w:id="1875" w:author="Chen Heller" w:date="2022-09-10T10:32:00Z">
        <w:r w:rsidR="00BB1D45">
          <w:t xml:space="preserve">I </w:t>
        </w:r>
      </w:ins>
      <w:ins w:id="1876" w:author="Chen Heller" w:date="2022-09-10T10:33:00Z">
        <w:r w:rsidR="000D7B1C">
          <w:t xml:space="preserve">that is lost when averaging </w:t>
        </w:r>
      </w:ins>
      <w:ins w:id="1877" w:author="Chen Heller" w:date="2022-09-04T17:37:00Z">
        <w:r w:rsidR="0037721D">
          <w:t>trajectories</w:t>
        </w:r>
      </w:ins>
      <w:ins w:id="1878" w:author="Chen Heller" w:date="2022-09-10T10:33:00Z">
        <w:r w:rsidR="000D7B1C">
          <w:t xml:space="preserve"> over trials</w:t>
        </w:r>
      </w:ins>
      <w:ins w:id="1879" w:author="Chen Heller" w:date="2022-09-04T17:37:00Z">
        <w:r w:rsidR="0037721D">
          <w:t xml:space="preserve">. </w:t>
        </w:r>
      </w:ins>
      <w:ins w:id="1880" w:author="Chen Heller" w:date="2022-09-04T17:38:00Z">
        <w:r w:rsidR="00C76F74">
          <w:t>However, a post ho</w:t>
        </w:r>
      </w:ins>
      <w:ins w:id="1881" w:author="Chen Heller" w:date="2022-09-04T17:39:00Z">
        <w:r w:rsidR="00C76F74">
          <w:t>c analysis of the AUC measure on my data reveled similar effect size to that produced by the reach area measure.</w:t>
        </w:r>
      </w:ins>
    </w:p>
    <w:p w14:paraId="77CDE194" w14:textId="251EA749" w:rsidR="002E61A9" w:rsidRPr="002E61A9" w:rsidRDefault="001340B5" w:rsidP="00A9331B">
      <w:pPr>
        <w:pPrChange w:id="1882" w:author="Chen Heller" w:date="2022-09-04T15:03:00Z">
          <w:pPr>
            <w:pStyle w:val="Heading4"/>
          </w:pPr>
        </w:pPrChange>
      </w:pPr>
      <w:ins w:id="1883" w:author="Chen Heller" w:date="2022-09-04T16:00:00Z">
        <w:r>
          <w:t>Alternatively</w:t>
        </w:r>
      </w:ins>
      <w:ins w:id="1884" w:author="Chen Heller" w:date="2022-09-04T15:04:00Z">
        <w:r w:rsidR="00AD5A71">
          <w:t xml:space="preserve">, a different explanation can be conceived when examining </w:t>
        </w:r>
      </w:ins>
      <w:ins w:id="1885" w:author="Chen Heller" w:date="2022-09-10T10:37:00Z">
        <w:r w:rsidR="008D33FF">
          <w:t xml:space="preserve">the objective measure results </w:t>
        </w:r>
        <w:r w:rsidR="00800E91">
          <w:t xml:space="preserve">reported by </w:t>
        </w:r>
      </w:ins>
      <w:ins w:id="1886" w:author="Chen Heller" w:date="2022-09-04T15:04:00Z">
        <w:r w:rsidR="00AD5A71">
          <w:t>Xiao et al. [ref]</w:t>
        </w:r>
        <w:r w:rsidR="006222C6">
          <w:t xml:space="preserve">. </w:t>
        </w:r>
      </w:ins>
      <w:ins w:id="1887" w:author="Chen Heller" w:date="2022-09-04T15:05:00Z">
        <w:r w:rsidR="006222C6">
          <w:t xml:space="preserve">The awareness was assessed by examining the correlation between the objective visibility of the prime and the </w:t>
        </w:r>
        <w:r w:rsidR="00C7145C">
          <w:t>size of the congruency effect.</w:t>
        </w:r>
      </w:ins>
      <w:ins w:id="1888" w:author="Chen Heller" w:date="2022-09-04T15:06:00Z">
        <w:r w:rsidR="00C7145C">
          <w:t xml:space="preserve"> This type of analysis has been shown to inflate unconscious effects </w:t>
        </w:r>
        <w:r w:rsidR="000227A2">
          <w:t xml:space="preserve">since </w:t>
        </w:r>
      </w:ins>
      <w:ins w:id="1889" w:author="Chen Heller" w:date="2022-09-04T15:59:00Z">
        <w:r w:rsidR="00BD3911">
          <w:t xml:space="preserve">the correlation measurement is limited by the reliability of </w:t>
        </w:r>
      </w:ins>
      <w:ins w:id="1890" w:author="Chen Heller" w:date="2022-09-10T10:35:00Z">
        <w:r w:rsidR="00C95F7C">
          <w:t xml:space="preserve">either of the </w:t>
        </w:r>
      </w:ins>
      <w:ins w:id="1891" w:author="Chen Heller" w:date="2022-09-10T10:36:00Z">
        <w:r w:rsidR="00C95F7C">
          <w:t>variables</w:t>
        </w:r>
      </w:ins>
      <w:ins w:id="1892" w:author="Chen Heller" w:date="2022-09-04T16:00:00Z">
        <w:r>
          <w:t xml:space="preserve"> </w:t>
        </w:r>
      </w:ins>
      <w:r w:rsidR="006C231A">
        <w:fldChar w:fldCharType="begin"/>
      </w:r>
      <w:r w:rsidR="00A9331B">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fldChar w:fldCharType="separate"/>
      </w:r>
      <w:r w:rsidR="00A9331B" w:rsidRPr="00A9331B">
        <w:rPr>
          <w:rFonts w:ascii="Times New Roman" w:hAnsi="Times New Roman" w:cs="Times New Roman"/>
        </w:rPr>
        <w:t>(</w:t>
      </w:r>
      <w:proofErr w:type="spellStart"/>
      <w:r w:rsidR="00A9331B" w:rsidRPr="00A9331B">
        <w:rPr>
          <w:rFonts w:ascii="Times New Roman" w:hAnsi="Times New Roman" w:cs="Times New Roman"/>
        </w:rPr>
        <w:t>Malejka</w:t>
      </w:r>
      <w:proofErr w:type="spellEnd"/>
      <w:r w:rsidR="00A9331B" w:rsidRPr="00A9331B">
        <w:rPr>
          <w:rFonts w:ascii="Times New Roman" w:hAnsi="Times New Roman" w:cs="Times New Roman"/>
        </w:rPr>
        <w:t xml:space="preserve"> et al., 2021)</w:t>
      </w:r>
      <w:r w:rsidR="006C231A">
        <w:fldChar w:fldCharType="end"/>
      </w:r>
      <w:ins w:id="1893" w:author="Chen Heller" w:date="2022-09-04T16:00:00Z">
        <w:r w:rsidR="00BD3911">
          <w:t>.</w:t>
        </w:r>
      </w:ins>
      <w:ins w:id="1894" w:author="Chen Heller" w:date="2022-09-04T16:02:00Z">
        <w:r w:rsidR="00D70179">
          <w:t xml:space="preserve"> </w:t>
        </w:r>
        <w:r w:rsidR="001A2F5A">
          <w:t>Furthermore, visual examination of the report</w:t>
        </w:r>
      </w:ins>
      <w:ins w:id="1895" w:author="Chen Heller" w:date="2022-09-04T16:03:00Z">
        <w:r w:rsidR="001A2F5A">
          <w:t xml:space="preserve">ed d' </w:t>
        </w:r>
      </w:ins>
      <w:ins w:id="1896" w:author="Chen Heller" w:date="2022-09-04T16:06:00Z">
        <w:r w:rsidR="00E12CF5">
          <w:t>reve</w:t>
        </w:r>
      </w:ins>
      <w:ins w:id="1897" w:author="Chen Heller" w:date="2022-09-04T16:07:00Z">
        <w:r w:rsidR="00EF789A">
          <w:t>a</w:t>
        </w:r>
      </w:ins>
      <w:ins w:id="1898" w:author="Chen Heller" w:date="2022-09-04T16:06:00Z">
        <w:r w:rsidR="00E12CF5">
          <w:t xml:space="preserve">ls that the masking procedure was </w:t>
        </w:r>
      </w:ins>
      <w:ins w:id="1899" w:author="Chen Heller" w:date="2022-09-04T16:08:00Z">
        <w:r w:rsidR="00EF789A">
          <w:t>unable to render the prime completely invisible, allowing it to be consciously processed</w:t>
        </w:r>
      </w:ins>
      <w:ins w:id="1900" w:author="Chen Heller" w:date="2022-09-04T16:07:00Z">
        <w:r w:rsidR="00E12CF5">
          <w:t>.</w:t>
        </w:r>
      </w:ins>
      <w:ins w:id="1901" w:author="Chen Heller" w:date="2022-09-04T16:04:00Z">
        <w:r w:rsidR="00D304B4">
          <w:t xml:space="preserve"> It is plausible </w:t>
        </w:r>
        <w:r w:rsidR="005210F3">
          <w:t xml:space="preserve">that </w:t>
        </w:r>
      </w:ins>
      <w:ins w:id="1902" w:author="Chen Heller" w:date="2022-09-04T16:08:00Z">
        <w:r w:rsidR="00C529D0">
          <w:t>conscious</w:t>
        </w:r>
      </w:ins>
      <w:ins w:id="1903" w:author="Chen Heller" w:date="2022-09-10T10:36:00Z">
        <w:r w:rsidR="00C95F7C">
          <w:t>ly</w:t>
        </w:r>
      </w:ins>
      <w:ins w:id="1904" w:author="Chen Heller" w:date="2022-09-04T16:08:00Z">
        <w:r w:rsidR="00C529D0">
          <w:t xml:space="preserve"> pro</w:t>
        </w:r>
      </w:ins>
      <w:ins w:id="1905" w:author="Chen Heller" w:date="2022-09-04T16:09:00Z">
        <w:r w:rsidR="00C529D0">
          <w:t>cess</w:t>
        </w:r>
      </w:ins>
      <w:ins w:id="1906" w:author="Chen Heller" w:date="2022-09-10T10:38:00Z">
        <w:r w:rsidR="00FC5963">
          <w:t>ed</w:t>
        </w:r>
      </w:ins>
      <w:ins w:id="1907" w:author="Chen Heller" w:date="2022-09-04T16:09:00Z">
        <w:r w:rsidR="00C529D0">
          <w:t xml:space="preserve"> </w:t>
        </w:r>
      </w:ins>
      <w:ins w:id="1908" w:author="Chen Heller" w:date="2022-09-04T16:05:00Z">
        <w:r w:rsidR="005210F3">
          <w:t xml:space="preserve">primes </w:t>
        </w:r>
      </w:ins>
      <w:ins w:id="1909" w:author="Chen Heller" w:date="2022-09-04T16:09:00Z">
        <w:r w:rsidR="00C529D0">
          <w:t xml:space="preserve">affect movements to a larger extent than unconscious </w:t>
        </w:r>
      </w:ins>
      <w:ins w:id="1910" w:author="Chen Heller" w:date="2022-09-10T10:38:00Z">
        <w:r w:rsidR="0062314C">
          <w:t>ones</w:t>
        </w:r>
      </w:ins>
      <w:ins w:id="1911" w:author="Chen Heller" w:date="2022-09-04T16:09:00Z">
        <w:r w:rsidR="00C529D0">
          <w:t xml:space="preserve">, </w:t>
        </w:r>
      </w:ins>
      <w:ins w:id="1912" w:author="Chen Heller" w:date="2022-09-04T16:05:00Z">
        <w:r w:rsidR="005210F3">
          <w:t xml:space="preserve">which could account for the large effect found </w:t>
        </w:r>
      </w:ins>
      <w:ins w:id="1913" w:author="Chen Heller" w:date="2022-09-04T16:09:00Z">
        <w:r w:rsidR="00C529D0">
          <w:t xml:space="preserve">by </w:t>
        </w:r>
      </w:ins>
      <w:ins w:id="1914" w:author="Chen Heller" w:date="2022-09-04T16:05:00Z">
        <w:r w:rsidR="005210F3">
          <w:t>Xiao</w:t>
        </w:r>
      </w:ins>
      <w:ins w:id="1915" w:author="Chen Heller" w:date="2022-09-04T16:09:00Z">
        <w:r w:rsidR="00C529D0">
          <w:t xml:space="preserve"> et al.</w:t>
        </w:r>
      </w:ins>
    </w:p>
    <w:p w14:paraId="23C17FDD" w14:textId="0F442D2F" w:rsidR="0012779F" w:rsidRDefault="00174143" w:rsidP="001617E7">
      <w:pPr>
        <w:rPr>
          <w:ins w:id="1916" w:author="Chen Heller" w:date="2022-09-04T16:11:00Z"/>
        </w:rPr>
      </w:pPr>
      <w:ins w:id="1917" w:author="Chen Heller" w:date="2022-09-04T14:41:00Z">
        <w:r>
          <w:t xml:space="preserve">Finally, </w:t>
        </w:r>
      </w:ins>
      <w:ins w:id="1918" w:author="Chen Heller" w:date="2022-09-04T16:10:00Z">
        <w:r w:rsidR="00EC1384">
          <w:t xml:space="preserve">the </w:t>
        </w:r>
      </w:ins>
      <w:ins w:id="1919" w:author="Chen Heller" w:date="2022-09-04T16:11:00Z">
        <w:r w:rsidR="00EC1384">
          <w:t>discrepancy</w:t>
        </w:r>
      </w:ins>
      <w:ins w:id="1920" w:author="Chen Heller" w:date="2022-09-04T16:10:00Z">
        <w:r w:rsidR="00EC1384">
          <w:t xml:space="preserve"> </w:t>
        </w:r>
      </w:ins>
      <w:ins w:id="1921" w:author="Chen Heller" w:date="2022-09-04T16:11:00Z">
        <w:r w:rsidR="00EC1384">
          <w:t xml:space="preserve">could also be </w:t>
        </w:r>
      </w:ins>
      <w:ins w:id="1922" w:author="Chen Heller" w:date="2022-09-04T16:12:00Z">
        <w:r w:rsidR="00A23704">
          <w:t xml:space="preserve">due to </w:t>
        </w:r>
      </w:ins>
      <w:ins w:id="1923" w:author="Chen Heller" w:date="2022-09-04T14:42:00Z">
        <w:r>
          <w:t>accidental</w:t>
        </w:r>
      </w:ins>
      <w:ins w:id="1924" w:author="Chen Heller" w:date="2022-09-04T16:12:00Z">
        <w:r w:rsidR="00A23704">
          <w:t xml:space="preserve"> findings</w:t>
        </w:r>
      </w:ins>
      <w:ins w:id="1925" w:author="Chen Heller" w:date="2022-09-04T16:11:00Z">
        <w:r w:rsidR="0012779F">
          <w:t xml:space="preserve">. </w:t>
        </w:r>
      </w:ins>
      <w:ins w:id="1926" w:author="Chen Heller" w:date="2022-09-10T10:39:00Z">
        <w:r w:rsidR="00B352DE">
          <w:t>F</w:t>
        </w:r>
      </w:ins>
      <w:ins w:id="1927" w:author="Chen Heller" w:date="2022-09-04T16:18:00Z">
        <w:r w:rsidR="00F86A8B">
          <w:t xml:space="preserve">urther studies will have to examine the relation between reaching and keyboard responses. </w:t>
        </w:r>
      </w:ins>
      <w:ins w:id="1928" w:author="Chen Heller" w:date="2022-09-04T16:19:00Z">
        <w:r w:rsidR="00A806F1">
          <w:t xml:space="preserve">One </w:t>
        </w:r>
      </w:ins>
      <w:ins w:id="1929" w:author="Chen Heller" w:date="2022-09-10T10:39:00Z">
        <w:r w:rsidR="00365BE2">
          <w:t>augmentati</w:t>
        </w:r>
      </w:ins>
      <w:ins w:id="1930" w:author="Chen Heller" w:date="2022-09-10T10:40:00Z">
        <w:r w:rsidR="00365BE2">
          <w:t xml:space="preserve">on possible for future studies </w:t>
        </w:r>
      </w:ins>
      <w:ins w:id="1931" w:author="Chen Heller" w:date="2022-09-04T16:19:00Z">
        <w:r w:rsidR="00A806F1">
          <w:t>would be to use a dynamic starting condition in which the stimuli is presented only after the movement</w:t>
        </w:r>
      </w:ins>
      <w:ins w:id="1932" w:author="Chen Heller" w:date="2022-09-10T10:40:00Z">
        <w:r w:rsidR="00365BE2">
          <w:t xml:space="preserve"> was initiated</w:t>
        </w:r>
      </w:ins>
      <w:ins w:id="1933" w:author="Chen Heller" w:date="2022-09-04T16:19:00Z">
        <w:r w:rsidR="00A806F1">
          <w:t xml:space="preserve">. This paradigm </w:t>
        </w:r>
      </w:ins>
      <w:ins w:id="1934" w:author="Chen Heller" w:date="2022-09-10T10:40:00Z">
        <w:r w:rsidR="00365BE2">
          <w:t>has</w:t>
        </w:r>
      </w:ins>
      <w:ins w:id="1935" w:author="Chen Heller" w:date="2022-09-04T16:19:00Z">
        <w:r w:rsidR="00A806F1">
          <w:t xml:space="preserve"> been shown to </w:t>
        </w:r>
      </w:ins>
      <w:ins w:id="1936" w:author="Chen Heller" w:date="2022-09-04T17:21:00Z">
        <w:r w:rsidR="00012DA6">
          <w:t>increase the movement consistency</w:t>
        </w:r>
      </w:ins>
      <w:ins w:id="1937" w:author="Chen Heller" w:date="2022-09-04T17:22:00Z">
        <w:r w:rsidR="00012DA6">
          <w:t xml:space="preserve"> and </w:t>
        </w:r>
      </w:ins>
      <w:ins w:id="1938" w:author="Chen Heller" w:date="2022-09-04T16:24:00Z">
        <w:r w:rsidR="00D47A1A">
          <w:t>curv</w:t>
        </w:r>
      </w:ins>
      <w:ins w:id="1939" w:author="Chen Heller" w:date="2022-09-04T17:22:00Z">
        <w:r w:rsidR="00012DA6">
          <w:t>a</w:t>
        </w:r>
      </w:ins>
      <w:ins w:id="1940" w:author="Chen Heller" w:date="2022-09-04T16:24:00Z">
        <w:r w:rsidR="00D47A1A">
          <w:t>tu</w:t>
        </w:r>
      </w:ins>
      <w:ins w:id="1941" w:author="Chen Heller" w:date="2022-09-04T17:22:00Z">
        <w:r w:rsidR="00012DA6">
          <w:t>r</w:t>
        </w:r>
      </w:ins>
      <w:ins w:id="1942" w:author="Chen Heller" w:date="2022-09-04T16:24:00Z">
        <w:r w:rsidR="00D47A1A">
          <w:t>e</w:t>
        </w:r>
      </w:ins>
      <w:ins w:id="1943" w:author="Chen Heller" w:date="2022-09-04T17:25:00Z">
        <w:r w:rsidR="00AB39EF">
          <w:t xml:space="preserve"> and decrease the amount of noise</w:t>
        </w:r>
      </w:ins>
      <w:ins w:id="1944" w:author="Chen Heller" w:date="2022-09-04T17:29:00Z">
        <w:r w:rsidR="00E01C39">
          <w:t xml:space="preserve"> </w:t>
        </w:r>
      </w:ins>
      <w:r w:rsidR="001617E7">
        <w:fldChar w:fldCharType="begin"/>
      </w:r>
      <w:r w:rsidR="001617E7">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fldChar w:fldCharType="separate"/>
      </w:r>
      <w:r w:rsidR="001617E7" w:rsidRPr="001617E7">
        <w:rPr>
          <w:rFonts w:ascii="Times New Roman" w:hAnsi="Times New Roman" w:cs="Times New Roman"/>
        </w:rPr>
        <w:t>(</w:t>
      </w:r>
      <w:proofErr w:type="spellStart"/>
      <w:r w:rsidR="001617E7" w:rsidRPr="001617E7">
        <w:rPr>
          <w:rFonts w:ascii="Times New Roman" w:hAnsi="Times New Roman" w:cs="Times New Roman"/>
        </w:rPr>
        <w:t>Scherbaum</w:t>
      </w:r>
      <w:proofErr w:type="spellEnd"/>
      <w:r w:rsidR="001617E7" w:rsidRPr="001617E7">
        <w:rPr>
          <w:rFonts w:ascii="Times New Roman" w:hAnsi="Times New Roman" w:cs="Times New Roman"/>
        </w:rPr>
        <w:t xml:space="preserve"> &amp; </w:t>
      </w:r>
      <w:proofErr w:type="spellStart"/>
      <w:r w:rsidR="001617E7" w:rsidRPr="001617E7">
        <w:rPr>
          <w:rFonts w:ascii="Times New Roman" w:hAnsi="Times New Roman" w:cs="Times New Roman"/>
        </w:rPr>
        <w:t>Kieslich</w:t>
      </w:r>
      <w:proofErr w:type="spellEnd"/>
      <w:r w:rsidR="001617E7" w:rsidRPr="001617E7">
        <w:rPr>
          <w:rFonts w:ascii="Times New Roman" w:hAnsi="Times New Roman" w:cs="Times New Roman"/>
        </w:rPr>
        <w:t>, 2018)</w:t>
      </w:r>
      <w:r w:rsidR="001617E7">
        <w:fldChar w:fldCharType="end"/>
      </w:r>
      <w:ins w:id="1945" w:author="Chen Heller" w:date="2022-09-04T16:21:00Z">
        <w:r w:rsidR="001E53E4">
          <w:t xml:space="preserve">. Moreover, the number of excluded trials will decrease with such paradigm as no </w:t>
        </w:r>
      </w:ins>
      <w:ins w:id="1946" w:author="Chen Heller" w:date="2022-09-04T16:22:00Z">
        <w:r w:rsidR="001E53E4">
          <w:t>trials will be excluded due to early or late responses</w:t>
        </w:r>
        <w:r w:rsidR="00EF3A26">
          <w:t>. This could potentially increase the signal to noise ratio in the reaching task</w:t>
        </w:r>
      </w:ins>
      <w:ins w:id="1947" w:author="Chen Heller" w:date="2022-09-10T10:40:00Z">
        <w:r w:rsidR="00457E54">
          <w:t xml:space="preserve"> and allow</w:t>
        </w:r>
      </w:ins>
      <w:ins w:id="1948" w:author="Chen Heller" w:date="2022-09-10T10:41:00Z">
        <w:r w:rsidR="00315007">
          <w:t xml:space="preserve"> reaching to unravel a larger congruency effect.</w:t>
        </w:r>
      </w:ins>
    </w:p>
    <w:p w14:paraId="66240D9E" w14:textId="376C0C31" w:rsidR="00B00AED" w:rsidRDefault="00B00AED" w:rsidP="006238E0">
      <w:pPr>
        <w:pStyle w:val="NoSpacing"/>
        <w:bidi w:val="0"/>
        <w:rPr>
          <w:ins w:id="1949" w:author="Chen Heller" w:date="2022-08-29T11:18:00Z"/>
          <w:rtl/>
        </w:rPr>
      </w:pPr>
    </w:p>
    <w:p w14:paraId="144DDAD5" w14:textId="34A185EB" w:rsidR="008D0C34" w:rsidDel="004E1F6A" w:rsidRDefault="008D0C34" w:rsidP="006238E0">
      <w:pPr>
        <w:pStyle w:val="NoSpacing"/>
        <w:bidi w:val="0"/>
        <w:rPr>
          <w:del w:id="1950" w:author="Chen Heller" w:date="2022-09-04T14:47:00Z"/>
        </w:rPr>
      </w:pPr>
    </w:p>
    <w:p w14:paraId="20D20597" w14:textId="520354C2" w:rsidR="00B00AED" w:rsidRDefault="00B00AED" w:rsidP="006238E0">
      <w:pPr>
        <w:pStyle w:val="NoSpacing"/>
        <w:bidi w:val="0"/>
      </w:pPr>
    </w:p>
    <w:p w14:paraId="315873E7" w14:textId="77777777" w:rsidR="00B00AED" w:rsidRDefault="00B00AED" w:rsidP="006238E0">
      <w:pPr>
        <w:pStyle w:val="NoSpacing"/>
        <w:bidi w:val="0"/>
      </w:pPr>
      <w:r>
        <w:t>Ideas for content:</w:t>
      </w:r>
    </w:p>
    <w:p w14:paraId="6E7D4F0E" w14:textId="77777777" w:rsidR="00B00AED" w:rsidRDefault="00B00AED" w:rsidP="006238E0">
      <w:pPr>
        <w:pStyle w:val="NoSpacing"/>
        <w:bidi w:val="0"/>
      </w:pPr>
      <w:r>
        <w:t>This paper claims averaging trajectories is wrong. Read it before the thesis test:</w:t>
      </w:r>
    </w:p>
    <w:p w14:paraId="584EB8A8" w14:textId="77777777" w:rsidR="00B00AED" w:rsidRDefault="00B00AED" w:rsidP="006238E0">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6238E0">
      <w:pPr>
        <w:pStyle w:val="NoSpacing"/>
        <w:bidi w:val="0"/>
      </w:pPr>
    </w:p>
    <w:p w14:paraId="59AE157E" w14:textId="77777777" w:rsidR="00B00AED" w:rsidRDefault="00B00AED" w:rsidP="006238E0">
      <w:pPr>
        <w:pStyle w:val="NoSpacing"/>
        <w:bidi w:val="0"/>
      </w:pPr>
      <w:r w:rsidRPr="009D454F">
        <w:t>Linking cognitive and reaching trajectories via intermittent movement control</w:t>
      </w:r>
      <w:r>
        <w:t xml:space="preserve"> – Friedman's paper that claims that the motor access to the cognitive processes is intermittent instead of continuous. This could affect my experiment.</w:t>
      </w:r>
    </w:p>
    <w:p w14:paraId="067B5DD1" w14:textId="77777777" w:rsidR="00B00AED" w:rsidRDefault="00B00AED" w:rsidP="006238E0">
      <w:pPr>
        <w:pStyle w:val="NoSpacing"/>
        <w:bidi w:val="0"/>
        <w:rPr>
          <w:rtl/>
        </w:rPr>
      </w:pPr>
    </w:p>
    <w:p w14:paraId="45CAC2A3" w14:textId="77777777" w:rsidR="00B00AED" w:rsidRDefault="00B00AED" w:rsidP="006238E0">
      <w:pPr>
        <w:pStyle w:val="NoSpacing"/>
        <w:bidi w:val="0"/>
      </w:pPr>
      <w:r>
        <w:t>Check if this paper has some conclusions about "reaching" that can be relevant for your discussion:</w:t>
      </w:r>
    </w:p>
    <w:p w14:paraId="0E99CB66" w14:textId="5D11D605" w:rsidR="00B00AED" w:rsidRDefault="00B00AED" w:rsidP="006238E0">
      <w:pPr>
        <w:pStyle w:val="NoSpacing"/>
        <w:bidi w:val="0"/>
      </w:pPr>
      <w:r w:rsidRPr="00E668B7">
        <w:t>Schmidt (2007). Measuring unconscious cognition: Beyond the zero-awareness criterion</w:t>
      </w:r>
    </w:p>
    <w:p w14:paraId="104C6C57" w14:textId="724861B6" w:rsidR="00C26CF9" w:rsidRDefault="00C26CF9" w:rsidP="006238E0">
      <w:pPr>
        <w:pStyle w:val="NoSpacing"/>
        <w:bidi w:val="0"/>
      </w:pPr>
    </w:p>
    <w:p w14:paraId="5DD98A10" w14:textId="6EDB1C9E" w:rsidR="00C26CF9" w:rsidRDefault="00C26CF9" w:rsidP="006238E0">
      <w:pPr>
        <w:pStyle w:val="NoSpacing"/>
        <w:bidi w:val="0"/>
      </w:pPr>
      <w:r>
        <w:t>Distinct mechanisms for planning keypress and reaching responses: A developmental study – Read this, they show keyboard and reaching operate under different mechanisms.</w:t>
      </w:r>
    </w:p>
    <w:p w14:paraId="73233CF5" w14:textId="77777777" w:rsidR="00C26CF9" w:rsidRDefault="00C26CF9" w:rsidP="006238E0">
      <w:pPr>
        <w:pStyle w:val="NoSpacing"/>
        <w:bidi w:val="0"/>
        <w:rPr>
          <w:rtl/>
        </w:rPr>
      </w:pPr>
    </w:p>
    <w:p w14:paraId="3D1CB5E9" w14:textId="77777777" w:rsidR="00B00AED" w:rsidRDefault="00B00AED" w:rsidP="006238E0">
      <w:pPr>
        <w:pStyle w:val="NoSpacing"/>
        <w:bidi w:val="0"/>
      </w:pPr>
      <w:r w:rsidRPr="009E57CB">
        <w:rPr>
          <w:highlight w:val="yellow"/>
        </w:rPr>
        <w:t xml:space="preserve">Things to do before sending to </w:t>
      </w:r>
      <w:proofErr w:type="spellStart"/>
      <w:r w:rsidRPr="009E57CB">
        <w:rPr>
          <w:highlight w:val="yellow"/>
        </w:rPr>
        <w:t>Liad</w:t>
      </w:r>
      <w:proofErr w:type="spellEnd"/>
      <w:r w:rsidRPr="009E57CB">
        <w:rPr>
          <w:highlight w:val="yellow"/>
        </w:rPr>
        <w:t>:</w:t>
      </w:r>
    </w:p>
    <w:p w14:paraId="117B8BC8" w14:textId="76F06898" w:rsidR="00B00AED" w:rsidRDefault="00B00AED" w:rsidP="006238E0">
      <w:pPr>
        <w:pStyle w:val="NoSpacing"/>
        <w:numPr>
          <w:ilvl w:val="0"/>
          <w:numId w:val="12"/>
        </w:numPr>
        <w:bidi w:val="0"/>
        <w:rPr>
          <w:ins w:id="1951" w:author="Chen Heller" w:date="2022-09-04T12:06:00Z"/>
        </w:rPr>
      </w:pPr>
      <w:r>
        <w:t>Change all number above 9 to numerals.</w:t>
      </w:r>
    </w:p>
    <w:p w14:paraId="5A6141B3" w14:textId="249CAA00" w:rsidR="000A4076" w:rsidRPr="009C1386" w:rsidRDefault="000A4076" w:rsidP="006238E0">
      <w:pPr>
        <w:pStyle w:val="NoSpacing"/>
        <w:numPr>
          <w:ilvl w:val="0"/>
          <w:numId w:val="12"/>
        </w:numPr>
        <w:bidi w:val="0"/>
        <w:rPr>
          <w:strike/>
          <w:rPrChange w:id="1952" w:author="Chen Heller" w:date="2022-09-05T11:34:00Z">
            <w:rPr/>
          </w:rPrChange>
        </w:rPr>
      </w:pPr>
      <w:ins w:id="1953" w:author="Chen Heller" w:date="2022-09-04T12:06:00Z">
        <w:r w:rsidRPr="009C1386">
          <w:rPr>
            <w:strike/>
            <w:rPrChange w:id="1954" w:author="Chen Heller" w:date="2022-09-05T11:34:00Z">
              <w:rPr/>
            </w:rPrChange>
          </w:rPr>
          <w:t>Correct all p-values with Tree-BH</w:t>
        </w:r>
      </w:ins>
    </w:p>
    <w:p w14:paraId="11AD3C31" w14:textId="6BBF0777" w:rsidR="00AE63F2" w:rsidRDefault="00AE63F2" w:rsidP="006238E0">
      <w:pPr>
        <w:pStyle w:val="NoSpacing"/>
        <w:numPr>
          <w:ilvl w:val="0"/>
          <w:numId w:val="12"/>
        </w:numPr>
        <w:bidi w:val="0"/>
        <w:rPr>
          <w:ins w:id="1955" w:author="Chen Heller" w:date="2022-09-07T15:10:00Z"/>
        </w:rPr>
      </w:pPr>
      <w:ins w:id="1956" w:author="Chen Heller" w:date="2022-09-05T14:17:00Z">
        <w:r>
          <w:t xml:space="preserve">Change everything to "I" instead of </w:t>
        </w:r>
        <w:proofErr w:type="gramStart"/>
        <w:r>
          <w:t>"we"</w:t>
        </w:r>
        <w:proofErr w:type="gramEnd"/>
        <w:r>
          <w:t>.</w:t>
        </w:r>
      </w:ins>
    </w:p>
    <w:p w14:paraId="1A8E501A" w14:textId="73F000EE" w:rsidR="008C1C3A" w:rsidRDefault="003B1809" w:rsidP="006238E0">
      <w:pPr>
        <w:pStyle w:val="NoSpacing"/>
        <w:numPr>
          <w:ilvl w:val="0"/>
          <w:numId w:val="12"/>
        </w:numPr>
        <w:bidi w:val="0"/>
        <w:rPr>
          <w:ins w:id="1957" w:author="Chen Heller" w:date="2022-09-07T16:58:00Z"/>
        </w:rPr>
      </w:pPr>
      <w:ins w:id="1958" w:author="Chen Heller" w:date="2022-09-07T16:57:00Z">
        <w:r>
          <w:t xml:space="preserve">Is it better to include all subs when comparing the number of </w:t>
        </w:r>
        <w:proofErr w:type="spellStart"/>
        <w:r>
          <w:t>vaid</w:t>
        </w:r>
        <w:proofErr w:type="spellEnd"/>
        <w:r>
          <w:t xml:space="preserve"> trials between exp 2 and 3?</w:t>
        </w:r>
      </w:ins>
    </w:p>
    <w:p w14:paraId="5960A1E5" w14:textId="0D41D4D9" w:rsidR="004434EC" w:rsidRDefault="006F5E65" w:rsidP="006238E0">
      <w:pPr>
        <w:pStyle w:val="NoSpacing"/>
        <w:numPr>
          <w:ilvl w:val="0"/>
          <w:numId w:val="12"/>
        </w:numPr>
        <w:bidi w:val="0"/>
        <w:rPr>
          <w:ins w:id="1959" w:author="Chen Heller" w:date="2022-09-07T15:10:00Z"/>
        </w:rPr>
      </w:pPr>
      <w:ins w:id="1960" w:author="Chen Heller" w:date="2022-09-08T14:42:00Z">
        <w:r>
          <w:lastRenderedPageBreak/>
          <w:t>Remove p values from all graphs, and add graphs</w:t>
        </w:r>
      </w:ins>
      <w:ins w:id="1961" w:author="Chen Heller" w:date="2022-09-08T14:43:00Z">
        <w:r>
          <w:t xml:space="preserve"> to doc.</w:t>
        </w:r>
      </w:ins>
    </w:p>
    <w:p w14:paraId="7EFE258B" w14:textId="7ECA056E" w:rsidR="003703B4" w:rsidDel="00E1373B" w:rsidRDefault="003703B4" w:rsidP="006238E0">
      <w:pPr>
        <w:pStyle w:val="NoSpacing"/>
        <w:numPr>
          <w:ilvl w:val="0"/>
          <w:numId w:val="12"/>
        </w:numPr>
        <w:bidi w:val="0"/>
        <w:rPr>
          <w:del w:id="1962" w:author="Chen Heller" w:date="2022-09-08T12:02:00Z"/>
        </w:rPr>
      </w:pPr>
    </w:p>
    <w:p w14:paraId="5355D950" w14:textId="6D5B79ED" w:rsidR="002E5556" w:rsidRDefault="002E5556" w:rsidP="006238E0">
      <w:pPr>
        <w:pStyle w:val="NoSpacing"/>
        <w:numPr>
          <w:ilvl w:val="0"/>
          <w:numId w:val="12"/>
        </w:numPr>
        <w:bidi w:val="0"/>
        <w:rPr>
          <w:ins w:id="1963" w:author="Chen Heller" w:date="2022-09-07T15:01:00Z"/>
        </w:rPr>
      </w:pPr>
      <w:ins w:id="1964" w:author="Chen Heller" w:date="2022-09-05T07:56:00Z">
        <w:r>
          <w:t>Verify all statistical results</w:t>
        </w:r>
      </w:ins>
      <w:ins w:id="1965" w:author="Chen Heller" w:date="2022-09-05T14:14:00Z">
        <w:r w:rsidR="00FC19CB">
          <w:t xml:space="preserve"> – and fix digits after decimal point</w:t>
        </w:r>
      </w:ins>
      <w:ins w:id="1966" w:author="Chen Heller" w:date="2022-09-05T07:56:00Z">
        <w:r>
          <w:t>.</w:t>
        </w:r>
      </w:ins>
    </w:p>
    <w:p w14:paraId="69615C9A" w14:textId="5D254DC8" w:rsidR="00A02192" w:rsidRDefault="00A02192" w:rsidP="006238E0">
      <w:pPr>
        <w:pStyle w:val="NoSpacing"/>
        <w:numPr>
          <w:ilvl w:val="1"/>
          <w:numId w:val="12"/>
        </w:numPr>
        <w:bidi w:val="0"/>
        <w:rPr>
          <w:ins w:id="1967" w:author="Chen Heller" w:date="2022-09-05T10:44:00Z"/>
        </w:rPr>
        <w:pPrChange w:id="1968" w:author="Chen Heller" w:date="2022-09-07T15:01:00Z">
          <w:pPr>
            <w:pStyle w:val="NoSpacing"/>
            <w:numPr>
              <w:numId w:val="12"/>
            </w:numPr>
            <w:bidi w:val="0"/>
            <w:ind w:left="720" w:hanging="360"/>
          </w:pPr>
        </w:pPrChange>
      </w:pPr>
      <w:ins w:id="1969" w:author="Chen Heller" w:date="2022-09-07T15:01:00Z">
        <w:r>
          <w:t>DONE: Exp 1.</w:t>
        </w:r>
      </w:ins>
      <w:ins w:id="1970" w:author="Chen Heller" w:date="2022-09-07T16:11:00Z">
        <w:r w:rsidR="00E9177E">
          <w:rPr>
            <w:rFonts w:hint="cs"/>
            <w:rtl/>
          </w:rPr>
          <w:t xml:space="preserve"> </w:t>
        </w:r>
        <w:r w:rsidR="00E9177E">
          <w:t>Exp 2.</w:t>
        </w:r>
      </w:ins>
      <w:ins w:id="1971" w:author="Chen Heller" w:date="2022-09-07T16:58:00Z">
        <w:r w:rsidR="0029365B">
          <w:t xml:space="preserve"> Exp</w:t>
        </w:r>
      </w:ins>
      <w:ins w:id="1972" w:author="Chen Heller" w:date="2022-09-08T12:02:00Z">
        <w:r w:rsidR="00E1373B">
          <w:t xml:space="preserve"> </w:t>
        </w:r>
      </w:ins>
      <w:ins w:id="1973" w:author="Chen Heller" w:date="2022-09-07T16:58:00Z">
        <w:r w:rsidR="0029365B">
          <w:t>3.</w:t>
        </w:r>
      </w:ins>
      <w:ins w:id="1974" w:author="Chen Heller" w:date="2022-09-08T12:02:00Z">
        <w:r w:rsidR="00E1373B">
          <w:rPr>
            <w:rFonts w:hint="cs"/>
            <w:rtl/>
          </w:rPr>
          <w:t xml:space="preserve"> </w:t>
        </w:r>
        <w:r w:rsidR="00E1373B">
          <w:rPr>
            <w:rFonts w:hint="cs"/>
          </w:rPr>
          <w:t>E</w:t>
        </w:r>
        <w:r w:rsidR="00E1373B">
          <w:t>xp</w:t>
        </w:r>
      </w:ins>
      <w:ins w:id="1975" w:author="Chen Heller" w:date="2022-09-08T12:03:00Z">
        <w:r w:rsidR="00E1373B">
          <w:t xml:space="preserve"> </w:t>
        </w:r>
      </w:ins>
      <w:ins w:id="1976" w:author="Chen Heller" w:date="2022-09-08T12:02:00Z">
        <w:r w:rsidR="00E1373B">
          <w:t>4.</w:t>
        </w:r>
      </w:ins>
    </w:p>
    <w:p w14:paraId="29B8934B" w14:textId="456599E1" w:rsidR="00CA266E" w:rsidRDefault="00CA266E" w:rsidP="006238E0">
      <w:pPr>
        <w:pStyle w:val="NoSpacing"/>
        <w:numPr>
          <w:ilvl w:val="1"/>
          <w:numId w:val="12"/>
        </w:numPr>
        <w:bidi w:val="0"/>
        <w:rPr>
          <w:ins w:id="1977" w:author="Chen Heller" w:date="2022-09-05T10:44:00Z"/>
        </w:rPr>
      </w:pPr>
      <w:ins w:id="1978" w:author="Chen Heller" w:date="2022-09-05T10:44:00Z">
        <w:r>
          <w:t>Delete all processed data</w:t>
        </w:r>
      </w:ins>
    </w:p>
    <w:p w14:paraId="65CD21EE" w14:textId="7653FB04" w:rsidR="00CA266E" w:rsidRDefault="00CA266E" w:rsidP="006238E0">
      <w:pPr>
        <w:pStyle w:val="NoSpacing"/>
        <w:numPr>
          <w:ilvl w:val="1"/>
          <w:numId w:val="12"/>
        </w:numPr>
        <w:bidi w:val="0"/>
        <w:rPr>
          <w:ins w:id="1979" w:author="Chen Heller" w:date="2022-09-05T10:45:00Z"/>
        </w:rPr>
      </w:pPr>
      <w:ins w:id="1980" w:author="Chen Heller" w:date="2022-09-05T10:44:00Z">
        <w:r>
          <w:t xml:space="preserve">Run </w:t>
        </w:r>
        <w:proofErr w:type="spellStart"/>
        <w:r>
          <w:t>Matlab</w:t>
        </w:r>
        <w:proofErr w:type="spellEnd"/>
        <w:r>
          <w:t xml:space="preserve"> script from beginning to plotting params (in</w:t>
        </w:r>
      </w:ins>
      <w:ins w:id="1981" w:author="Chen Heller" w:date="2022-09-05T10:45:00Z">
        <w:r>
          <w:t>cluding)</w:t>
        </w:r>
      </w:ins>
    </w:p>
    <w:p w14:paraId="0ED1B062" w14:textId="316A7772" w:rsidR="00CA266E" w:rsidRDefault="00CA266E" w:rsidP="006238E0">
      <w:pPr>
        <w:pStyle w:val="NoSpacing"/>
        <w:numPr>
          <w:ilvl w:val="1"/>
          <w:numId w:val="12"/>
        </w:numPr>
        <w:bidi w:val="0"/>
        <w:rPr>
          <w:ins w:id="1982" w:author="Chen Heller" w:date="2022-09-05T10:45:00Z"/>
        </w:rPr>
      </w:pPr>
      <w:ins w:id="1983" w:author="Chen Heller" w:date="2022-09-05T10:45:00Z">
        <w:r>
          <w:t>Plot multi plots (to get p values)</w:t>
        </w:r>
      </w:ins>
    </w:p>
    <w:p w14:paraId="0AE14074" w14:textId="2B950B25" w:rsidR="00CA266E" w:rsidRDefault="00CA266E" w:rsidP="006238E0">
      <w:pPr>
        <w:pStyle w:val="NoSpacing"/>
        <w:numPr>
          <w:ilvl w:val="1"/>
          <w:numId w:val="12"/>
        </w:numPr>
        <w:bidi w:val="0"/>
        <w:rPr>
          <w:ins w:id="1984" w:author="Chen Heller" w:date="2022-09-05T10:45:00Z"/>
        </w:rPr>
      </w:pPr>
      <w:ins w:id="1985" w:author="Chen Heller" w:date="2022-09-05T10:45:00Z">
        <w:r>
          <w:t>Format to R</w:t>
        </w:r>
      </w:ins>
    </w:p>
    <w:p w14:paraId="0FD96269" w14:textId="0426E2B3" w:rsidR="00F20E38" w:rsidRDefault="00F20E38" w:rsidP="006238E0">
      <w:pPr>
        <w:pStyle w:val="NoSpacing"/>
        <w:numPr>
          <w:ilvl w:val="1"/>
          <w:numId w:val="12"/>
        </w:numPr>
        <w:bidi w:val="0"/>
        <w:rPr>
          <w:ins w:id="1986" w:author="Chen Heller" w:date="2022-09-05T10:45:00Z"/>
        </w:rPr>
      </w:pPr>
      <w:ins w:id="1987" w:author="Chen Heller" w:date="2022-09-05T10:45:00Z">
        <w:r>
          <w:t xml:space="preserve">Check normality + outliers </w:t>
        </w:r>
        <w:proofErr w:type="gramStart"/>
        <w:r>
          <w:t>In</w:t>
        </w:r>
        <w:proofErr w:type="gramEnd"/>
        <w:r>
          <w:t xml:space="preserve"> R</w:t>
        </w:r>
      </w:ins>
    </w:p>
    <w:p w14:paraId="62D3A2AD" w14:textId="7D6FE8D0" w:rsidR="00F20E38" w:rsidRDefault="00F20E38" w:rsidP="006238E0">
      <w:pPr>
        <w:pStyle w:val="NoSpacing"/>
        <w:numPr>
          <w:ilvl w:val="2"/>
          <w:numId w:val="12"/>
        </w:numPr>
        <w:bidi w:val="0"/>
        <w:rPr>
          <w:ins w:id="1988" w:author="Chen Heller" w:date="2022-09-05T10:45:00Z"/>
        </w:rPr>
      </w:pPr>
      <w:ins w:id="1989" w:author="Chen Heller" w:date="2022-09-05T10:45:00Z">
        <w:r>
          <w:t>Compute permutated p-values</w:t>
        </w:r>
      </w:ins>
    </w:p>
    <w:p w14:paraId="49437EEE" w14:textId="75F33F7B" w:rsidR="00F20E38" w:rsidRDefault="00F20E38" w:rsidP="006238E0">
      <w:pPr>
        <w:pStyle w:val="NoSpacing"/>
        <w:numPr>
          <w:ilvl w:val="1"/>
          <w:numId w:val="12"/>
        </w:numPr>
        <w:bidi w:val="0"/>
        <w:pPrChange w:id="1990" w:author="Chen Heller" w:date="2022-09-05T10:45:00Z">
          <w:pPr>
            <w:pStyle w:val="NoSpacing"/>
            <w:numPr>
              <w:numId w:val="12"/>
            </w:numPr>
            <w:bidi w:val="0"/>
            <w:ind w:left="720" w:hanging="360"/>
          </w:pPr>
        </w:pPrChange>
      </w:pPr>
      <w:ins w:id="1991" w:author="Chen Heller" w:date="2022-09-05T10:45:00Z">
        <w:r>
          <w:t>Correct p-values with Tree-BH</w:t>
        </w:r>
      </w:ins>
      <w:ins w:id="1992" w:author="Chen Heller" w:date="2022-09-05T10:46:00Z">
        <w:r>
          <w:t>.</w:t>
        </w:r>
      </w:ins>
    </w:p>
    <w:sectPr w:rsidR="00F20E38"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iad Mudrik" w:date="2022-07-09T23:35:00Z" w:initials="LM">
    <w:p w14:paraId="77F08969" w14:textId="77777777" w:rsidR="001C015A" w:rsidRDefault="001C015A" w:rsidP="00E96D8E">
      <w:r>
        <w:rPr>
          <w:rStyle w:val="CommentReference"/>
        </w:rPr>
        <w:annotationRef/>
      </w:r>
      <w:r>
        <w:t>Kim &amp; Blake, 2005. Breitmeyer 2015</w:t>
      </w:r>
    </w:p>
  </w:comment>
  <w:comment w:id="47" w:author="Liad Mudrik" w:date="2022-08-16T23:54:00Z" w:initials="LM">
    <w:p w14:paraId="3420488D" w14:textId="77777777" w:rsidR="00C422EB" w:rsidRDefault="00C422EB" w:rsidP="00E96D8E">
      <w:r>
        <w:rPr>
          <w:rStyle w:val="CommentReference"/>
        </w:rPr>
        <w:annotationRef/>
      </w:r>
      <w:r>
        <w:t xml:space="preserve">I don’t remember; will these titles remain? If so, they should only include full words :-) </w:t>
      </w:r>
    </w:p>
  </w:comment>
  <w:comment w:id="48" w:author="Chen Heller" w:date="2022-08-26T10:23:00Z" w:initials="CH">
    <w:p w14:paraId="3308D088" w14:textId="77777777" w:rsidR="00933530" w:rsidRDefault="00C71547" w:rsidP="007A2F90">
      <w:pPr>
        <w:pStyle w:val="CommentText"/>
        <w:jc w:val="left"/>
      </w:pPr>
      <w:r>
        <w:rPr>
          <w:rStyle w:val="CommentReference"/>
        </w:rPr>
        <w:annotationRef/>
      </w:r>
      <w:r w:rsidR="00933530">
        <w:t>I think I'll keep them because they make the paper a bit clearer to read. Tell me if you think otherwise.</w:t>
      </w:r>
    </w:p>
  </w:comment>
  <w:comment w:id="81" w:author="Chen Heller" w:date="2022-06-29T17:56:00Z" w:initials="CH">
    <w:p w14:paraId="11A9C09E" w14:textId="144F2925"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90" w:author="Chen Heller" w:date="2022-07-26T14:56:00Z" w:initials="CH">
    <w:p w14:paraId="4F6F2531" w14:textId="4EBCB964" w:rsidR="00603BC2" w:rsidRDefault="00640799" w:rsidP="00E96D8E">
      <w:pPr>
        <w:pStyle w:val="CommentText"/>
      </w:pPr>
      <w:r>
        <w:rPr>
          <w:rStyle w:val="CommentReference"/>
        </w:rPr>
        <w:annotationRef/>
      </w:r>
      <w:r w:rsidR="00603BC2">
        <w:t>Should I keep this section separate from the results or integrate into them? (i.e., describe each variable before presenting its results).</w:t>
      </w:r>
    </w:p>
  </w:comment>
  <w:comment w:id="91" w:author="Liad Mudrik" w:date="2022-08-17T00:03:00Z" w:initials="LM">
    <w:p w14:paraId="6DEBA469" w14:textId="77777777" w:rsidR="00F50E45" w:rsidRDefault="00F50E45" w:rsidP="00E96D8E">
      <w:r>
        <w:rPr>
          <w:rStyle w:val="CommentReference"/>
        </w:rPr>
        <w:annotationRef/>
      </w:r>
      <w:r>
        <w:t>I would keep as is (although I don’t feel strongly about it)</w:t>
      </w:r>
    </w:p>
  </w:comment>
  <w:comment w:id="358" w:author="Liad Mudrik" w:date="2022-08-17T23:45:00Z" w:initials="LM">
    <w:p w14:paraId="1F6EBB6C" w14:textId="5F496BB2" w:rsidR="005A45EF" w:rsidRDefault="005A45EF" w:rsidP="00E96D8E">
      <w:pPr>
        <w:rPr>
          <w:rtl/>
        </w:rPr>
      </w:pPr>
      <w:r>
        <w:rPr>
          <w:rStyle w:val="CommentReference"/>
        </w:rPr>
        <w:annotationRef/>
      </w:r>
      <w:r>
        <w:t>this is also not clear to me (I guess it’s the same point)</w:t>
      </w:r>
    </w:p>
  </w:comment>
  <w:comment w:id="376" w:author="Liad Mudrik" w:date="2022-08-17T23:48:00Z" w:initials="LM">
    <w:p w14:paraId="67CD9622" w14:textId="798A4CF3" w:rsidR="00690952" w:rsidRDefault="00690952" w:rsidP="00E96D8E">
      <w:pPr>
        <w:rPr>
          <w:rtl/>
        </w:rPr>
      </w:pPr>
      <w:r>
        <w:rPr>
          <w:rStyle w:val="CommentReference"/>
        </w:rPr>
        <w:annotationRef/>
      </w:r>
      <w:r>
        <w:t>additional? or out of the 15? If it’s the latter, please change the text so the characteristics will only relate to the included subjects. These are the ones we care about.</w:t>
      </w:r>
    </w:p>
  </w:comment>
  <w:comment w:id="377" w:author="Liad Mudrik" w:date="2022-08-18T00:04:00Z" w:initials="LM">
    <w:p w14:paraId="3663C391" w14:textId="77777777" w:rsidR="007D3BA7" w:rsidRDefault="007D3BA7" w:rsidP="00E96D8E">
      <w:r>
        <w:rPr>
          <w:rStyle w:val="CommentReference"/>
        </w:rPr>
        <w:annotationRef/>
      </w:r>
      <w:r>
        <w:t>based on the df in the results section, there were indeed 9 subjects. So this should be changed</w:t>
      </w:r>
    </w:p>
  </w:comment>
  <w:comment w:id="379" w:author="Liad Mudrik" w:date="2022-08-17T23:51:00Z" w:initials="LM">
    <w:p w14:paraId="639E42CD" w14:textId="19A9435B" w:rsidR="00CA2666" w:rsidRDefault="00CA2666" w:rsidP="00E96D8E">
      <w:r>
        <w:rPr>
          <w:rStyle w:val="CommentReference"/>
        </w:rPr>
        <w:annotationRef/>
      </w:r>
      <w:r>
        <w:t>this is a good example to my previous comment: we really don’t care about this subject (it’s not very different than also including subjects who were supposed to come and bailed at the last moment). Do you see my point?</w:t>
      </w:r>
    </w:p>
  </w:comment>
  <w:comment w:id="380" w:author="Chen Heller" w:date="2022-08-26T10:57:00Z" w:initials="CH">
    <w:p w14:paraId="7F84A865" w14:textId="77777777" w:rsidR="002953E3" w:rsidRDefault="002953E3" w:rsidP="00E96D8E">
      <w:pPr>
        <w:pStyle w:val="CommentText"/>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387" w:author="Liad Mudrik" w:date="2022-08-17T23:59:00Z" w:initials="LM">
    <w:p w14:paraId="0CA388E6" w14:textId="0F7A260F" w:rsidR="00D44019" w:rsidRDefault="00D44019" w:rsidP="00E96D8E">
      <w:r>
        <w:rPr>
          <w:rStyle w:val="CommentReference"/>
        </w:rPr>
        <w:annotationRef/>
      </w:r>
      <w:r>
        <w:t>I wonder if this is needed, actually. It’s the very same figure as before with very minor changes. I would remove, but it’s up to you</w:t>
      </w:r>
    </w:p>
  </w:comment>
  <w:comment w:id="581" w:author="Liad Mudrik" w:date="2022-08-18T00:01:00Z" w:initials="LM">
    <w:p w14:paraId="23EB251F" w14:textId="77777777" w:rsidR="007D3BA7" w:rsidRDefault="007D3BA7" w:rsidP="00E96D8E">
      <w:r>
        <w:rPr>
          <w:rStyle w:val="CommentReference"/>
        </w:rPr>
        <w:annotationRef/>
      </w:r>
      <w:r>
        <w:t>I don’t think this is clear</w:t>
      </w:r>
    </w:p>
  </w:comment>
  <w:comment w:id="587" w:author="Chen Heller" w:date="2022-07-31T18:27:00Z" w:initials="CH">
    <w:p w14:paraId="25FCFA63" w14:textId="28451908" w:rsidR="00D826D9" w:rsidRDefault="00D826D9" w:rsidP="00E96D8E">
      <w:pPr>
        <w:pStyle w:val="CommentText"/>
      </w:pPr>
      <w:r>
        <w:rPr>
          <w:rStyle w:val="CommentReference"/>
        </w:rPr>
        <w:annotationRef/>
      </w:r>
      <w:r>
        <w:t>Perhaps present some of the single subject results and show that the trajectories of some subjects did deviate in the expected direction</w:t>
      </w:r>
    </w:p>
  </w:comment>
  <w:comment w:id="588" w:author="Liad Mudrik" w:date="2022-08-18T00:02:00Z" w:initials="LM">
    <w:p w14:paraId="01D33EE0" w14:textId="77777777" w:rsidR="007D3BA7" w:rsidRDefault="007D3BA7" w:rsidP="00E96D8E">
      <w:r>
        <w:rPr>
          <w:rStyle w:val="CommentReference"/>
        </w:rPr>
        <w:annotationRef/>
      </w:r>
      <w:r>
        <w:t>Yes, in principle. But I doubt if the one subject was the reason for the null result. Do everyone else show the effect?</w:t>
      </w:r>
    </w:p>
  </w:comment>
  <w:comment w:id="595" w:author="Chen Heller" w:date="2022-08-29T10:28:00Z" w:initials="CH">
    <w:p w14:paraId="573AFF37" w14:textId="77777777" w:rsidR="001A3D21" w:rsidRDefault="001A3D21" w:rsidP="00E96D8E">
      <w:pPr>
        <w:pStyle w:val="CommentText"/>
      </w:pPr>
      <w:r>
        <w:rPr>
          <w:rStyle w:val="CommentReference"/>
        </w:rPr>
        <w:annotationRef/>
      </w:r>
      <w:r>
        <w:t>I will add proper referencing in the final version, it will not look like this.</w:t>
      </w:r>
    </w:p>
  </w:comment>
  <w:comment w:id="638" w:author="Liad Mudrik" w:date="2022-08-18T00:15:00Z" w:initials="LM">
    <w:p w14:paraId="51C8CA44" w14:textId="77777777" w:rsidR="008E682E" w:rsidRDefault="008E682E" w:rsidP="00E96D8E">
      <w:r>
        <w:rPr>
          <w:rStyle w:val="CommentReference"/>
        </w:rPr>
        <w:annotationRef/>
      </w:r>
      <w:r>
        <w:t>why? we should explain</w:t>
      </w:r>
    </w:p>
  </w:comment>
  <w:comment w:id="639" w:author="Chen Heller" w:date="2022-08-29T13:15:00Z" w:initials="CH">
    <w:p w14:paraId="0C2904B3" w14:textId="77777777" w:rsidR="00570789" w:rsidRDefault="00570789" w:rsidP="00E96D8E">
      <w:pPr>
        <w:pStyle w:val="CommentText"/>
      </w:pPr>
      <w:r>
        <w:rPr>
          <w:rStyle w:val="CommentReference"/>
        </w:rPr>
        <w:annotationRef/>
      </w:r>
      <w:r>
        <w:t>I miss-calculated the refresh rate in experiment 1 and 2 by 10 milliseconds and fixed it in experiment 3.</w:t>
      </w:r>
    </w:p>
  </w:comment>
  <w:comment w:id="697" w:author="Chen Heller" w:date="2022-09-08T12:34:00Z" w:initials="CH">
    <w:p w14:paraId="56C9C043" w14:textId="77777777"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1009" w:author="Liad Mudrik" w:date="2022-08-18T10:31:00Z" w:initials="LM">
    <w:p w14:paraId="0324C183" w14:textId="3B784EF3" w:rsidR="00E40999" w:rsidRDefault="00E40999" w:rsidP="00E96D8E">
      <w:r>
        <w:rPr>
          <w:rStyle w:val="CommentReference"/>
        </w:rPr>
        <w:annotationRef/>
      </w:r>
      <w: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1056" w:author="Chen Heller" w:date="2022-09-01T09:42:00Z" w:initials="CH">
    <w:p w14:paraId="598ECD31" w14:textId="77777777"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83" w:author="Chen Heller" w:date="2022-08-26T11:12:00Z" w:initials="CH">
    <w:p w14:paraId="48D7BC2B" w14:textId="77777777"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171" w:author="Chen Heller" w:date="2022-09-10T08:19:00Z" w:initials="CH">
    <w:p w14:paraId="2DF83429" w14:textId="03EFFBE6" w:rsidR="00EC5DF0" w:rsidRDefault="00EC5DF0" w:rsidP="00E96D8E">
      <w:pPr>
        <w:pStyle w:val="CommentText"/>
      </w:pPr>
      <w:r>
        <w:rPr>
          <w:rStyle w:val="CommentReference"/>
        </w:rPr>
        <w:annotationRef/>
      </w:r>
      <w:r>
        <w:t>Reach area wasn't normal in Exp 2 + Exp 3, so you didn't use Cohen's dz.</w:t>
      </w:r>
    </w:p>
    <w:p w14:paraId="25F5DF4A" w14:textId="77777777" w:rsidR="00EC5DF0" w:rsidRDefault="00EC5DF0" w:rsidP="00E96D8E">
      <w:pPr>
        <w:pStyle w:val="CommentText"/>
      </w:pPr>
    </w:p>
    <w:p w14:paraId="34F56238" w14:textId="77777777" w:rsidR="00EC5DF0" w:rsidRDefault="00EC5DF0" w:rsidP="00E96D8E">
      <w:pPr>
        <w:pStyle w:val="CommentText"/>
      </w:pPr>
      <w:r>
        <w:t>Does Mattan's code consider non-normal variables?</w:t>
      </w:r>
    </w:p>
  </w:comment>
  <w:comment w:id="1172" w:author="Chen Heller" w:date="2022-09-11T10:12:00Z" w:initials="CH">
    <w:p w14:paraId="4FE5BE23" w14:textId="77777777" w:rsidR="00944AF4" w:rsidRDefault="00944AF4" w:rsidP="00E96D8E">
      <w:pPr>
        <w:pStyle w:val="CommentText"/>
      </w:pPr>
      <w:r>
        <w:rPr>
          <w:rStyle w:val="CommentReference"/>
        </w:rPr>
        <w:annotationRef/>
      </w:r>
      <w:r>
        <w:t>No it doesn't consider changing back to Cohen's d</w:t>
      </w:r>
    </w:p>
  </w:comment>
  <w:comment w:id="1196" w:author="Chen Heller" w:date="2022-08-26T11:24:00Z" w:initials="CH">
    <w:p w14:paraId="2F35CF18" w14:textId="437C26C2"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1336" w:author="Chen Heller" w:date="2022-09-04T12:20:00Z" w:initials="CH">
    <w:p w14:paraId="363769D6" w14:textId="4F7C3C4F" w:rsidR="00F517ED" w:rsidRDefault="00F517ED" w:rsidP="00E96D8E">
      <w:pPr>
        <w:pStyle w:val="CommentText"/>
      </w:pPr>
      <w:r>
        <w:rPr>
          <w:rStyle w:val="CommentReference"/>
        </w:rPr>
        <w:annotationRef/>
      </w:r>
      <w:r>
        <w:t>Difference between the proportion of favorable pairs (data pairs that support the hypothesis that there is a difference between the means) and unfavorable pairs.</w:t>
      </w:r>
    </w:p>
    <w:p w14:paraId="06E40BDD" w14:textId="77777777" w:rsidR="00F517ED" w:rsidRDefault="00F517ED" w:rsidP="00E96D8E">
      <w:pPr>
        <w:pStyle w:val="CommentText"/>
      </w:pPr>
    </w:p>
    <w:p w14:paraId="16A3E568" w14:textId="77777777" w:rsidR="00F517ED" w:rsidRDefault="00F517ED" w:rsidP="00E96D8E">
      <w:pPr>
        <w:pStyle w:val="CommentText"/>
      </w:pPr>
      <w:r>
        <w:t>In other words: difference between the amount of evidence for and amount of evidence against H1.</w:t>
      </w:r>
    </w:p>
  </w:comment>
  <w:comment w:id="1341" w:author="Chen Heller" w:date="2022-09-04T12:11:00Z" w:initials="CH">
    <w:p w14:paraId="0F19BB3E" w14:textId="43FA83C0" w:rsidR="00C0770D" w:rsidRDefault="00C0770D" w:rsidP="00E96D8E">
      <w:pPr>
        <w:pStyle w:val="CommentText"/>
      </w:pPr>
      <w:r>
        <w:rPr>
          <w:rStyle w:val="CommentReference"/>
        </w:rPr>
        <w:annotationRef/>
      </w:r>
      <w:hyperlink r:id="rId1" w:anchor="rank-based-tests" w:history="1">
        <w:r w:rsidRPr="00251A6B">
          <w:rPr>
            <w:rStyle w:val="Hyperlink"/>
          </w:rPr>
          <w:t>https://easystats.github.io/effectsize/articles/simple_htests.html#rank-based-tests</w:t>
        </w:r>
      </w:hyperlink>
    </w:p>
  </w:comment>
  <w:comment w:id="1601" w:author="Chen Heller" w:date="2022-09-10T09:14:00Z" w:initials="CH">
    <w:p w14:paraId="59877A39" w14:textId="40DBCCA1"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1602"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1746" w:author="Chen Heller" w:date="2022-09-04T13:36:00Z" w:initials="CH">
    <w:p w14:paraId="32662B10" w14:textId="534ECACB"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827" w:author="Chen Heller" w:date="2022-09-11T19:41:00Z" w:initials="CH">
    <w:p w14:paraId="1240DCA1" w14:textId="77777777" w:rsidR="00F43BB9" w:rsidRDefault="00F43BB9" w:rsidP="00C768CB">
      <w:pPr>
        <w:pStyle w:val="CommentText"/>
        <w:jc w:val="left"/>
      </w:pPr>
      <w:r>
        <w:rPr>
          <w:rStyle w:val="CommentReference"/>
        </w:rPr>
        <w:annotationRef/>
      </w:r>
      <w:r>
        <w:t xml:space="preserve">Yes it does, Greenwald talked about the prime surviving for only SOA of 67-100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F08969" w15:done="1"/>
  <w15:commentEx w15:paraId="3420488D" w15:done="0"/>
  <w15:commentEx w15:paraId="3308D088" w15:paraIdParent="3420488D" w15:done="0"/>
  <w15:commentEx w15:paraId="4EB89988" w15:done="0"/>
  <w15:commentEx w15:paraId="4F6F2531" w15:done="0"/>
  <w15:commentEx w15:paraId="6DEBA469" w15:paraIdParent="4F6F2531"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23EB251F" w15:done="0"/>
  <w15:commentEx w15:paraId="25FCFA63" w15:done="0"/>
  <w15:commentEx w15:paraId="01D33EE0" w15:paraIdParent="25FCFA63" w15:done="0"/>
  <w15:commentEx w15:paraId="573AFF37" w15:done="0"/>
  <w15:commentEx w15:paraId="51C8CA44" w15:done="0"/>
  <w15:commentEx w15:paraId="0C2904B3" w15:paraIdParent="51C8CA44" w15:done="0"/>
  <w15:commentEx w15:paraId="14E1BC75" w15:done="0"/>
  <w15:commentEx w15:paraId="0324C183" w15:done="0"/>
  <w15:commentEx w15:paraId="094AF53A" w15:done="1"/>
  <w15:commentEx w15:paraId="48D7BC2B" w15:done="1"/>
  <w15:commentEx w15:paraId="34F56238" w15:done="0"/>
  <w15:commentEx w15:paraId="4FE5BE23" w15:paraIdParent="34F56238" w15:done="0"/>
  <w15:commentEx w15:paraId="630D6087" w15:done="0"/>
  <w15:commentEx w15:paraId="16A3E568" w15:done="1"/>
  <w15:commentEx w15:paraId="0F19BB3E" w15:done="0"/>
  <w15:commentEx w15:paraId="525BD9EF" w15:done="0"/>
  <w15:commentEx w15:paraId="2FF269E7" w15:paraIdParent="525BD9EF" w15:done="0"/>
  <w15:commentEx w15:paraId="57C983B6" w15:done="1"/>
  <w15:commentEx w15:paraId="1240DC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8F51" w16cex:dateUtc="2022-07-09T20:35:00Z"/>
  <w16cex:commentExtensible w16cex:durableId="26A6ACC9" w16cex:dateUtc="2022-08-17T06:54:00Z"/>
  <w16cex:commentExtensible w16cex:durableId="26B31D85" w16cex:dateUtc="2022-08-26T07:23:00Z"/>
  <w16cex:commentExtensible w16cex:durableId="266710EB" w16cex:dateUtc="2022-06-29T14:56:00Z"/>
  <w16cex:commentExtensible w16cex:durableId="268A7F04" w16cex:dateUtc="2022-07-26T11:56:00Z"/>
  <w16cex:commentExtensible w16cex:durableId="26A6AEE7" w16cex:dateUtc="2022-08-17T07:03: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A7FFF1" w16cex:dateUtc="2022-08-18T07:01:00Z"/>
  <w16cex:commentExtensible w16cex:durableId="26914819" w16cex:dateUtc="2022-07-31T15:27:00Z"/>
  <w16cex:commentExtensible w16cex:durableId="26A8000E" w16cex:dateUtc="2022-08-18T07:02:00Z"/>
  <w16cex:commentExtensible w16cex:durableId="26B71368" w16cex:dateUtc="2022-08-29T07:28:00Z"/>
  <w16cex:commentExtensible w16cex:durableId="26A80332" w16cex:dateUtc="2022-08-18T07:15:00Z"/>
  <w16cex:commentExtensible w16cex:durableId="26B73A78" w16cex:dateUtc="2022-08-29T10:15:00Z"/>
  <w16cex:commentExtensible w16cex:durableId="26C48698" w16cex:dateUtc="2022-09-08T09:34:00Z"/>
  <w16cex:commentExtensible w16cex:durableId="26B73D80" w16cex:dateUtc="2022-08-18T17:31:00Z"/>
  <w16cex:commentExtensible w16cex:durableId="26BAFD12" w16cex:dateUtc="2022-09-01T06:42:00Z"/>
  <w16cex:commentExtensible w16cex:durableId="26B32938" w16cex:dateUtc="2022-08-26T08:12:00Z"/>
  <w16cex:commentExtensible w16cex:durableId="26C6C72D" w16cex:dateUtc="2022-09-10T05:19:00Z"/>
  <w16cex:commentExtensible w16cex:durableId="26C83302" w16cex:dateUtc="2022-09-11T07:12:00Z"/>
  <w16cex:commentExtensible w16cex:durableId="26B32BF1" w16cex:dateUtc="2022-08-26T08:24:00Z"/>
  <w16cex:commentExtensible w16cex:durableId="26BF1692" w16cex:dateUtc="2022-09-04T09:20:00Z"/>
  <w16cex:commentExtensible w16cex:durableId="26BF145C" w16cex:dateUtc="2022-09-04T09:11:00Z"/>
  <w16cex:commentExtensible w16cex:durableId="26C6D409" w16cex:dateUtc="2022-09-10T06:14:00Z"/>
  <w16cex:commentExtensible w16cex:durableId="26C879B4" w16cex:dateUtc="2022-09-11T12:13:00Z"/>
  <w16cex:commentExtensible w16cex:durableId="26BF287B" w16cex:dateUtc="2022-09-04T10:36:00Z"/>
  <w16cex:commentExtensible w16cex:durableId="26C8B87E" w16cex:dateUtc="2022-09-1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F08969" w16cid:durableId="26748F51"/>
  <w16cid:commentId w16cid:paraId="3420488D" w16cid:durableId="26A6ACC9"/>
  <w16cid:commentId w16cid:paraId="3308D088" w16cid:durableId="26B31D85"/>
  <w16cid:commentId w16cid:paraId="4EB89988" w16cid:durableId="266710EB"/>
  <w16cid:commentId w16cid:paraId="4F6F2531" w16cid:durableId="268A7F04"/>
  <w16cid:commentId w16cid:paraId="6DEBA469" w16cid:durableId="26A6AEE7"/>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23EB251F" w16cid:durableId="26A7FFF1"/>
  <w16cid:commentId w16cid:paraId="25FCFA63" w16cid:durableId="26914819"/>
  <w16cid:commentId w16cid:paraId="01D33EE0" w16cid:durableId="26A8000E"/>
  <w16cid:commentId w16cid:paraId="573AFF37" w16cid:durableId="26B71368"/>
  <w16cid:commentId w16cid:paraId="51C8CA44" w16cid:durableId="26A80332"/>
  <w16cid:commentId w16cid:paraId="0C2904B3" w16cid:durableId="26B73A78"/>
  <w16cid:commentId w16cid:paraId="14E1BC75" w16cid:durableId="26C48698"/>
  <w16cid:commentId w16cid:paraId="0324C183" w16cid:durableId="26B73D80"/>
  <w16cid:commentId w16cid:paraId="094AF53A" w16cid:durableId="26BAFD12"/>
  <w16cid:commentId w16cid:paraId="48D7BC2B" w16cid:durableId="26B32938"/>
  <w16cid:commentId w16cid:paraId="34F56238" w16cid:durableId="26C6C72D"/>
  <w16cid:commentId w16cid:paraId="4FE5BE23" w16cid:durableId="26C83302"/>
  <w16cid:commentId w16cid:paraId="630D6087" w16cid:durableId="26B32BF1"/>
  <w16cid:commentId w16cid:paraId="16A3E568" w16cid:durableId="26BF1692"/>
  <w16cid:commentId w16cid:paraId="0F19BB3E" w16cid:durableId="26BF145C"/>
  <w16cid:commentId w16cid:paraId="525BD9EF" w16cid:durableId="26C6D409"/>
  <w16cid:commentId w16cid:paraId="2FF269E7" w16cid:durableId="26C879B4"/>
  <w16cid:commentId w16cid:paraId="57C983B6" w16cid:durableId="26BF287B"/>
  <w16cid:commentId w16cid:paraId="1240DCA1" w16cid:durableId="26C8B8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74B6AA" w14:textId="77777777" w:rsidR="00125FBB" w:rsidRDefault="00125FBB" w:rsidP="00E96D8E">
      <w:r>
        <w:separator/>
      </w:r>
    </w:p>
  </w:endnote>
  <w:endnote w:type="continuationSeparator" w:id="0">
    <w:p w14:paraId="2812FDEB" w14:textId="77777777" w:rsidR="00125FBB" w:rsidRDefault="00125FBB"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8C18F" w14:textId="77777777" w:rsidR="00125FBB" w:rsidRDefault="00125FBB" w:rsidP="00E96D8E">
      <w:r>
        <w:separator/>
      </w:r>
    </w:p>
  </w:footnote>
  <w:footnote w:type="continuationSeparator" w:id="0">
    <w:p w14:paraId="1B4CE040" w14:textId="77777777" w:rsidR="00125FBB" w:rsidRDefault="00125FBB"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59CC"/>
    <w:rsid w:val="00026588"/>
    <w:rsid w:val="00026CD9"/>
    <w:rsid w:val="000316E6"/>
    <w:rsid w:val="000318D8"/>
    <w:rsid w:val="00031A17"/>
    <w:rsid w:val="00031DF1"/>
    <w:rsid w:val="00031FDA"/>
    <w:rsid w:val="0003204C"/>
    <w:rsid w:val="00032165"/>
    <w:rsid w:val="0003233A"/>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8EB"/>
    <w:rsid w:val="00070B6C"/>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250B"/>
    <w:rsid w:val="000841CA"/>
    <w:rsid w:val="00085B46"/>
    <w:rsid w:val="0008758E"/>
    <w:rsid w:val="000901C4"/>
    <w:rsid w:val="00090482"/>
    <w:rsid w:val="00090FA8"/>
    <w:rsid w:val="000920D5"/>
    <w:rsid w:val="000936FE"/>
    <w:rsid w:val="00093ED3"/>
    <w:rsid w:val="000979FB"/>
    <w:rsid w:val="00097AB5"/>
    <w:rsid w:val="00097ED6"/>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2171"/>
    <w:rsid w:val="000C234D"/>
    <w:rsid w:val="000C23B3"/>
    <w:rsid w:val="000C2464"/>
    <w:rsid w:val="000C25E6"/>
    <w:rsid w:val="000C2B5D"/>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303"/>
    <w:rsid w:val="000F3CE6"/>
    <w:rsid w:val="000F51E1"/>
    <w:rsid w:val="000F6069"/>
    <w:rsid w:val="000F7554"/>
    <w:rsid w:val="00100C8A"/>
    <w:rsid w:val="00100CB9"/>
    <w:rsid w:val="00102041"/>
    <w:rsid w:val="00102600"/>
    <w:rsid w:val="001034FA"/>
    <w:rsid w:val="00103CA0"/>
    <w:rsid w:val="00104F28"/>
    <w:rsid w:val="00105A3C"/>
    <w:rsid w:val="0010600A"/>
    <w:rsid w:val="001070A4"/>
    <w:rsid w:val="00107E5D"/>
    <w:rsid w:val="00110288"/>
    <w:rsid w:val="00110E44"/>
    <w:rsid w:val="00110E7A"/>
    <w:rsid w:val="00111697"/>
    <w:rsid w:val="00111A75"/>
    <w:rsid w:val="0011288F"/>
    <w:rsid w:val="00113B16"/>
    <w:rsid w:val="00113B55"/>
    <w:rsid w:val="00113BDC"/>
    <w:rsid w:val="00113E5D"/>
    <w:rsid w:val="00113F7D"/>
    <w:rsid w:val="00115AEF"/>
    <w:rsid w:val="0011641E"/>
    <w:rsid w:val="001169C6"/>
    <w:rsid w:val="00116C56"/>
    <w:rsid w:val="00121F45"/>
    <w:rsid w:val="00122755"/>
    <w:rsid w:val="00122FDB"/>
    <w:rsid w:val="0012397A"/>
    <w:rsid w:val="00123D27"/>
    <w:rsid w:val="0012516F"/>
    <w:rsid w:val="00125FBB"/>
    <w:rsid w:val="00126822"/>
    <w:rsid w:val="0012693A"/>
    <w:rsid w:val="0012779F"/>
    <w:rsid w:val="00127BFA"/>
    <w:rsid w:val="00127CC6"/>
    <w:rsid w:val="001300C2"/>
    <w:rsid w:val="001306CF"/>
    <w:rsid w:val="00131334"/>
    <w:rsid w:val="001330A3"/>
    <w:rsid w:val="001340B5"/>
    <w:rsid w:val="00134229"/>
    <w:rsid w:val="00134415"/>
    <w:rsid w:val="001349CD"/>
    <w:rsid w:val="001349F3"/>
    <w:rsid w:val="00135091"/>
    <w:rsid w:val="0013520C"/>
    <w:rsid w:val="001353FA"/>
    <w:rsid w:val="0013594C"/>
    <w:rsid w:val="00135A50"/>
    <w:rsid w:val="00136091"/>
    <w:rsid w:val="00136373"/>
    <w:rsid w:val="00137135"/>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786A"/>
    <w:rsid w:val="00147F56"/>
    <w:rsid w:val="00151575"/>
    <w:rsid w:val="00151907"/>
    <w:rsid w:val="00151961"/>
    <w:rsid w:val="001537B9"/>
    <w:rsid w:val="001545CD"/>
    <w:rsid w:val="001546D4"/>
    <w:rsid w:val="00154EA4"/>
    <w:rsid w:val="00156B76"/>
    <w:rsid w:val="001601EF"/>
    <w:rsid w:val="0016027A"/>
    <w:rsid w:val="00160722"/>
    <w:rsid w:val="00160CCB"/>
    <w:rsid w:val="001610B1"/>
    <w:rsid w:val="001617E7"/>
    <w:rsid w:val="001623ED"/>
    <w:rsid w:val="001644D5"/>
    <w:rsid w:val="00164C29"/>
    <w:rsid w:val="00167E05"/>
    <w:rsid w:val="001700A8"/>
    <w:rsid w:val="00170ED8"/>
    <w:rsid w:val="00171C1B"/>
    <w:rsid w:val="001727BA"/>
    <w:rsid w:val="0017292F"/>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F21"/>
    <w:rsid w:val="001815E7"/>
    <w:rsid w:val="001819A0"/>
    <w:rsid w:val="00181FAD"/>
    <w:rsid w:val="0018223D"/>
    <w:rsid w:val="0018258F"/>
    <w:rsid w:val="00182B4C"/>
    <w:rsid w:val="0018315F"/>
    <w:rsid w:val="001831E1"/>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A8"/>
    <w:rsid w:val="001B2C33"/>
    <w:rsid w:val="001B34B0"/>
    <w:rsid w:val="001B37E5"/>
    <w:rsid w:val="001B4029"/>
    <w:rsid w:val="001B4150"/>
    <w:rsid w:val="001B4591"/>
    <w:rsid w:val="001B4828"/>
    <w:rsid w:val="001B4C3F"/>
    <w:rsid w:val="001B4C51"/>
    <w:rsid w:val="001B59D0"/>
    <w:rsid w:val="001B5AF6"/>
    <w:rsid w:val="001B63C7"/>
    <w:rsid w:val="001B6994"/>
    <w:rsid w:val="001B79B5"/>
    <w:rsid w:val="001C003C"/>
    <w:rsid w:val="001C015A"/>
    <w:rsid w:val="001C105D"/>
    <w:rsid w:val="001C113F"/>
    <w:rsid w:val="001C2384"/>
    <w:rsid w:val="001C2970"/>
    <w:rsid w:val="001C60AE"/>
    <w:rsid w:val="001C68DB"/>
    <w:rsid w:val="001C6E90"/>
    <w:rsid w:val="001C7112"/>
    <w:rsid w:val="001C733A"/>
    <w:rsid w:val="001D013F"/>
    <w:rsid w:val="001D0489"/>
    <w:rsid w:val="001D0C5A"/>
    <w:rsid w:val="001D0E54"/>
    <w:rsid w:val="001D15C6"/>
    <w:rsid w:val="001D3E89"/>
    <w:rsid w:val="001D5177"/>
    <w:rsid w:val="001D5BF1"/>
    <w:rsid w:val="001D6067"/>
    <w:rsid w:val="001D6512"/>
    <w:rsid w:val="001E06E0"/>
    <w:rsid w:val="001E0823"/>
    <w:rsid w:val="001E0A80"/>
    <w:rsid w:val="001E0D76"/>
    <w:rsid w:val="001E1DCA"/>
    <w:rsid w:val="001E3689"/>
    <w:rsid w:val="001E3B21"/>
    <w:rsid w:val="001E4D2E"/>
    <w:rsid w:val="001E53E4"/>
    <w:rsid w:val="001E631C"/>
    <w:rsid w:val="001E64D4"/>
    <w:rsid w:val="001E6C3F"/>
    <w:rsid w:val="001E73BA"/>
    <w:rsid w:val="001E74C0"/>
    <w:rsid w:val="001E75F1"/>
    <w:rsid w:val="001F14C2"/>
    <w:rsid w:val="001F1726"/>
    <w:rsid w:val="001F1A45"/>
    <w:rsid w:val="001F266C"/>
    <w:rsid w:val="001F2731"/>
    <w:rsid w:val="001F28FD"/>
    <w:rsid w:val="001F29A9"/>
    <w:rsid w:val="001F3AF5"/>
    <w:rsid w:val="001F3C9B"/>
    <w:rsid w:val="001F3CD4"/>
    <w:rsid w:val="001F4284"/>
    <w:rsid w:val="001F4318"/>
    <w:rsid w:val="001F68A9"/>
    <w:rsid w:val="001F6E52"/>
    <w:rsid w:val="001F76F0"/>
    <w:rsid w:val="00200759"/>
    <w:rsid w:val="00200A9F"/>
    <w:rsid w:val="00200E5D"/>
    <w:rsid w:val="00202472"/>
    <w:rsid w:val="0020308A"/>
    <w:rsid w:val="002041CD"/>
    <w:rsid w:val="00204617"/>
    <w:rsid w:val="00205077"/>
    <w:rsid w:val="0020511F"/>
    <w:rsid w:val="0020575E"/>
    <w:rsid w:val="002057FC"/>
    <w:rsid w:val="00207190"/>
    <w:rsid w:val="0021061A"/>
    <w:rsid w:val="00210691"/>
    <w:rsid w:val="0021076E"/>
    <w:rsid w:val="00211090"/>
    <w:rsid w:val="00211536"/>
    <w:rsid w:val="00211609"/>
    <w:rsid w:val="002117CC"/>
    <w:rsid w:val="002120B2"/>
    <w:rsid w:val="002124FE"/>
    <w:rsid w:val="00212D8D"/>
    <w:rsid w:val="00212E1E"/>
    <w:rsid w:val="00213718"/>
    <w:rsid w:val="002142E8"/>
    <w:rsid w:val="00214426"/>
    <w:rsid w:val="0021465D"/>
    <w:rsid w:val="00214847"/>
    <w:rsid w:val="002154B5"/>
    <w:rsid w:val="002154F5"/>
    <w:rsid w:val="00215D10"/>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843"/>
    <w:rsid w:val="00235A05"/>
    <w:rsid w:val="002361C2"/>
    <w:rsid w:val="00237BE6"/>
    <w:rsid w:val="00240180"/>
    <w:rsid w:val="002411D5"/>
    <w:rsid w:val="002417FA"/>
    <w:rsid w:val="00242C6E"/>
    <w:rsid w:val="002435D8"/>
    <w:rsid w:val="00243720"/>
    <w:rsid w:val="002443DB"/>
    <w:rsid w:val="00244B03"/>
    <w:rsid w:val="00245008"/>
    <w:rsid w:val="002453A3"/>
    <w:rsid w:val="00245B58"/>
    <w:rsid w:val="0024685B"/>
    <w:rsid w:val="0024692C"/>
    <w:rsid w:val="00246D3C"/>
    <w:rsid w:val="002474E6"/>
    <w:rsid w:val="00247A2B"/>
    <w:rsid w:val="00247BE4"/>
    <w:rsid w:val="00250CC1"/>
    <w:rsid w:val="002511B4"/>
    <w:rsid w:val="00252575"/>
    <w:rsid w:val="00253BED"/>
    <w:rsid w:val="002543C4"/>
    <w:rsid w:val="00254B4E"/>
    <w:rsid w:val="00255122"/>
    <w:rsid w:val="0025568C"/>
    <w:rsid w:val="00256119"/>
    <w:rsid w:val="002566AD"/>
    <w:rsid w:val="002566CA"/>
    <w:rsid w:val="0025720C"/>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2180"/>
    <w:rsid w:val="00282594"/>
    <w:rsid w:val="00283229"/>
    <w:rsid w:val="00283780"/>
    <w:rsid w:val="00283CE4"/>
    <w:rsid w:val="00285237"/>
    <w:rsid w:val="00285F78"/>
    <w:rsid w:val="00286482"/>
    <w:rsid w:val="00286F95"/>
    <w:rsid w:val="002872BA"/>
    <w:rsid w:val="00290088"/>
    <w:rsid w:val="0029008D"/>
    <w:rsid w:val="002919AB"/>
    <w:rsid w:val="00291AF0"/>
    <w:rsid w:val="0029207C"/>
    <w:rsid w:val="0029247E"/>
    <w:rsid w:val="00292BAC"/>
    <w:rsid w:val="00293469"/>
    <w:rsid w:val="0029365B"/>
    <w:rsid w:val="00293C44"/>
    <w:rsid w:val="0029428F"/>
    <w:rsid w:val="002945D9"/>
    <w:rsid w:val="002953E3"/>
    <w:rsid w:val="00296BBA"/>
    <w:rsid w:val="002972E7"/>
    <w:rsid w:val="00297D1A"/>
    <w:rsid w:val="002A02F2"/>
    <w:rsid w:val="002A05C3"/>
    <w:rsid w:val="002A0697"/>
    <w:rsid w:val="002A2279"/>
    <w:rsid w:val="002A277B"/>
    <w:rsid w:val="002A2A03"/>
    <w:rsid w:val="002A2C5B"/>
    <w:rsid w:val="002A3044"/>
    <w:rsid w:val="002A3507"/>
    <w:rsid w:val="002A3816"/>
    <w:rsid w:val="002A3AD3"/>
    <w:rsid w:val="002A45A9"/>
    <w:rsid w:val="002A4B4D"/>
    <w:rsid w:val="002A5026"/>
    <w:rsid w:val="002A5658"/>
    <w:rsid w:val="002A5D3E"/>
    <w:rsid w:val="002A64E7"/>
    <w:rsid w:val="002A67DA"/>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C0DC1"/>
    <w:rsid w:val="002C106B"/>
    <w:rsid w:val="002C1294"/>
    <w:rsid w:val="002C1431"/>
    <w:rsid w:val="002C1CE0"/>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450"/>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3A43"/>
    <w:rsid w:val="002E3A53"/>
    <w:rsid w:val="002E44A3"/>
    <w:rsid w:val="002E465F"/>
    <w:rsid w:val="002E5556"/>
    <w:rsid w:val="002E6192"/>
    <w:rsid w:val="002E61A9"/>
    <w:rsid w:val="002E6EAB"/>
    <w:rsid w:val="002E78B8"/>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79F"/>
    <w:rsid w:val="0030554A"/>
    <w:rsid w:val="00305977"/>
    <w:rsid w:val="00305CBB"/>
    <w:rsid w:val="00306903"/>
    <w:rsid w:val="00306D63"/>
    <w:rsid w:val="00307160"/>
    <w:rsid w:val="003072A4"/>
    <w:rsid w:val="00307A39"/>
    <w:rsid w:val="00307E69"/>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5088"/>
    <w:rsid w:val="003351BB"/>
    <w:rsid w:val="00335B1A"/>
    <w:rsid w:val="00335F1E"/>
    <w:rsid w:val="00335F32"/>
    <w:rsid w:val="00336D27"/>
    <w:rsid w:val="00336EE6"/>
    <w:rsid w:val="00337929"/>
    <w:rsid w:val="00337C38"/>
    <w:rsid w:val="003410E4"/>
    <w:rsid w:val="00341933"/>
    <w:rsid w:val="00342DA7"/>
    <w:rsid w:val="00342ECB"/>
    <w:rsid w:val="00343DE9"/>
    <w:rsid w:val="00344016"/>
    <w:rsid w:val="00345F6E"/>
    <w:rsid w:val="00346A1C"/>
    <w:rsid w:val="00346DF9"/>
    <w:rsid w:val="00347120"/>
    <w:rsid w:val="00347162"/>
    <w:rsid w:val="0035029B"/>
    <w:rsid w:val="00350EBF"/>
    <w:rsid w:val="00351B74"/>
    <w:rsid w:val="00352B3C"/>
    <w:rsid w:val="0035360E"/>
    <w:rsid w:val="00353F1B"/>
    <w:rsid w:val="00354457"/>
    <w:rsid w:val="003547AD"/>
    <w:rsid w:val="00354FA9"/>
    <w:rsid w:val="00355822"/>
    <w:rsid w:val="00356394"/>
    <w:rsid w:val="00357241"/>
    <w:rsid w:val="0035778A"/>
    <w:rsid w:val="00360B9A"/>
    <w:rsid w:val="00360D21"/>
    <w:rsid w:val="00360EDE"/>
    <w:rsid w:val="00360FF6"/>
    <w:rsid w:val="003616E4"/>
    <w:rsid w:val="00362109"/>
    <w:rsid w:val="00362E0D"/>
    <w:rsid w:val="0036328E"/>
    <w:rsid w:val="003642CD"/>
    <w:rsid w:val="00365322"/>
    <w:rsid w:val="003654A5"/>
    <w:rsid w:val="00365BE2"/>
    <w:rsid w:val="00365CAE"/>
    <w:rsid w:val="003666F9"/>
    <w:rsid w:val="00367316"/>
    <w:rsid w:val="0036771C"/>
    <w:rsid w:val="00367B60"/>
    <w:rsid w:val="00367CA5"/>
    <w:rsid w:val="00367D35"/>
    <w:rsid w:val="00367F4F"/>
    <w:rsid w:val="003703B4"/>
    <w:rsid w:val="003703EE"/>
    <w:rsid w:val="00370CA0"/>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92D"/>
    <w:rsid w:val="0038594E"/>
    <w:rsid w:val="0038647F"/>
    <w:rsid w:val="00386D80"/>
    <w:rsid w:val="00386EB9"/>
    <w:rsid w:val="00387645"/>
    <w:rsid w:val="00387E37"/>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7F0"/>
    <w:rsid w:val="003C38CB"/>
    <w:rsid w:val="003C49D4"/>
    <w:rsid w:val="003C4B28"/>
    <w:rsid w:val="003C57F0"/>
    <w:rsid w:val="003C6E90"/>
    <w:rsid w:val="003C716D"/>
    <w:rsid w:val="003C7461"/>
    <w:rsid w:val="003C746F"/>
    <w:rsid w:val="003C7529"/>
    <w:rsid w:val="003C7FCB"/>
    <w:rsid w:val="003D0BBC"/>
    <w:rsid w:val="003D0F3C"/>
    <w:rsid w:val="003D11DB"/>
    <w:rsid w:val="003D20C0"/>
    <w:rsid w:val="003D2C1C"/>
    <w:rsid w:val="003D3679"/>
    <w:rsid w:val="003D3B05"/>
    <w:rsid w:val="003D465E"/>
    <w:rsid w:val="003D53EE"/>
    <w:rsid w:val="003D6174"/>
    <w:rsid w:val="003E0107"/>
    <w:rsid w:val="003E0A82"/>
    <w:rsid w:val="003E19AC"/>
    <w:rsid w:val="003E2985"/>
    <w:rsid w:val="003E334F"/>
    <w:rsid w:val="003E342F"/>
    <w:rsid w:val="003E68C4"/>
    <w:rsid w:val="003E7833"/>
    <w:rsid w:val="003F043B"/>
    <w:rsid w:val="003F0F31"/>
    <w:rsid w:val="003F1639"/>
    <w:rsid w:val="003F17C8"/>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34AA"/>
    <w:rsid w:val="00404370"/>
    <w:rsid w:val="00404743"/>
    <w:rsid w:val="00405473"/>
    <w:rsid w:val="004058A7"/>
    <w:rsid w:val="0040665E"/>
    <w:rsid w:val="00407745"/>
    <w:rsid w:val="00407760"/>
    <w:rsid w:val="00407779"/>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786"/>
    <w:rsid w:val="00463D23"/>
    <w:rsid w:val="00464970"/>
    <w:rsid w:val="00464ACE"/>
    <w:rsid w:val="004652F4"/>
    <w:rsid w:val="00465981"/>
    <w:rsid w:val="00465D87"/>
    <w:rsid w:val="00466CE8"/>
    <w:rsid w:val="00467905"/>
    <w:rsid w:val="00467E11"/>
    <w:rsid w:val="00470337"/>
    <w:rsid w:val="004707BE"/>
    <w:rsid w:val="00470925"/>
    <w:rsid w:val="00470D96"/>
    <w:rsid w:val="00471A10"/>
    <w:rsid w:val="00472332"/>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900FA"/>
    <w:rsid w:val="004904FD"/>
    <w:rsid w:val="00490F76"/>
    <w:rsid w:val="004917DF"/>
    <w:rsid w:val="00491BBA"/>
    <w:rsid w:val="00492414"/>
    <w:rsid w:val="00492654"/>
    <w:rsid w:val="0049323C"/>
    <w:rsid w:val="00493304"/>
    <w:rsid w:val="00493627"/>
    <w:rsid w:val="004943BB"/>
    <w:rsid w:val="00495453"/>
    <w:rsid w:val="00495A13"/>
    <w:rsid w:val="004979D4"/>
    <w:rsid w:val="00497D57"/>
    <w:rsid w:val="004A114B"/>
    <w:rsid w:val="004A15A9"/>
    <w:rsid w:val="004A345A"/>
    <w:rsid w:val="004A3F95"/>
    <w:rsid w:val="004A45C9"/>
    <w:rsid w:val="004A4684"/>
    <w:rsid w:val="004A49C8"/>
    <w:rsid w:val="004A582D"/>
    <w:rsid w:val="004A638A"/>
    <w:rsid w:val="004A6D9A"/>
    <w:rsid w:val="004A6F04"/>
    <w:rsid w:val="004A7559"/>
    <w:rsid w:val="004B004B"/>
    <w:rsid w:val="004B0CC2"/>
    <w:rsid w:val="004B2643"/>
    <w:rsid w:val="004B26B6"/>
    <w:rsid w:val="004B2904"/>
    <w:rsid w:val="004B2F30"/>
    <w:rsid w:val="004B3801"/>
    <w:rsid w:val="004B44FC"/>
    <w:rsid w:val="004B6630"/>
    <w:rsid w:val="004B67F7"/>
    <w:rsid w:val="004B6A53"/>
    <w:rsid w:val="004B7C4C"/>
    <w:rsid w:val="004C0E90"/>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A76"/>
    <w:rsid w:val="004D6C22"/>
    <w:rsid w:val="004D7C0F"/>
    <w:rsid w:val="004E0807"/>
    <w:rsid w:val="004E0C6C"/>
    <w:rsid w:val="004E1421"/>
    <w:rsid w:val="004E1F6A"/>
    <w:rsid w:val="004E2179"/>
    <w:rsid w:val="004E2185"/>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736B"/>
    <w:rsid w:val="00500416"/>
    <w:rsid w:val="00500448"/>
    <w:rsid w:val="00502539"/>
    <w:rsid w:val="00502C41"/>
    <w:rsid w:val="0050397F"/>
    <w:rsid w:val="005041FE"/>
    <w:rsid w:val="00504D37"/>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1037"/>
    <w:rsid w:val="005210F3"/>
    <w:rsid w:val="005217F0"/>
    <w:rsid w:val="00521B41"/>
    <w:rsid w:val="0052374D"/>
    <w:rsid w:val="00523ED0"/>
    <w:rsid w:val="005241D7"/>
    <w:rsid w:val="00525F62"/>
    <w:rsid w:val="00527920"/>
    <w:rsid w:val="005304B6"/>
    <w:rsid w:val="00530D53"/>
    <w:rsid w:val="00531AAE"/>
    <w:rsid w:val="00531D8F"/>
    <w:rsid w:val="00532E1D"/>
    <w:rsid w:val="005333D3"/>
    <w:rsid w:val="005341E0"/>
    <w:rsid w:val="00534691"/>
    <w:rsid w:val="005348CC"/>
    <w:rsid w:val="0053517A"/>
    <w:rsid w:val="00535B09"/>
    <w:rsid w:val="00535D8D"/>
    <w:rsid w:val="005362FF"/>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5E65"/>
    <w:rsid w:val="00546571"/>
    <w:rsid w:val="0054710B"/>
    <w:rsid w:val="0054737E"/>
    <w:rsid w:val="00547A8C"/>
    <w:rsid w:val="005500AD"/>
    <w:rsid w:val="00550EFC"/>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5024"/>
    <w:rsid w:val="005957FE"/>
    <w:rsid w:val="00595BAF"/>
    <w:rsid w:val="00595E26"/>
    <w:rsid w:val="0059682D"/>
    <w:rsid w:val="00596EDB"/>
    <w:rsid w:val="00597E92"/>
    <w:rsid w:val="005A025D"/>
    <w:rsid w:val="005A0BA0"/>
    <w:rsid w:val="005A1684"/>
    <w:rsid w:val="005A1B06"/>
    <w:rsid w:val="005A1B74"/>
    <w:rsid w:val="005A1D56"/>
    <w:rsid w:val="005A1DF1"/>
    <w:rsid w:val="005A2198"/>
    <w:rsid w:val="005A22F5"/>
    <w:rsid w:val="005A45EF"/>
    <w:rsid w:val="005A4B8A"/>
    <w:rsid w:val="005A4CE4"/>
    <w:rsid w:val="005A5675"/>
    <w:rsid w:val="005A5E91"/>
    <w:rsid w:val="005A6877"/>
    <w:rsid w:val="005A6878"/>
    <w:rsid w:val="005A6AFA"/>
    <w:rsid w:val="005A7297"/>
    <w:rsid w:val="005B038C"/>
    <w:rsid w:val="005B06C2"/>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3C6A"/>
    <w:rsid w:val="005C621D"/>
    <w:rsid w:val="005C673F"/>
    <w:rsid w:val="005C6867"/>
    <w:rsid w:val="005C69C9"/>
    <w:rsid w:val="005C6DD0"/>
    <w:rsid w:val="005C754F"/>
    <w:rsid w:val="005C7FDA"/>
    <w:rsid w:val="005D09A7"/>
    <w:rsid w:val="005D0A36"/>
    <w:rsid w:val="005D0AD8"/>
    <w:rsid w:val="005D2204"/>
    <w:rsid w:val="005D27DF"/>
    <w:rsid w:val="005D2BB7"/>
    <w:rsid w:val="005D2EFD"/>
    <w:rsid w:val="005D3599"/>
    <w:rsid w:val="005D420E"/>
    <w:rsid w:val="005D449B"/>
    <w:rsid w:val="005D53E0"/>
    <w:rsid w:val="005D66C8"/>
    <w:rsid w:val="005D70D4"/>
    <w:rsid w:val="005D7980"/>
    <w:rsid w:val="005E0F70"/>
    <w:rsid w:val="005E1423"/>
    <w:rsid w:val="005E1514"/>
    <w:rsid w:val="005E2A98"/>
    <w:rsid w:val="005E3892"/>
    <w:rsid w:val="005E4162"/>
    <w:rsid w:val="005E4F3B"/>
    <w:rsid w:val="005E5944"/>
    <w:rsid w:val="005E658D"/>
    <w:rsid w:val="005F0446"/>
    <w:rsid w:val="005F1626"/>
    <w:rsid w:val="005F1F53"/>
    <w:rsid w:val="005F2372"/>
    <w:rsid w:val="005F25E3"/>
    <w:rsid w:val="005F4B45"/>
    <w:rsid w:val="005F573D"/>
    <w:rsid w:val="005F5BB1"/>
    <w:rsid w:val="005F5DBF"/>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22C6"/>
    <w:rsid w:val="0062314C"/>
    <w:rsid w:val="006238E0"/>
    <w:rsid w:val="00623DF1"/>
    <w:rsid w:val="0062560D"/>
    <w:rsid w:val="00626236"/>
    <w:rsid w:val="0062765E"/>
    <w:rsid w:val="0062787D"/>
    <w:rsid w:val="006300F3"/>
    <w:rsid w:val="00630994"/>
    <w:rsid w:val="00630A0A"/>
    <w:rsid w:val="00631277"/>
    <w:rsid w:val="00631ADB"/>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B7D"/>
    <w:rsid w:val="0065307A"/>
    <w:rsid w:val="00653B2C"/>
    <w:rsid w:val="006547CB"/>
    <w:rsid w:val="00654E48"/>
    <w:rsid w:val="00655104"/>
    <w:rsid w:val="00655124"/>
    <w:rsid w:val="006555BB"/>
    <w:rsid w:val="00655F9B"/>
    <w:rsid w:val="0065611C"/>
    <w:rsid w:val="006568FE"/>
    <w:rsid w:val="00656F48"/>
    <w:rsid w:val="006573CF"/>
    <w:rsid w:val="00660F7A"/>
    <w:rsid w:val="00661C36"/>
    <w:rsid w:val="00661C9D"/>
    <w:rsid w:val="00661E71"/>
    <w:rsid w:val="00662215"/>
    <w:rsid w:val="00662855"/>
    <w:rsid w:val="0066358C"/>
    <w:rsid w:val="00663803"/>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72E6"/>
    <w:rsid w:val="00677FB3"/>
    <w:rsid w:val="00680395"/>
    <w:rsid w:val="00680C2E"/>
    <w:rsid w:val="00681FA4"/>
    <w:rsid w:val="006820C0"/>
    <w:rsid w:val="00683384"/>
    <w:rsid w:val="00683454"/>
    <w:rsid w:val="006855E6"/>
    <w:rsid w:val="006859EB"/>
    <w:rsid w:val="00685F7A"/>
    <w:rsid w:val="0068641C"/>
    <w:rsid w:val="0068691D"/>
    <w:rsid w:val="00686CB0"/>
    <w:rsid w:val="0069061A"/>
    <w:rsid w:val="00690952"/>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7738"/>
    <w:rsid w:val="006A7C15"/>
    <w:rsid w:val="006B0120"/>
    <w:rsid w:val="006B03C2"/>
    <w:rsid w:val="006B03CC"/>
    <w:rsid w:val="006B0DA6"/>
    <w:rsid w:val="006B1AD7"/>
    <w:rsid w:val="006B1E3A"/>
    <w:rsid w:val="006B1EDE"/>
    <w:rsid w:val="006B1F6C"/>
    <w:rsid w:val="006B2AFC"/>
    <w:rsid w:val="006B3721"/>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C61"/>
    <w:rsid w:val="006C5426"/>
    <w:rsid w:val="006C7556"/>
    <w:rsid w:val="006D019D"/>
    <w:rsid w:val="006D028A"/>
    <w:rsid w:val="006D0A97"/>
    <w:rsid w:val="006D17AA"/>
    <w:rsid w:val="006D230D"/>
    <w:rsid w:val="006D284F"/>
    <w:rsid w:val="006D2FC7"/>
    <w:rsid w:val="006D3129"/>
    <w:rsid w:val="006D4106"/>
    <w:rsid w:val="006D471B"/>
    <w:rsid w:val="006D52D7"/>
    <w:rsid w:val="006D5550"/>
    <w:rsid w:val="006D6438"/>
    <w:rsid w:val="006D707B"/>
    <w:rsid w:val="006D708F"/>
    <w:rsid w:val="006E182A"/>
    <w:rsid w:val="006E1988"/>
    <w:rsid w:val="006E2077"/>
    <w:rsid w:val="006E2C0F"/>
    <w:rsid w:val="006E3515"/>
    <w:rsid w:val="006E42B4"/>
    <w:rsid w:val="006E42FF"/>
    <w:rsid w:val="006E4F8B"/>
    <w:rsid w:val="006E5AE5"/>
    <w:rsid w:val="006E6D22"/>
    <w:rsid w:val="006E74E9"/>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C4F"/>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6755"/>
    <w:rsid w:val="00707E16"/>
    <w:rsid w:val="0071096F"/>
    <w:rsid w:val="007109DD"/>
    <w:rsid w:val="007116EB"/>
    <w:rsid w:val="007123F8"/>
    <w:rsid w:val="00712A7C"/>
    <w:rsid w:val="00712E40"/>
    <w:rsid w:val="0071391D"/>
    <w:rsid w:val="00716570"/>
    <w:rsid w:val="00716647"/>
    <w:rsid w:val="0071689D"/>
    <w:rsid w:val="00720BAF"/>
    <w:rsid w:val="007231AE"/>
    <w:rsid w:val="00723BC7"/>
    <w:rsid w:val="00724744"/>
    <w:rsid w:val="00724996"/>
    <w:rsid w:val="0072556F"/>
    <w:rsid w:val="007257A6"/>
    <w:rsid w:val="0072673B"/>
    <w:rsid w:val="00727A39"/>
    <w:rsid w:val="00727CA7"/>
    <w:rsid w:val="00727E11"/>
    <w:rsid w:val="007301DD"/>
    <w:rsid w:val="0073091D"/>
    <w:rsid w:val="00730ED4"/>
    <w:rsid w:val="00730EEB"/>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29C9"/>
    <w:rsid w:val="00762D69"/>
    <w:rsid w:val="007652E8"/>
    <w:rsid w:val="007655DE"/>
    <w:rsid w:val="0076578A"/>
    <w:rsid w:val="00765A34"/>
    <w:rsid w:val="00765C15"/>
    <w:rsid w:val="00765F5C"/>
    <w:rsid w:val="00766A03"/>
    <w:rsid w:val="00767F54"/>
    <w:rsid w:val="007704FA"/>
    <w:rsid w:val="00770BD0"/>
    <w:rsid w:val="00770DDA"/>
    <w:rsid w:val="00770FEB"/>
    <w:rsid w:val="00771D2F"/>
    <w:rsid w:val="00773335"/>
    <w:rsid w:val="00773A76"/>
    <w:rsid w:val="00773DB8"/>
    <w:rsid w:val="00773F6F"/>
    <w:rsid w:val="00774229"/>
    <w:rsid w:val="00774745"/>
    <w:rsid w:val="00775994"/>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C7D"/>
    <w:rsid w:val="007B0511"/>
    <w:rsid w:val="007B0D8E"/>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6CBE"/>
    <w:rsid w:val="007D71AC"/>
    <w:rsid w:val="007E07B9"/>
    <w:rsid w:val="007E08AD"/>
    <w:rsid w:val="007E0DF8"/>
    <w:rsid w:val="007E1196"/>
    <w:rsid w:val="007E171E"/>
    <w:rsid w:val="007E28FF"/>
    <w:rsid w:val="007E343D"/>
    <w:rsid w:val="007E5360"/>
    <w:rsid w:val="007E5E44"/>
    <w:rsid w:val="007E6A5B"/>
    <w:rsid w:val="007E6B66"/>
    <w:rsid w:val="007E7278"/>
    <w:rsid w:val="007E738E"/>
    <w:rsid w:val="007F0B60"/>
    <w:rsid w:val="007F0E1E"/>
    <w:rsid w:val="007F2417"/>
    <w:rsid w:val="007F2471"/>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2"/>
    <w:rsid w:val="00800ED7"/>
    <w:rsid w:val="00802906"/>
    <w:rsid w:val="00802ACC"/>
    <w:rsid w:val="008043D7"/>
    <w:rsid w:val="008059A0"/>
    <w:rsid w:val="008059C1"/>
    <w:rsid w:val="00807338"/>
    <w:rsid w:val="00807480"/>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6F47"/>
    <w:rsid w:val="00817016"/>
    <w:rsid w:val="008175A4"/>
    <w:rsid w:val="00817654"/>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2C42"/>
    <w:rsid w:val="00833535"/>
    <w:rsid w:val="0083353B"/>
    <w:rsid w:val="00834142"/>
    <w:rsid w:val="00835178"/>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6E62"/>
    <w:rsid w:val="008872B1"/>
    <w:rsid w:val="008877C7"/>
    <w:rsid w:val="00887BC5"/>
    <w:rsid w:val="00890078"/>
    <w:rsid w:val="00890A62"/>
    <w:rsid w:val="00891372"/>
    <w:rsid w:val="00891D80"/>
    <w:rsid w:val="008921B2"/>
    <w:rsid w:val="0089502C"/>
    <w:rsid w:val="0089537D"/>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953"/>
    <w:rsid w:val="008C1C3A"/>
    <w:rsid w:val="008C2097"/>
    <w:rsid w:val="008C5027"/>
    <w:rsid w:val="008C58B4"/>
    <w:rsid w:val="008C6829"/>
    <w:rsid w:val="008C6A56"/>
    <w:rsid w:val="008C6CEA"/>
    <w:rsid w:val="008C7284"/>
    <w:rsid w:val="008C7759"/>
    <w:rsid w:val="008C7B87"/>
    <w:rsid w:val="008D07B1"/>
    <w:rsid w:val="008D07BB"/>
    <w:rsid w:val="008D0840"/>
    <w:rsid w:val="008D0C34"/>
    <w:rsid w:val="008D1032"/>
    <w:rsid w:val="008D15AE"/>
    <w:rsid w:val="008D23F0"/>
    <w:rsid w:val="008D2C73"/>
    <w:rsid w:val="008D2F5D"/>
    <w:rsid w:val="008D33FF"/>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476F"/>
    <w:rsid w:val="00904C7B"/>
    <w:rsid w:val="00904EB9"/>
    <w:rsid w:val="00905424"/>
    <w:rsid w:val="00905DE5"/>
    <w:rsid w:val="00907B19"/>
    <w:rsid w:val="009120F3"/>
    <w:rsid w:val="00912D51"/>
    <w:rsid w:val="0091310E"/>
    <w:rsid w:val="00915CA3"/>
    <w:rsid w:val="009171F0"/>
    <w:rsid w:val="009172C7"/>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FA"/>
    <w:rsid w:val="00934069"/>
    <w:rsid w:val="00934D6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26D2"/>
    <w:rsid w:val="0095287E"/>
    <w:rsid w:val="00952AF8"/>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D76"/>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8D"/>
    <w:rsid w:val="009A1BF7"/>
    <w:rsid w:val="009A1D38"/>
    <w:rsid w:val="009A2EDE"/>
    <w:rsid w:val="009A3E90"/>
    <w:rsid w:val="009A53FF"/>
    <w:rsid w:val="009A594B"/>
    <w:rsid w:val="009A5D40"/>
    <w:rsid w:val="009A64EE"/>
    <w:rsid w:val="009A7976"/>
    <w:rsid w:val="009B1356"/>
    <w:rsid w:val="009B2A1E"/>
    <w:rsid w:val="009B30B8"/>
    <w:rsid w:val="009B34BD"/>
    <w:rsid w:val="009B4E4E"/>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1B7B"/>
    <w:rsid w:val="009F1F90"/>
    <w:rsid w:val="009F25EA"/>
    <w:rsid w:val="009F3E85"/>
    <w:rsid w:val="009F470F"/>
    <w:rsid w:val="009F5FFC"/>
    <w:rsid w:val="009F6C96"/>
    <w:rsid w:val="009F6D8E"/>
    <w:rsid w:val="009F73BA"/>
    <w:rsid w:val="00A00143"/>
    <w:rsid w:val="00A0070E"/>
    <w:rsid w:val="00A00F2A"/>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358A"/>
    <w:rsid w:val="00A139B6"/>
    <w:rsid w:val="00A13C72"/>
    <w:rsid w:val="00A13F39"/>
    <w:rsid w:val="00A1504D"/>
    <w:rsid w:val="00A1537D"/>
    <w:rsid w:val="00A15391"/>
    <w:rsid w:val="00A1709C"/>
    <w:rsid w:val="00A171DF"/>
    <w:rsid w:val="00A17310"/>
    <w:rsid w:val="00A1755E"/>
    <w:rsid w:val="00A17855"/>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8CF"/>
    <w:rsid w:val="00A661C8"/>
    <w:rsid w:val="00A671D0"/>
    <w:rsid w:val="00A71002"/>
    <w:rsid w:val="00A716DC"/>
    <w:rsid w:val="00A72790"/>
    <w:rsid w:val="00A740D0"/>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FA1"/>
    <w:rsid w:val="00A85056"/>
    <w:rsid w:val="00A854EF"/>
    <w:rsid w:val="00A85F15"/>
    <w:rsid w:val="00A87A03"/>
    <w:rsid w:val="00A90EFC"/>
    <w:rsid w:val="00A911B9"/>
    <w:rsid w:val="00A91CEC"/>
    <w:rsid w:val="00A923D1"/>
    <w:rsid w:val="00A92D4E"/>
    <w:rsid w:val="00A9331B"/>
    <w:rsid w:val="00A93951"/>
    <w:rsid w:val="00A941E4"/>
    <w:rsid w:val="00A9436D"/>
    <w:rsid w:val="00A94CFA"/>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A9B"/>
    <w:rsid w:val="00AC0E4D"/>
    <w:rsid w:val="00AC1A47"/>
    <w:rsid w:val="00AC1F98"/>
    <w:rsid w:val="00AC2253"/>
    <w:rsid w:val="00AC348A"/>
    <w:rsid w:val="00AC3529"/>
    <w:rsid w:val="00AC4809"/>
    <w:rsid w:val="00AC6CB5"/>
    <w:rsid w:val="00AC70BA"/>
    <w:rsid w:val="00AC72E9"/>
    <w:rsid w:val="00AC73D8"/>
    <w:rsid w:val="00AC7A77"/>
    <w:rsid w:val="00AC7E23"/>
    <w:rsid w:val="00AD201A"/>
    <w:rsid w:val="00AD3210"/>
    <w:rsid w:val="00AD376D"/>
    <w:rsid w:val="00AD5A71"/>
    <w:rsid w:val="00AD5EAE"/>
    <w:rsid w:val="00AD6F04"/>
    <w:rsid w:val="00AD6F61"/>
    <w:rsid w:val="00AD6FB1"/>
    <w:rsid w:val="00AE02F9"/>
    <w:rsid w:val="00AE0B16"/>
    <w:rsid w:val="00AE13F2"/>
    <w:rsid w:val="00AE2150"/>
    <w:rsid w:val="00AE30F4"/>
    <w:rsid w:val="00AE4442"/>
    <w:rsid w:val="00AE5279"/>
    <w:rsid w:val="00AE55AB"/>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402D"/>
    <w:rsid w:val="00AF4549"/>
    <w:rsid w:val="00AF4CAF"/>
    <w:rsid w:val="00AF5BB1"/>
    <w:rsid w:val="00AF5C97"/>
    <w:rsid w:val="00AF6349"/>
    <w:rsid w:val="00AF7005"/>
    <w:rsid w:val="00B000DC"/>
    <w:rsid w:val="00B0099D"/>
    <w:rsid w:val="00B00AED"/>
    <w:rsid w:val="00B0131F"/>
    <w:rsid w:val="00B01DA2"/>
    <w:rsid w:val="00B01E98"/>
    <w:rsid w:val="00B022E4"/>
    <w:rsid w:val="00B0297C"/>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2F3"/>
    <w:rsid w:val="00B21ABD"/>
    <w:rsid w:val="00B21DF2"/>
    <w:rsid w:val="00B21E2C"/>
    <w:rsid w:val="00B223C3"/>
    <w:rsid w:val="00B227A1"/>
    <w:rsid w:val="00B22BC3"/>
    <w:rsid w:val="00B2360B"/>
    <w:rsid w:val="00B23DC6"/>
    <w:rsid w:val="00B2510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7017"/>
    <w:rsid w:val="00B40047"/>
    <w:rsid w:val="00B41456"/>
    <w:rsid w:val="00B4163D"/>
    <w:rsid w:val="00B41C19"/>
    <w:rsid w:val="00B41E5A"/>
    <w:rsid w:val="00B420F1"/>
    <w:rsid w:val="00B42E84"/>
    <w:rsid w:val="00B435D6"/>
    <w:rsid w:val="00B4510A"/>
    <w:rsid w:val="00B45E24"/>
    <w:rsid w:val="00B47382"/>
    <w:rsid w:val="00B479D0"/>
    <w:rsid w:val="00B50007"/>
    <w:rsid w:val="00B501B8"/>
    <w:rsid w:val="00B50234"/>
    <w:rsid w:val="00B507EA"/>
    <w:rsid w:val="00B50C6A"/>
    <w:rsid w:val="00B50F48"/>
    <w:rsid w:val="00B51C6A"/>
    <w:rsid w:val="00B5203A"/>
    <w:rsid w:val="00B52414"/>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C8D"/>
    <w:rsid w:val="00B84CAE"/>
    <w:rsid w:val="00B85D87"/>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78AE"/>
    <w:rsid w:val="00BC011B"/>
    <w:rsid w:val="00BC119D"/>
    <w:rsid w:val="00BC11A7"/>
    <w:rsid w:val="00BC252D"/>
    <w:rsid w:val="00BC32D6"/>
    <w:rsid w:val="00BC4D66"/>
    <w:rsid w:val="00BC5510"/>
    <w:rsid w:val="00BC55D0"/>
    <w:rsid w:val="00BC60C1"/>
    <w:rsid w:val="00BC6D73"/>
    <w:rsid w:val="00BC732A"/>
    <w:rsid w:val="00BD065A"/>
    <w:rsid w:val="00BD0E85"/>
    <w:rsid w:val="00BD3911"/>
    <w:rsid w:val="00BD444D"/>
    <w:rsid w:val="00BD4BEB"/>
    <w:rsid w:val="00BD5703"/>
    <w:rsid w:val="00BD6016"/>
    <w:rsid w:val="00BD62CD"/>
    <w:rsid w:val="00BD64AE"/>
    <w:rsid w:val="00BD6F39"/>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4777"/>
    <w:rsid w:val="00BF6918"/>
    <w:rsid w:val="00BF7AD9"/>
    <w:rsid w:val="00C005C2"/>
    <w:rsid w:val="00C00FAB"/>
    <w:rsid w:val="00C0281E"/>
    <w:rsid w:val="00C02897"/>
    <w:rsid w:val="00C02993"/>
    <w:rsid w:val="00C02A15"/>
    <w:rsid w:val="00C02C68"/>
    <w:rsid w:val="00C0305E"/>
    <w:rsid w:val="00C03963"/>
    <w:rsid w:val="00C03B33"/>
    <w:rsid w:val="00C03B72"/>
    <w:rsid w:val="00C03B8E"/>
    <w:rsid w:val="00C03CA8"/>
    <w:rsid w:val="00C03E22"/>
    <w:rsid w:val="00C04494"/>
    <w:rsid w:val="00C048A9"/>
    <w:rsid w:val="00C05336"/>
    <w:rsid w:val="00C05794"/>
    <w:rsid w:val="00C0593F"/>
    <w:rsid w:val="00C05D95"/>
    <w:rsid w:val="00C0633F"/>
    <w:rsid w:val="00C067FC"/>
    <w:rsid w:val="00C07262"/>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D8B"/>
    <w:rsid w:val="00C641FC"/>
    <w:rsid w:val="00C64FA8"/>
    <w:rsid w:val="00C65950"/>
    <w:rsid w:val="00C66BC3"/>
    <w:rsid w:val="00C66F16"/>
    <w:rsid w:val="00C674B7"/>
    <w:rsid w:val="00C67A32"/>
    <w:rsid w:val="00C7145C"/>
    <w:rsid w:val="00C71547"/>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C32"/>
    <w:rsid w:val="00C859DE"/>
    <w:rsid w:val="00C85A74"/>
    <w:rsid w:val="00C86209"/>
    <w:rsid w:val="00C86C57"/>
    <w:rsid w:val="00C86F8D"/>
    <w:rsid w:val="00C87267"/>
    <w:rsid w:val="00C87524"/>
    <w:rsid w:val="00C87C9B"/>
    <w:rsid w:val="00C90608"/>
    <w:rsid w:val="00C914B5"/>
    <w:rsid w:val="00C92864"/>
    <w:rsid w:val="00C95F7C"/>
    <w:rsid w:val="00C96149"/>
    <w:rsid w:val="00C961E8"/>
    <w:rsid w:val="00C9660A"/>
    <w:rsid w:val="00C97129"/>
    <w:rsid w:val="00C973A3"/>
    <w:rsid w:val="00C97F57"/>
    <w:rsid w:val="00CA0B86"/>
    <w:rsid w:val="00CA1081"/>
    <w:rsid w:val="00CA1298"/>
    <w:rsid w:val="00CA1380"/>
    <w:rsid w:val="00CA169C"/>
    <w:rsid w:val="00CA2666"/>
    <w:rsid w:val="00CA266E"/>
    <w:rsid w:val="00CA26D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E6E"/>
    <w:rsid w:val="00CB60D0"/>
    <w:rsid w:val="00CB74BE"/>
    <w:rsid w:val="00CB7531"/>
    <w:rsid w:val="00CB7856"/>
    <w:rsid w:val="00CC047D"/>
    <w:rsid w:val="00CC138E"/>
    <w:rsid w:val="00CC199C"/>
    <w:rsid w:val="00CC2463"/>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173A"/>
    <w:rsid w:val="00CF313E"/>
    <w:rsid w:val="00CF4F56"/>
    <w:rsid w:val="00CF5C7E"/>
    <w:rsid w:val="00CF6B66"/>
    <w:rsid w:val="00CF6BB6"/>
    <w:rsid w:val="00CF6F7D"/>
    <w:rsid w:val="00CF6F7F"/>
    <w:rsid w:val="00D011EC"/>
    <w:rsid w:val="00D012C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F4"/>
    <w:rsid w:val="00D21B46"/>
    <w:rsid w:val="00D2266E"/>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8C0"/>
    <w:rsid w:val="00D50A41"/>
    <w:rsid w:val="00D5319F"/>
    <w:rsid w:val="00D542A7"/>
    <w:rsid w:val="00D544FE"/>
    <w:rsid w:val="00D546B8"/>
    <w:rsid w:val="00D54EFE"/>
    <w:rsid w:val="00D559E4"/>
    <w:rsid w:val="00D57772"/>
    <w:rsid w:val="00D61130"/>
    <w:rsid w:val="00D6155B"/>
    <w:rsid w:val="00D61C84"/>
    <w:rsid w:val="00D61DDE"/>
    <w:rsid w:val="00D65AAF"/>
    <w:rsid w:val="00D65F2C"/>
    <w:rsid w:val="00D65F7F"/>
    <w:rsid w:val="00D66C76"/>
    <w:rsid w:val="00D66E49"/>
    <w:rsid w:val="00D670C6"/>
    <w:rsid w:val="00D671CB"/>
    <w:rsid w:val="00D6736D"/>
    <w:rsid w:val="00D67584"/>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42AD"/>
    <w:rsid w:val="00D94A5B"/>
    <w:rsid w:val="00D96BDF"/>
    <w:rsid w:val="00D97A79"/>
    <w:rsid w:val="00D97DDA"/>
    <w:rsid w:val="00DA32D2"/>
    <w:rsid w:val="00DA350E"/>
    <w:rsid w:val="00DA44F9"/>
    <w:rsid w:val="00DA5694"/>
    <w:rsid w:val="00DA6678"/>
    <w:rsid w:val="00DA7781"/>
    <w:rsid w:val="00DA7DA4"/>
    <w:rsid w:val="00DB43B1"/>
    <w:rsid w:val="00DB43BA"/>
    <w:rsid w:val="00DB4E1A"/>
    <w:rsid w:val="00DB665E"/>
    <w:rsid w:val="00DB6701"/>
    <w:rsid w:val="00DB671C"/>
    <w:rsid w:val="00DB7DD5"/>
    <w:rsid w:val="00DC103F"/>
    <w:rsid w:val="00DC26A2"/>
    <w:rsid w:val="00DC26B3"/>
    <w:rsid w:val="00DC301E"/>
    <w:rsid w:val="00DC3267"/>
    <w:rsid w:val="00DC371C"/>
    <w:rsid w:val="00DC40E5"/>
    <w:rsid w:val="00DC4DA6"/>
    <w:rsid w:val="00DC51F0"/>
    <w:rsid w:val="00DC5BE2"/>
    <w:rsid w:val="00DD0450"/>
    <w:rsid w:val="00DD09D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F210F"/>
    <w:rsid w:val="00DF2976"/>
    <w:rsid w:val="00DF2B98"/>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7B16"/>
    <w:rsid w:val="00E207FB"/>
    <w:rsid w:val="00E21850"/>
    <w:rsid w:val="00E22203"/>
    <w:rsid w:val="00E228DD"/>
    <w:rsid w:val="00E228EB"/>
    <w:rsid w:val="00E22EFB"/>
    <w:rsid w:val="00E2320C"/>
    <w:rsid w:val="00E23675"/>
    <w:rsid w:val="00E24A8B"/>
    <w:rsid w:val="00E24AF9"/>
    <w:rsid w:val="00E24D9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5527"/>
    <w:rsid w:val="00E75A76"/>
    <w:rsid w:val="00E761A9"/>
    <w:rsid w:val="00E77597"/>
    <w:rsid w:val="00E8074E"/>
    <w:rsid w:val="00E81170"/>
    <w:rsid w:val="00E819AE"/>
    <w:rsid w:val="00E81C04"/>
    <w:rsid w:val="00E828D4"/>
    <w:rsid w:val="00E82C6C"/>
    <w:rsid w:val="00E8307D"/>
    <w:rsid w:val="00E84249"/>
    <w:rsid w:val="00E86E51"/>
    <w:rsid w:val="00E87F2F"/>
    <w:rsid w:val="00E914F0"/>
    <w:rsid w:val="00E9177E"/>
    <w:rsid w:val="00E918BC"/>
    <w:rsid w:val="00E91B25"/>
    <w:rsid w:val="00E91B50"/>
    <w:rsid w:val="00E91C4E"/>
    <w:rsid w:val="00E91D06"/>
    <w:rsid w:val="00E93496"/>
    <w:rsid w:val="00E93521"/>
    <w:rsid w:val="00E942CE"/>
    <w:rsid w:val="00E94C2D"/>
    <w:rsid w:val="00E95DDB"/>
    <w:rsid w:val="00E9684E"/>
    <w:rsid w:val="00E96C56"/>
    <w:rsid w:val="00E96D8E"/>
    <w:rsid w:val="00E97DDA"/>
    <w:rsid w:val="00EA0065"/>
    <w:rsid w:val="00EA0563"/>
    <w:rsid w:val="00EA0A50"/>
    <w:rsid w:val="00EA0C0A"/>
    <w:rsid w:val="00EA1A01"/>
    <w:rsid w:val="00EA1EAE"/>
    <w:rsid w:val="00EA201D"/>
    <w:rsid w:val="00EA238F"/>
    <w:rsid w:val="00EA23A8"/>
    <w:rsid w:val="00EA34BA"/>
    <w:rsid w:val="00EA3A38"/>
    <w:rsid w:val="00EA402B"/>
    <w:rsid w:val="00EA53C4"/>
    <w:rsid w:val="00EA7BFE"/>
    <w:rsid w:val="00EB02F2"/>
    <w:rsid w:val="00EB1594"/>
    <w:rsid w:val="00EB15ED"/>
    <w:rsid w:val="00EB2064"/>
    <w:rsid w:val="00EB2242"/>
    <w:rsid w:val="00EB2D18"/>
    <w:rsid w:val="00EB2FF8"/>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4888"/>
    <w:rsid w:val="00EC54CC"/>
    <w:rsid w:val="00EC5DF0"/>
    <w:rsid w:val="00EC601F"/>
    <w:rsid w:val="00EC6C9A"/>
    <w:rsid w:val="00EC6F48"/>
    <w:rsid w:val="00EC7629"/>
    <w:rsid w:val="00ED0205"/>
    <w:rsid w:val="00ED05EE"/>
    <w:rsid w:val="00ED0D0C"/>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76D5"/>
    <w:rsid w:val="00EF088A"/>
    <w:rsid w:val="00EF0951"/>
    <w:rsid w:val="00EF0DD5"/>
    <w:rsid w:val="00EF160C"/>
    <w:rsid w:val="00EF19BB"/>
    <w:rsid w:val="00EF1C76"/>
    <w:rsid w:val="00EF3A26"/>
    <w:rsid w:val="00EF3B5E"/>
    <w:rsid w:val="00EF3CBB"/>
    <w:rsid w:val="00EF4463"/>
    <w:rsid w:val="00EF52E5"/>
    <w:rsid w:val="00EF5E42"/>
    <w:rsid w:val="00EF613D"/>
    <w:rsid w:val="00EF639C"/>
    <w:rsid w:val="00EF6FDF"/>
    <w:rsid w:val="00EF72DE"/>
    <w:rsid w:val="00EF789A"/>
    <w:rsid w:val="00F00C31"/>
    <w:rsid w:val="00F010B3"/>
    <w:rsid w:val="00F01249"/>
    <w:rsid w:val="00F012DB"/>
    <w:rsid w:val="00F01467"/>
    <w:rsid w:val="00F01BF6"/>
    <w:rsid w:val="00F02862"/>
    <w:rsid w:val="00F030AF"/>
    <w:rsid w:val="00F05249"/>
    <w:rsid w:val="00F0567A"/>
    <w:rsid w:val="00F06477"/>
    <w:rsid w:val="00F100A1"/>
    <w:rsid w:val="00F11408"/>
    <w:rsid w:val="00F12932"/>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DF3"/>
    <w:rsid w:val="00F30189"/>
    <w:rsid w:val="00F314D3"/>
    <w:rsid w:val="00F31867"/>
    <w:rsid w:val="00F32184"/>
    <w:rsid w:val="00F326C9"/>
    <w:rsid w:val="00F332FE"/>
    <w:rsid w:val="00F33945"/>
    <w:rsid w:val="00F33E25"/>
    <w:rsid w:val="00F34BA1"/>
    <w:rsid w:val="00F351D9"/>
    <w:rsid w:val="00F35A77"/>
    <w:rsid w:val="00F35EB8"/>
    <w:rsid w:val="00F370F2"/>
    <w:rsid w:val="00F37E59"/>
    <w:rsid w:val="00F407D6"/>
    <w:rsid w:val="00F409F2"/>
    <w:rsid w:val="00F41760"/>
    <w:rsid w:val="00F423BA"/>
    <w:rsid w:val="00F42D58"/>
    <w:rsid w:val="00F42EF6"/>
    <w:rsid w:val="00F43BB9"/>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02A6"/>
    <w:rsid w:val="00F61119"/>
    <w:rsid w:val="00F624C6"/>
    <w:rsid w:val="00F6282F"/>
    <w:rsid w:val="00F630C9"/>
    <w:rsid w:val="00F63B44"/>
    <w:rsid w:val="00F64F0C"/>
    <w:rsid w:val="00F65E08"/>
    <w:rsid w:val="00F66FE7"/>
    <w:rsid w:val="00F67E21"/>
    <w:rsid w:val="00F7066A"/>
    <w:rsid w:val="00F70C75"/>
    <w:rsid w:val="00F718EC"/>
    <w:rsid w:val="00F72814"/>
    <w:rsid w:val="00F72D47"/>
    <w:rsid w:val="00F72E27"/>
    <w:rsid w:val="00F739C8"/>
    <w:rsid w:val="00F74524"/>
    <w:rsid w:val="00F74975"/>
    <w:rsid w:val="00F7544F"/>
    <w:rsid w:val="00F756C3"/>
    <w:rsid w:val="00F7582E"/>
    <w:rsid w:val="00F75974"/>
    <w:rsid w:val="00F75CD5"/>
    <w:rsid w:val="00F76AC2"/>
    <w:rsid w:val="00F76B30"/>
    <w:rsid w:val="00F77119"/>
    <w:rsid w:val="00F77152"/>
    <w:rsid w:val="00F77750"/>
    <w:rsid w:val="00F77DA2"/>
    <w:rsid w:val="00F8100A"/>
    <w:rsid w:val="00F8123B"/>
    <w:rsid w:val="00F8175F"/>
    <w:rsid w:val="00F8223C"/>
    <w:rsid w:val="00F8254D"/>
    <w:rsid w:val="00F82BCA"/>
    <w:rsid w:val="00F82E1C"/>
    <w:rsid w:val="00F82F91"/>
    <w:rsid w:val="00F84008"/>
    <w:rsid w:val="00F844D4"/>
    <w:rsid w:val="00F863A5"/>
    <w:rsid w:val="00F86A8B"/>
    <w:rsid w:val="00F87340"/>
    <w:rsid w:val="00F916F0"/>
    <w:rsid w:val="00F922BC"/>
    <w:rsid w:val="00F929FC"/>
    <w:rsid w:val="00F937CF"/>
    <w:rsid w:val="00F93A2C"/>
    <w:rsid w:val="00F93E58"/>
    <w:rsid w:val="00F94FAB"/>
    <w:rsid w:val="00F95B36"/>
    <w:rsid w:val="00F964EC"/>
    <w:rsid w:val="00F9651C"/>
    <w:rsid w:val="00F96E3D"/>
    <w:rsid w:val="00F97E82"/>
    <w:rsid w:val="00F97EED"/>
    <w:rsid w:val="00FA149D"/>
    <w:rsid w:val="00FA18D7"/>
    <w:rsid w:val="00FA1F2E"/>
    <w:rsid w:val="00FA3257"/>
    <w:rsid w:val="00FA348C"/>
    <w:rsid w:val="00FA39DA"/>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7688"/>
    <w:rsid w:val="00FC0D0A"/>
    <w:rsid w:val="00FC1674"/>
    <w:rsid w:val="00FC19CB"/>
    <w:rsid w:val="00FC26A9"/>
    <w:rsid w:val="00FC3846"/>
    <w:rsid w:val="00FC39C9"/>
    <w:rsid w:val="00FC3A89"/>
    <w:rsid w:val="00FC40BD"/>
    <w:rsid w:val="00FC4734"/>
    <w:rsid w:val="00FC47E3"/>
    <w:rsid w:val="00FC4966"/>
    <w:rsid w:val="00FC5026"/>
    <w:rsid w:val="00FC5963"/>
    <w:rsid w:val="00FC637E"/>
    <w:rsid w:val="00FC7606"/>
    <w:rsid w:val="00FD004A"/>
    <w:rsid w:val="00FD0B1B"/>
    <w:rsid w:val="00FD1495"/>
    <w:rsid w:val="00FD256A"/>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9E6C6F"/>
    <w:pPr>
      <w:keepNext/>
      <w:keepLines/>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E44B96"/>
    <w:pPr>
      <w:bidi w:val="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9E6C6F"/>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E44B96"/>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semiHidden/>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semiHidden/>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4</TotalTime>
  <Pages>35</Pages>
  <Words>47096</Words>
  <Characters>235483</Characters>
  <Application>Microsoft Office Word</Application>
  <DocSecurity>0</DocSecurity>
  <Lines>1962</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616</cp:revision>
  <dcterms:created xsi:type="dcterms:W3CDTF">2022-08-14T06:13:00Z</dcterms:created>
  <dcterms:modified xsi:type="dcterms:W3CDTF">2022-09-1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5HEoaH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